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79"/>
        <w:gridCol w:w="946"/>
        <w:gridCol w:w="1246"/>
        <w:gridCol w:w="587"/>
        <w:gridCol w:w="1172"/>
        <w:gridCol w:w="755"/>
        <w:gridCol w:w="1377"/>
        <w:gridCol w:w="3081"/>
        <w:gridCol w:w="2607"/>
        <w:gridCol w:w="508"/>
      </w:tblGrid>
      <w:tr w:rsidR="007D4C4D"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7D4C4D"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5795E2C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006830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lang w:eastAsia="ja-JP"/>
              </w:rPr>
              <w:t>(1)</w:t>
            </w:r>
            <w:r w:rsidRPr="00185B11">
              <w:rPr>
                <w:sz w:val="18"/>
                <w:szCs w:val="18"/>
              </w:rPr>
              <w:fldChar w:fldCharType="end"/>
            </w:r>
          </w:p>
        </w:tc>
      </w:tr>
      <w:tr w:rsidR="007D4C4D" w:rsidRPr="0001000C" w14:paraId="3015FD2C" w14:textId="58185531" w:rsidTr="000537F9">
        <w:tc>
          <w:tcPr>
            <w:tcW w:w="0" w:type="auto"/>
          </w:tcPr>
          <w:p w14:paraId="7CD0AA7D" w14:textId="22412424" w:rsidR="000537F9" w:rsidRPr="00185B11" w:rsidRDefault="000537F9" w:rsidP="00603365">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185B11">
              <w:rPr>
                <w:sz w:val="18"/>
                <w:szCs w:val="18"/>
                <w:lang w:eastAsia="ja-JP"/>
              </w:rPr>
              <w:t>Renaud H</w:t>
            </w:r>
          </w:p>
        </w:tc>
        <w:tc>
          <w:tcPr>
            <w:tcW w:w="0" w:type="auto"/>
          </w:tcPr>
          <w:p w14:paraId="5FE25611" w14:textId="66CC404A" w:rsidR="000537F9" w:rsidRDefault="000537F9" w:rsidP="00603365">
            <w:pPr>
              <w:rPr>
                <w:sz w:val="18"/>
                <w:szCs w:val="18"/>
                <w:lang w:eastAsia="ja-JP"/>
              </w:rPr>
            </w:pPr>
            <w:r w:rsidRPr="008D47FC">
              <w:rPr>
                <w:sz w:val="18"/>
                <w:szCs w:val="18"/>
                <w:lang w:eastAsia="ja-JP"/>
              </w:rPr>
              <w:t>3340252</w:t>
            </w:r>
          </w:p>
        </w:tc>
        <w:tc>
          <w:tcPr>
            <w:tcW w:w="0" w:type="auto"/>
          </w:tcPr>
          <w:p w14:paraId="2FA2C4D7" w14:textId="7DAFE49D" w:rsidR="000537F9" w:rsidRDefault="000537F9" w:rsidP="00603365">
            <w:pPr>
              <w:rPr>
                <w:sz w:val="18"/>
                <w:szCs w:val="18"/>
                <w:lang w:eastAsia="ja-JP"/>
              </w:rPr>
            </w:pPr>
            <w:r>
              <w:rPr>
                <w:sz w:val="18"/>
                <w:szCs w:val="18"/>
                <w:lang w:eastAsia="ja-JP"/>
              </w:rPr>
              <w:t>France</w:t>
            </w:r>
          </w:p>
        </w:tc>
        <w:tc>
          <w:tcPr>
            <w:tcW w:w="0" w:type="auto"/>
          </w:tcPr>
          <w:p w14:paraId="66CB680B" w14:textId="492BC7F4" w:rsidR="000537F9" w:rsidRPr="008D47FC" w:rsidRDefault="000537F9" w:rsidP="00603365">
            <w:pPr>
              <w:rPr>
                <w:sz w:val="18"/>
                <w:szCs w:val="18"/>
                <w:lang w:eastAsia="ja-JP"/>
              </w:rPr>
            </w:pPr>
            <w:r>
              <w:rPr>
                <w:sz w:val="18"/>
                <w:szCs w:val="18"/>
                <w:lang w:eastAsia="ja-JP"/>
              </w:rPr>
              <w:t>1988</w:t>
            </w:r>
          </w:p>
        </w:tc>
        <w:tc>
          <w:tcPr>
            <w:tcW w:w="0" w:type="auto"/>
          </w:tcPr>
          <w:p w14:paraId="7747F786" w14:textId="7375FFC1" w:rsidR="000537F9" w:rsidRDefault="000537F9" w:rsidP="00603365">
            <w:pPr>
              <w:rPr>
                <w:sz w:val="18"/>
                <w:szCs w:val="18"/>
                <w:lang w:eastAsia="ja-JP"/>
              </w:rPr>
            </w:pPr>
            <w:r>
              <w:rPr>
                <w:sz w:val="18"/>
                <w:szCs w:val="18"/>
                <w:lang w:eastAsia="ja-JP"/>
              </w:rPr>
              <w:t>5D (HD)</w:t>
            </w:r>
          </w:p>
        </w:tc>
        <w:tc>
          <w:tcPr>
            <w:tcW w:w="0" w:type="auto"/>
          </w:tcPr>
          <w:p w14:paraId="1EEFC279" w14:textId="10E17C5D" w:rsidR="000537F9" w:rsidRDefault="000537F9" w:rsidP="00603365">
            <w:pPr>
              <w:rPr>
                <w:sz w:val="18"/>
                <w:szCs w:val="18"/>
                <w:lang w:eastAsia="ja-JP"/>
              </w:rPr>
            </w:pPr>
            <w:r>
              <w:rPr>
                <w:sz w:val="18"/>
                <w:szCs w:val="18"/>
                <w:lang w:eastAsia="ja-JP"/>
              </w:rPr>
              <w:t>24</w:t>
            </w:r>
          </w:p>
        </w:tc>
        <w:tc>
          <w:tcPr>
            <w:tcW w:w="0" w:type="auto"/>
          </w:tcPr>
          <w:p w14:paraId="4FACB144" w14:textId="1C2CA89D" w:rsidR="000537F9" w:rsidRDefault="000537F9" w:rsidP="00603365">
            <w:pPr>
              <w:rPr>
                <w:sz w:val="18"/>
                <w:szCs w:val="18"/>
                <w:lang w:eastAsia="ja-JP"/>
              </w:rPr>
            </w:pPr>
            <w:r>
              <w:rPr>
                <w:sz w:val="18"/>
                <w:szCs w:val="18"/>
                <w:lang w:eastAsia="ja-JP"/>
              </w:rPr>
              <w:t>Male gender</w:t>
            </w:r>
          </w:p>
        </w:tc>
        <w:tc>
          <w:tcPr>
            <w:tcW w:w="0" w:type="auto"/>
          </w:tcPr>
          <w:p w14:paraId="2F196C00" w14:textId="784D3D1D" w:rsidR="000537F9" w:rsidRDefault="000537F9" w:rsidP="00603365">
            <w:pPr>
              <w:rPr>
                <w:sz w:val="18"/>
                <w:szCs w:val="18"/>
                <w:lang w:eastAsia="ja-JP"/>
              </w:rPr>
            </w:pPr>
            <w:r>
              <w:rPr>
                <w:sz w:val="18"/>
                <w:szCs w:val="18"/>
                <w:lang w:eastAsia="ja-JP"/>
              </w:rPr>
              <w:t>Simple covariance coefficient = 1.97, p &lt; 0.01</w:t>
            </w:r>
          </w:p>
        </w:tc>
        <w:tc>
          <w:tcPr>
            <w:tcW w:w="0" w:type="auto"/>
          </w:tcPr>
          <w:p w14:paraId="294FBB55" w14:textId="7F87B4BF" w:rsidR="000537F9" w:rsidRDefault="000537F9" w:rsidP="00603365">
            <w:pPr>
              <w:rPr>
                <w:sz w:val="18"/>
                <w:szCs w:val="18"/>
                <w:lang w:eastAsia="ja-JP"/>
              </w:rPr>
            </w:pPr>
            <w:r w:rsidRPr="008D47FC">
              <w:rPr>
                <w:sz w:val="18"/>
                <w:szCs w:val="18"/>
                <w:lang w:eastAsia="ja-JP"/>
              </w:rPr>
              <w:t>Linear calcifications of the</w:t>
            </w:r>
            <w:r>
              <w:rPr>
                <w:sz w:val="18"/>
                <w:szCs w:val="18"/>
                <w:lang w:eastAsia="ja-JP"/>
              </w:rPr>
              <w:t xml:space="preserve"> </w:t>
            </w:r>
            <w:r w:rsidRPr="008D47FC">
              <w:rPr>
                <w:sz w:val="18"/>
                <w:szCs w:val="18"/>
                <w:lang w:eastAsia="ja-JP"/>
              </w:rPr>
              <w:t>abdominal aorta and of the iliac and femoral arteries</w:t>
            </w:r>
          </w:p>
        </w:tc>
        <w:tc>
          <w:tcPr>
            <w:tcW w:w="0" w:type="auto"/>
          </w:tcPr>
          <w:p w14:paraId="11D7F893" w14:textId="5DCE2870" w:rsidR="000537F9" w:rsidRPr="00185B11" w:rsidRDefault="000537F9" w:rsidP="00603365">
            <w:pPr>
              <w:rPr>
                <w:sz w:val="18"/>
                <w:szCs w:val="18"/>
              </w:rPr>
            </w:pPr>
            <w:r w:rsidRPr="00185B11">
              <w:rPr>
                <w:sz w:val="18"/>
                <w:szCs w:val="18"/>
              </w:rPr>
              <w:fldChar w:fldCharType="begin" w:fldLock="1"/>
            </w:r>
            <w:r w:rsidRPr="00185B11">
              <w:rPr>
                <w:sz w:val="18"/>
                <w:szCs w:val="18"/>
                <w:lang w:eastAsia="ja-JP"/>
              </w:rPr>
              <w:instrText xml:space="preserve">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w:instrText>
            </w:r>
            <w:r w:rsidRPr="00185B11">
              <w:rPr>
                <w:sz w:val="18"/>
                <w:szCs w:val="18"/>
              </w:rPr>
              <w:instrText>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7D4C4D"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7D4C4D" w:rsidRPr="0001000C" w14:paraId="2CE77F10" w14:textId="0E81C8DD" w:rsidTr="000537F9">
        <w:tc>
          <w:tcPr>
            <w:tcW w:w="0" w:type="auto"/>
          </w:tcPr>
          <w:p w14:paraId="1E92F3CE" w14:textId="4B7E9A20" w:rsidR="000537F9" w:rsidRPr="00185B11" w:rsidRDefault="000537F9" w:rsidP="00603365">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185B11">
              <w:rPr>
                <w:sz w:val="18"/>
                <w:szCs w:val="18"/>
                <w:lang w:eastAsia="ja-JP"/>
              </w:rPr>
              <w:t>Tangvoraphonkchai K.</w:t>
            </w:r>
          </w:p>
        </w:tc>
        <w:tc>
          <w:tcPr>
            <w:tcW w:w="0" w:type="auto"/>
          </w:tcPr>
          <w:p w14:paraId="7634EA71" w14:textId="45CD9034" w:rsidR="000537F9" w:rsidRDefault="000537F9" w:rsidP="00603365">
            <w:pPr>
              <w:rPr>
                <w:sz w:val="18"/>
                <w:szCs w:val="18"/>
                <w:lang w:eastAsia="ja-JP"/>
              </w:rPr>
            </w:pPr>
            <w:r w:rsidRPr="003C3B35">
              <w:rPr>
                <w:sz w:val="18"/>
                <w:szCs w:val="18"/>
                <w:lang w:eastAsia="ja-JP"/>
              </w:rPr>
              <w:t>31291619</w:t>
            </w:r>
          </w:p>
        </w:tc>
        <w:tc>
          <w:tcPr>
            <w:tcW w:w="0" w:type="auto"/>
          </w:tcPr>
          <w:p w14:paraId="3EDB6BD6" w14:textId="1522E196" w:rsidR="000537F9" w:rsidRDefault="000537F9" w:rsidP="00603365">
            <w:pPr>
              <w:rPr>
                <w:sz w:val="18"/>
                <w:szCs w:val="18"/>
                <w:lang w:eastAsia="ja-JP"/>
              </w:rPr>
            </w:pPr>
            <w:r>
              <w:rPr>
                <w:sz w:val="18"/>
                <w:szCs w:val="18"/>
                <w:lang w:eastAsia="ja-JP"/>
              </w:rPr>
              <w:t>USA</w:t>
            </w:r>
          </w:p>
        </w:tc>
        <w:tc>
          <w:tcPr>
            <w:tcW w:w="0" w:type="auto"/>
          </w:tcPr>
          <w:p w14:paraId="6A35D2BB" w14:textId="5EA01891" w:rsidR="000537F9" w:rsidRPr="003C3B35" w:rsidRDefault="000537F9" w:rsidP="00603365">
            <w:pPr>
              <w:rPr>
                <w:sz w:val="18"/>
                <w:szCs w:val="18"/>
                <w:lang w:eastAsia="ja-JP"/>
              </w:rPr>
            </w:pPr>
            <w:r>
              <w:rPr>
                <w:sz w:val="18"/>
                <w:szCs w:val="18"/>
                <w:lang w:eastAsia="ja-JP"/>
              </w:rPr>
              <w:t>2019</w:t>
            </w:r>
          </w:p>
        </w:tc>
        <w:tc>
          <w:tcPr>
            <w:tcW w:w="0" w:type="auto"/>
          </w:tcPr>
          <w:p w14:paraId="08B16CEA" w14:textId="6870E0A9" w:rsidR="000537F9" w:rsidRDefault="000537F9" w:rsidP="00603365">
            <w:pPr>
              <w:rPr>
                <w:sz w:val="18"/>
                <w:szCs w:val="18"/>
                <w:lang w:eastAsia="ja-JP"/>
              </w:rPr>
            </w:pPr>
            <w:r>
              <w:rPr>
                <w:sz w:val="18"/>
                <w:szCs w:val="18"/>
                <w:lang w:eastAsia="ja-JP"/>
              </w:rPr>
              <w:t>5D (PD)</w:t>
            </w:r>
          </w:p>
        </w:tc>
        <w:tc>
          <w:tcPr>
            <w:tcW w:w="0" w:type="auto"/>
          </w:tcPr>
          <w:p w14:paraId="19ABF9D1" w14:textId="4D67AEE0" w:rsidR="000537F9" w:rsidRDefault="000537F9" w:rsidP="00603365">
            <w:pPr>
              <w:rPr>
                <w:sz w:val="18"/>
                <w:szCs w:val="18"/>
                <w:lang w:eastAsia="ja-JP"/>
              </w:rPr>
            </w:pPr>
            <w:r>
              <w:rPr>
                <w:sz w:val="18"/>
                <w:szCs w:val="18"/>
                <w:lang w:eastAsia="ja-JP"/>
              </w:rPr>
              <w:t>24</w:t>
            </w:r>
          </w:p>
        </w:tc>
        <w:tc>
          <w:tcPr>
            <w:tcW w:w="0" w:type="auto"/>
          </w:tcPr>
          <w:p w14:paraId="548CDCC0" w14:textId="2F9057FE" w:rsidR="000537F9" w:rsidRDefault="000537F9" w:rsidP="00603365">
            <w:pPr>
              <w:rPr>
                <w:sz w:val="18"/>
                <w:szCs w:val="18"/>
                <w:lang w:eastAsia="ja-JP"/>
              </w:rPr>
            </w:pPr>
            <w:r>
              <w:rPr>
                <w:sz w:val="18"/>
                <w:szCs w:val="18"/>
                <w:lang w:eastAsia="ja-JP"/>
              </w:rPr>
              <w:t>Male gender (%)</w:t>
            </w:r>
          </w:p>
        </w:tc>
        <w:tc>
          <w:tcPr>
            <w:tcW w:w="0" w:type="auto"/>
          </w:tcPr>
          <w:p w14:paraId="3AFD9D93" w14:textId="4F8C85A3" w:rsidR="000537F9" w:rsidRDefault="000537F9" w:rsidP="00603365">
            <w:pPr>
              <w:rPr>
                <w:sz w:val="18"/>
                <w:szCs w:val="18"/>
                <w:lang w:eastAsia="ja-JP"/>
              </w:rPr>
            </w:pPr>
            <w:r>
              <w:rPr>
                <w:sz w:val="18"/>
                <w:szCs w:val="18"/>
                <w:lang w:eastAsia="ja-JP"/>
              </w:rPr>
              <w:t>Stable PWV vs. increased PWV: 33% vs. 75%</w:t>
            </w:r>
          </w:p>
        </w:tc>
        <w:tc>
          <w:tcPr>
            <w:tcW w:w="0" w:type="auto"/>
          </w:tcPr>
          <w:p w14:paraId="51A1E731" w14:textId="6EFF5EE0" w:rsidR="000537F9" w:rsidRPr="008D47FC" w:rsidRDefault="000537F9" w:rsidP="00603365">
            <w:pPr>
              <w:rPr>
                <w:sz w:val="18"/>
                <w:szCs w:val="18"/>
                <w:lang w:eastAsia="ja-JP"/>
              </w:rPr>
            </w:pPr>
            <w:r>
              <w:rPr>
                <w:sz w:val="18"/>
                <w:szCs w:val="18"/>
                <w:lang w:eastAsia="ja-JP"/>
              </w:rPr>
              <w:t>Pulse wave velocity as surrogate</w:t>
            </w:r>
          </w:p>
        </w:tc>
        <w:tc>
          <w:tcPr>
            <w:tcW w:w="0" w:type="auto"/>
          </w:tcPr>
          <w:p w14:paraId="7617C83F" w14:textId="0A306109" w:rsidR="000537F9" w:rsidRPr="00185B11" w:rsidRDefault="000537F9" w:rsidP="00603365">
            <w:pPr>
              <w:rPr>
                <w:sz w:val="18"/>
                <w:szCs w:val="18"/>
              </w:rPr>
            </w:pPr>
            <w:r w:rsidRPr="00185B11">
              <w:rPr>
                <w:sz w:val="18"/>
                <w:szCs w:val="18"/>
              </w:rPr>
              <w:fldChar w:fldCharType="begin" w:fldLock="1"/>
            </w:r>
            <w:r w:rsidR="00771C79">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7D4C4D"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7D4C4D" w:rsidRPr="0001000C" w14:paraId="0A83D399" w14:textId="174D18EE" w:rsidTr="000537F9">
        <w:tc>
          <w:tcPr>
            <w:tcW w:w="0" w:type="auto"/>
          </w:tcPr>
          <w:p w14:paraId="1B753FE1" w14:textId="4B944CE2" w:rsidR="000537F9" w:rsidRPr="00980547" w:rsidRDefault="000537F9" w:rsidP="00603365">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rPr>
                <w:sz w:val="18"/>
                <w:szCs w:val="18"/>
              </w:rPr>
            </w:pPr>
            <w:r w:rsidRPr="00980547">
              <w:rPr>
                <w:sz w:val="18"/>
                <w:szCs w:val="18"/>
              </w:rPr>
              <w:t>29236239</w:t>
            </w:r>
          </w:p>
        </w:tc>
        <w:tc>
          <w:tcPr>
            <w:tcW w:w="0" w:type="auto"/>
          </w:tcPr>
          <w:p w14:paraId="3246A1B5" w14:textId="301C40E6" w:rsidR="000537F9" w:rsidRDefault="000537F9" w:rsidP="00603365">
            <w:pPr>
              <w:rPr>
                <w:sz w:val="18"/>
                <w:szCs w:val="18"/>
              </w:rPr>
            </w:pPr>
            <w:r>
              <w:rPr>
                <w:sz w:val="18"/>
                <w:szCs w:val="18"/>
              </w:rPr>
              <w:t>Thailand</w:t>
            </w:r>
          </w:p>
        </w:tc>
        <w:tc>
          <w:tcPr>
            <w:tcW w:w="0" w:type="auto"/>
          </w:tcPr>
          <w:p w14:paraId="0492B1FC" w14:textId="07A3CEF1" w:rsidR="000537F9" w:rsidRPr="00980547" w:rsidRDefault="000537F9" w:rsidP="00603365">
            <w:pPr>
              <w:rPr>
                <w:sz w:val="18"/>
                <w:szCs w:val="18"/>
              </w:rPr>
            </w:pPr>
            <w:r>
              <w:rPr>
                <w:sz w:val="18"/>
                <w:szCs w:val="18"/>
              </w:rPr>
              <w:t>2018</w:t>
            </w:r>
          </w:p>
        </w:tc>
        <w:tc>
          <w:tcPr>
            <w:tcW w:w="0" w:type="auto"/>
          </w:tcPr>
          <w:p w14:paraId="16B11500" w14:textId="40D688D0" w:rsidR="000537F9" w:rsidRDefault="000537F9" w:rsidP="00603365">
            <w:pPr>
              <w:rPr>
                <w:sz w:val="18"/>
                <w:szCs w:val="18"/>
              </w:rPr>
            </w:pPr>
            <w:r>
              <w:rPr>
                <w:sz w:val="18"/>
                <w:szCs w:val="18"/>
              </w:rPr>
              <w:t>2-5T</w:t>
            </w:r>
          </w:p>
        </w:tc>
        <w:tc>
          <w:tcPr>
            <w:tcW w:w="0" w:type="auto"/>
          </w:tcPr>
          <w:p w14:paraId="227F7080" w14:textId="014B7D5E" w:rsidR="000537F9" w:rsidRDefault="000537F9" w:rsidP="00603365">
            <w:pPr>
              <w:rPr>
                <w:sz w:val="18"/>
                <w:szCs w:val="18"/>
              </w:rPr>
            </w:pPr>
            <w:r>
              <w:rPr>
                <w:sz w:val="18"/>
                <w:szCs w:val="18"/>
              </w:rPr>
              <w:t>419</w:t>
            </w:r>
          </w:p>
        </w:tc>
        <w:tc>
          <w:tcPr>
            <w:tcW w:w="0" w:type="auto"/>
          </w:tcPr>
          <w:p w14:paraId="66DE4ECD" w14:textId="5F6F97F7" w:rsidR="000537F9" w:rsidRDefault="000537F9" w:rsidP="00603365">
            <w:pPr>
              <w:rPr>
                <w:sz w:val="18"/>
                <w:szCs w:val="18"/>
              </w:rPr>
            </w:pPr>
            <w:r>
              <w:rPr>
                <w:sz w:val="18"/>
                <w:szCs w:val="18"/>
              </w:rPr>
              <w:t>Male gender (%)</w:t>
            </w:r>
          </w:p>
        </w:tc>
        <w:tc>
          <w:tcPr>
            <w:tcW w:w="0" w:type="auto"/>
          </w:tcPr>
          <w:p w14:paraId="7981F9EB" w14:textId="614B3AFD" w:rsidR="000537F9" w:rsidRDefault="000537F9" w:rsidP="00603365">
            <w:pPr>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rPr>
                <w:sz w:val="18"/>
                <w:szCs w:val="18"/>
              </w:rPr>
            </w:pPr>
            <w:r>
              <w:rPr>
                <w:sz w:val="18"/>
                <w:szCs w:val="18"/>
              </w:rPr>
              <w:t>AAC</w:t>
            </w:r>
          </w:p>
        </w:tc>
        <w:tc>
          <w:tcPr>
            <w:tcW w:w="0" w:type="auto"/>
          </w:tcPr>
          <w:p w14:paraId="2BA2F710" w14:textId="2AFB74D9" w:rsidR="000537F9" w:rsidRPr="00185B11" w:rsidRDefault="000537F9" w:rsidP="00603365">
            <w:pPr>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7D4C4D"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Agatston)</w:t>
            </w:r>
          </w:p>
        </w:tc>
        <w:tc>
          <w:tcPr>
            <w:tcW w:w="0" w:type="auto"/>
          </w:tcPr>
          <w:p w14:paraId="0D4D81E1" w14:textId="7167EB9B"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D70096">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note":"included","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7D4C4D"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7871D166" w14:textId="1E2BF06D" w:rsidTr="000537F9">
        <w:tc>
          <w:tcPr>
            <w:tcW w:w="0" w:type="auto"/>
          </w:tcPr>
          <w:p w14:paraId="0582C08F" w14:textId="1DFA7F0A" w:rsidR="000537F9" w:rsidRPr="006154A9" w:rsidRDefault="000537F9" w:rsidP="00603365">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rPr>
                <w:sz w:val="18"/>
                <w:szCs w:val="18"/>
              </w:rPr>
            </w:pPr>
            <w:r w:rsidRPr="006154A9">
              <w:rPr>
                <w:sz w:val="18"/>
                <w:szCs w:val="18"/>
              </w:rPr>
              <w:t>17259697</w:t>
            </w:r>
          </w:p>
        </w:tc>
        <w:tc>
          <w:tcPr>
            <w:tcW w:w="0" w:type="auto"/>
          </w:tcPr>
          <w:p w14:paraId="6B875CA8" w14:textId="7E1C98D7" w:rsidR="000537F9" w:rsidRDefault="000537F9" w:rsidP="00603365">
            <w:pPr>
              <w:rPr>
                <w:sz w:val="18"/>
                <w:szCs w:val="18"/>
              </w:rPr>
            </w:pPr>
            <w:r>
              <w:rPr>
                <w:sz w:val="18"/>
                <w:szCs w:val="18"/>
              </w:rPr>
              <w:t>Italy</w:t>
            </w:r>
          </w:p>
        </w:tc>
        <w:tc>
          <w:tcPr>
            <w:tcW w:w="0" w:type="auto"/>
          </w:tcPr>
          <w:p w14:paraId="578FD087" w14:textId="09D5D635" w:rsidR="000537F9" w:rsidRPr="006154A9" w:rsidRDefault="000537F9" w:rsidP="00603365">
            <w:pPr>
              <w:rPr>
                <w:sz w:val="18"/>
                <w:szCs w:val="18"/>
              </w:rPr>
            </w:pPr>
            <w:r>
              <w:rPr>
                <w:sz w:val="18"/>
                <w:szCs w:val="18"/>
              </w:rPr>
              <w:t>2007</w:t>
            </w:r>
          </w:p>
        </w:tc>
        <w:tc>
          <w:tcPr>
            <w:tcW w:w="0" w:type="auto"/>
          </w:tcPr>
          <w:p w14:paraId="014FEDB0" w14:textId="08829D45" w:rsidR="000537F9" w:rsidRDefault="000537F9" w:rsidP="00603365">
            <w:pPr>
              <w:rPr>
                <w:sz w:val="18"/>
                <w:szCs w:val="18"/>
              </w:rPr>
            </w:pPr>
            <w:r>
              <w:rPr>
                <w:sz w:val="18"/>
                <w:szCs w:val="18"/>
              </w:rPr>
              <w:t>5D-5T</w:t>
            </w:r>
          </w:p>
        </w:tc>
        <w:tc>
          <w:tcPr>
            <w:tcW w:w="0" w:type="auto"/>
          </w:tcPr>
          <w:p w14:paraId="725E1987" w14:textId="15D80EC0" w:rsidR="000537F9" w:rsidRDefault="000537F9" w:rsidP="00603365">
            <w:pPr>
              <w:rPr>
                <w:sz w:val="18"/>
                <w:szCs w:val="18"/>
              </w:rPr>
            </w:pPr>
            <w:r>
              <w:rPr>
                <w:sz w:val="18"/>
                <w:szCs w:val="18"/>
              </w:rPr>
              <w:t>100</w:t>
            </w:r>
          </w:p>
        </w:tc>
        <w:tc>
          <w:tcPr>
            <w:tcW w:w="0" w:type="auto"/>
          </w:tcPr>
          <w:p w14:paraId="638DCD7F" w14:textId="21675F2E" w:rsidR="000537F9" w:rsidRDefault="000537F9" w:rsidP="00603365">
            <w:pPr>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06FB229E" w:rsidR="000537F9" w:rsidRPr="008D47FC" w:rsidRDefault="000537F9" w:rsidP="00603365">
            <w:pPr>
              <w:rPr>
                <w:sz w:val="18"/>
                <w:szCs w:val="18"/>
              </w:rPr>
            </w:pPr>
            <w:r>
              <w:rPr>
                <w:sz w:val="18"/>
                <w:szCs w:val="18"/>
              </w:rPr>
              <w:t>CACS (Agats</w:t>
            </w:r>
            <w:r w:rsidR="00915349">
              <w:rPr>
                <w:sz w:val="18"/>
                <w:szCs w:val="18"/>
              </w:rPr>
              <w:t>t</w:t>
            </w:r>
            <w:r>
              <w:rPr>
                <w:sz w:val="18"/>
                <w:szCs w:val="18"/>
              </w:rPr>
              <w:t>on</w:t>
            </w:r>
            <w:r w:rsidR="00915349">
              <w:rPr>
                <w:sz w:val="18"/>
                <w:szCs w:val="18"/>
              </w:rPr>
              <w:t xml:space="preserve"> score</w:t>
            </w:r>
            <w:r>
              <w:rPr>
                <w:sz w:val="18"/>
                <w:szCs w:val="18"/>
              </w:rPr>
              <w:t>)</w:t>
            </w:r>
          </w:p>
        </w:tc>
        <w:tc>
          <w:tcPr>
            <w:tcW w:w="0" w:type="auto"/>
          </w:tcPr>
          <w:p w14:paraId="2F86ECC7" w14:textId="504B565B" w:rsidR="000537F9" w:rsidRPr="00185B11" w:rsidRDefault="000537F9" w:rsidP="00603365">
            <w:pPr>
              <w:rPr>
                <w:sz w:val="18"/>
                <w:szCs w:val="18"/>
              </w:rPr>
            </w:pPr>
            <w:r w:rsidRPr="00185B11">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7D4C4D"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108AFFE3"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Aga</w:t>
            </w:r>
            <w:r w:rsidR="00915349">
              <w:rPr>
                <w:sz w:val="18"/>
                <w:szCs w:val="18"/>
              </w:rPr>
              <w:t>t</w:t>
            </w:r>
            <w:r>
              <w:rPr>
                <w:sz w:val="18"/>
                <w:szCs w:val="18"/>
              </w:rPr>
              <w:t>ston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7D4C4D" w:rsidRPr="0001000C" w14:paraId="36734B2C" w14:textId="1262C575" w:rsidTr="000537F9">
        <w:tc>
          <w:tcPr>
            <w:tcW w:w="0" w:type="auto"/>
          </w:tcPr>
          <w:p w14:paraId="27581FD6" w14:textId="1612FC26" w:rsidR="00915349" w:rsidRPr="008D47FC" w:rsidRDefault="00915349" w:rsidP="00915349">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lang w:eastAsia="ja-JP"/>
              </w:rPr>
              <w:lastRenderedPageBreak/>
              <w:t>Lioufas</w:t>
            </w:r>
            <w:proofErr w:type="spellEnd"/>
            <w:r>
              <w:rPr>
                <w:sz w:val="18"/>
                <w:szCs w:val="18"/>
                <w:lang w:eastAsia="ja-JP"/>
              </w:rPr>
              <w:t xml:space="preserve"> NM</w:t>
            </w:r>
          </w:p>
        </w:tc>
        <w:tc>
          <w:tcPr>
            <w:tcW w:w="0" w:type="auto"/>
          </w:tcPr>
          <w:p w14:paraId="7F17C7A0" w14:textId="71600B0E" w:rsidR="00915349" w:rsidRPr="008D47FC" w:rsidRDefault="00915349" w:rsidP="00915349">
            <w:pPr>
              <w:rPr>
                <w:sz w:val="18"/>
                <w:szCs w:val="18"/>
              </w:rPr>
            </w:pPr>
            <w:r w:rsidRPr="00915349">
              <w:rPr>
                <w:sz w:val="18"/>
                <w:szCs w:val="18"/>
                <w:lang w:eastAsia="ja-JP"/>
              </w:rPr>
              <w:t>32023606</w:t>
            </w:r>
          </w:p>
        </w:tc>
        <w:tc>
          <w:tcPr>
            <w:tcW w:w="0" w:type="auto"/>
          </w:tcPr>
          <w:p w14:paraId="74D76B5D" w14:textId="0C94FC58" w:rsidR="00915349" w:rsidRPr="008D47FC" w:rsidRDefault="00915349" w:rsidP="00915349">
            <w:pPr>
              <w:rPr>
                <w:sz w:val="18"/>
                <w:szCs w:val="18"/>
              </w:rPr>
            </w:pPr>
            <w:r>
              <w:rPr>
                <w:sz w:val="18"/>
                <w:szCs w:val="18"/>
                <w:lang w:eastAsia="ja-JP"/>
              </w:rPr>
              <w:t>Multicenter (IMPROVE-CKD)</w:t>
            </w:r>
          </w:p>
        </w:tc>
        <w:tc>
          <w:tcPr>
            <w:tcW w:w="0" w:type="auto"/>
          </w:tcPr>
          <w:p w14:paraId="27C657B0" w14:textId="4AA170F1" w:rsidR="00915349" w:rsidRPr="008D47FC" w:rsidRDefault="00915349" w:rsidP="00915349">
            <w:pPr>
              <w:rPr>
                <w:sz w:val="18"/>
                <w:szCs w:val="18"/>
              </w:rPr>
            </w:pPr>
            <w:r>
              <w:rPr>
                <w:sz w:val="18"/>
                <w:szCs w:val="18"/>
                <w:lang w:eastAsia="ja-JP"/>
              </w:rPr>
              <w:t>2020</w:t>
            </w:r>
          </w:p>
        </w:tc>
        <w:tc>
          <w:tcPr>
            <w:tcW w:w="0" w:type="auto"/>
          </w:tcPr>
          <w:p w14:paraId="38734E04" w14:textId="2E76B780" w:rsidR="00915349" w:rsidRDefault="00915349" w:rsidP="00915349">
            <w:pPr>
              <w:rPr>
                <w:sz w:val="18"/>
                <w:szCs w:val="18"/>
              </w:rPr>
            </w:pPr>
            <w:r>
              <w:rPr>
                <w:sz w:val="18"/>
                <w:szCs w:val="18"/>
                <w:lang w:eastAsia="ja-JP"/>
              </w:rPr>
              <w:t>3b-4</w:t>
            </w:r>
          </w:p>
        </w:tc>
        <w:tc>
          <w:tcPr>
            <w:tcW w:w="0" w:type="auto"/>
          </w:tcPr>
          <w:p w14:paraId="3A84C65F" w14:textId="1B6A7D33" w:rsidR="00915349" w:rsidRDefault="00915349" w:rsidP="00915349">
            <w:pPr>
              <w:rPr>
                <w:sz w:val="18"/>
                <w:szCs w:val="18"/>
              </w:rPr>
            </w:pPr>
            <w:r>
              <w:rPr>
                <w:sz w:val="18"/>
                <w:szCs w:val="18"/>
                <w:lang w:eastAsia="ja-JP"/>
              </w:rPr>
              <w:t>278</w:t>
            </w:r>
          </w:p>
        </w:tc>
        <w:tc>
          <w:tcPr>
            <w:tcW w:w="0" w:type="auto"/>
          </w:tcPr>
          <w:p w14:paraId="2F752C75" w14:textId="5F51BCE1" w:rsidR="00915349" w:rsidRDefault="00915349" w:rsidP="00915349">
            <w:pPr>
              <w:rPr>
                <w:sz w:val="18"/>
                <w:szCs w:val="18"/>
              </w:rPr>
            </w:pPr>
            <w:r>
              <w:rPr>
                <w:sz w:val="18"/>
                <w:szCs w:val="18"/>
                <w:lang w:eastAsia="ja-JP"/>
              </w:rPr>
              <w:t>Male gender</w:t>
            </w:r>
          </w:p>
        </w:tc>
        <w:tc>
          <w:tcPr>
            <w:tcW w:w="0" w:type="auto"/>
          </w:tcPr>
          <w:p w14:paraId="3D37453E" w14:textId="5DC7FC26" w:rsidR="00915349" w:rsidRDefault="00915349" w:rsidP="00915349">
            <w:pPr>
              <w:rPr>
                <w:sz w:val="18"/>
                <w:szCs w:val="18"/>
              </w:rPr>
            </w:pPr>
            <w:r>
              <w:rPr>
                <w:sz w:val="18"/>
                <w:szCs w:val="18"/>
                <w:lang w:eastAsia="ja-JP"/>
              </w:rPr>
              <w:t>73% vs. 55% compared with no AAC</w:t>
            </w:r>
          </w:p>
        </w:tc>
        <w:tc>
          <w:tcPr>
            <w:tcW w:w="0" w:type="auto"/>
          </w:tcPr>
          <w:p w14:paraId="14780699" w14:textId="37855141" w:rsidR="00915349" w:rsidRPr="008D47FC" w:rsidRDefault="00915349" w:rsidP="00915349">
            <w:pPr>
              <w:rPr>
                <w:sz w:val="18"/>
                <w:szCs w:val="18"/>
              </w:rPr>
            </w:pPr>
            <w:r>
              <w:rPr>
                <w:sz w:val="18"/>
                <w:szCs w:val="18"/>
                <w:lang w:eastAsia="ja-JP"/>
              </w:rPr>
              <w:t>AAC (Agatston)</w:t>
            </w:r>
          </w:p>
        </w:tc>
        <w:tc>
          <w:tcPr>
            <w:tcW w:w="0" w:type="auto"/>
          </w:tcPr>
          <w:p w14:paraId="49D6AC94" w14:textId="00DCC080" w:rsidR="00915349" w:rsidRPr="00185B11" w:rsidRDefault="00915349" w:rsidP="00915349">
            <w:pPr>
              <w:rPr>
                <w:sz w:val="18"/>
                <w:szCs w:val="18"/>
              </w:rPr>
            </w:pPr>
            <w:r>
              <w:rPr>
                <w:sz w:val="18"/>
                <w:szCs w:val="18"/>
                <w:lang w:eastAsia="ja-JP"/>
              </w:rPr>
              <w:fldChar w:fldCharType="begin" w:fldLock="1"/>
            </w:r>
            <w:r w:rsidR="00935075">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10)","plainTextFormattedCitation":"(10)","previouslyFormattedCitation":"(10)"},"properties":{"noteIndex":0},"schema":"https://github.com/citation-style-language/schema/raw/master/csl-citation.json"}</w:instrText>
            </w:r>
            <w:r>
              <w:rPr>
                <w:sz w:val="18"/>
                <w:szCs w:val="18"/>
                <w:lang w:eastAsia="ja-JP"/>
              </w:rPr>
              <w:fldChar w:fldCharType="separate"/>
            </w:r>
            <w:r w:rsidR="00935075" w:rsidRPr="00935075">
              <w:rPr>
                <w:noProof/>
                <w:sz w:val="18"/>
                <w:szCs w:val="18"/>
                <w:lang w:eastAsia="ja-JP"/>
              </w:rPr>
              <w:t>(10)</w:t>
            </w:r>
            <w:r>
              <w:rPr>
                <w:sz w:val="18"/>
                <w:szCs w:val="18"/>
                <w:lang w:eastAsia="ja-JP"/>
              </w:rPr>
              <w:fldChar w:fldCharType="end"/>
            </w:r>
          </w:p>
        </w:tc>
      </w:tr>
      <w:tr w:rsidR="007D4C4D" w:rsidRPr="0001000C" w14:paraId="737BE1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C7982D" w14:textId="4F1217FE" w:rsidR="00935075" w:rsidRDefault="00935075" w:rsidP="00915349">
            <w:pP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S</w:t>
            </w:r>
          </w:p>
        </w:tc>
        <w:tc>
          <w:tcPr>
            <w:tcW w:w="0" w:type="auto"/>
          </w:tcPr>
          <w:p w14:paraId="0F25B884" w14:textId="37946312" w:rsidR="00935075" w:rsidRPr="00915349"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352452F9" w14:textId="30BA0D38"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4D8FD96F" w14:textId="34EF4E03"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20</w:t>
            </w:r>
          </w:p>
        </w:tc>
        <w:tc>
          <w:tcPr>
            <w:tcW w:w="0" w:type="auto"/>
          </w:tcPr>
          <w:p w14:paraId="229557A6" w14:textId="7CFE7CF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6502EB4" w14:textId="5E404BA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43</w:t>
            </w:r>
          </w:p>
        </w:tc>
        <w:tc>
          <w:tcPr>
            <w:tcW w:w="0" w:type="auto"/>
          </w:tcPr>
          <w:p w14:paraId="5D1CA075" w14:textId="48A4D81D"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E448604" w14:textId="0B3217C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15D6154E" w14:textId="2BF0E4E6"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0FC209C" w14:textId="1E6F525C"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11)","plainTextFormattedCitation":"(11)","previouslyFormattedCitation":"(11)"},"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1)</w:t>
            </w:r>
            <w:r>
              <w:rPr>
                <w:sz w:val="18"/>
                <w:szCs w:val="18"/>
                <w:lang w:eastAsia="ja-JP"/>
              </w:rPr>
              <w:fldChar w:fldCharType="end"/>
            </w:r>
          </w:p>
        </w:tc>
      </w:tr>
      <w:tr w:rsidR="007D4C4D" w:rsidRPr="0001000C" w14:paraId="1F02645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666FB8" w14:textId="32E86801" w:rsidR="003A2BEF" w:rsidRPr="00935075" w:rsidRDefault="003A2BEF" w:rsidP="003A2BEF">
            <w:pPr>
              <w:rPr>
                <w:sz w:val="18"/>
                <w:szCs w:val="18"/>
                <w:lang w:eastAsia="ja-JP"/>
              </w:rPr>
            </w:pPr>
          </w:p>
        </w:tc>
        <w:tc>
          <w:tcPr>
            <w:tcW w:w="0" w:type="auto"/>
          </w:tcPr>
          <w:p w14:paraId="5FD8C214" w14:textId="5EF33295"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99A6A1C" w14:textId="4CF7F15C"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3E57CC7" w14:textId="13D42764"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5F0B882" w14:textId="01E6F1BA"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EE32161" w14:textId="67E2C686"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A844B07" w14:textId="5116846A"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3EF548" w14:textId="7EBA6DE2"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A54854D" w14:textId="4300549A"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78AB303" w14:textId="5FB878D4"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7D4C4D" w:rsidRPr="0001000C" w14:paraId="2C12ACF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0911A" w14:textId="17916E95" w:rsidR="00FF316B" w:rsidRPr="003A2BEF" w:rsidRDefault="00FF316B" w:rsidP="00FF316B">
            <w:pPr>
              <w:rPr>
                <w:sz w:val="18"/>
                <w:szCs w:val="18"/>
              </w:rPr>
            </w:pPr>
          </w:p>
        </w:tc>
        <w:tc>
          <w:tcPr>
            <w:tcW w:w="0" w:type="auto"/>
          </w:tcPr>
          <w:p w14:paraId="14AB822B" w14:textId="2E233412" w:rsidR="00FF316B" w:rsidRPr="003A2BEF"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AD5882" w14:textId="2C1148D1"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291F23" w14:textId="13548224"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9C4621" w14:textId="2538E922"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B0D40" w14:textId="671B8136"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7F8A3" w14:textId="70DCF121"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8A5B63" w14:textId="3CA3BED6" w:rsidR="00FF316B" w:rsidRPr="00C50247"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E09418" w14:textId="00183B33"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9E403A" w14:textId="18EABB18"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532B66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733057" w14:textId="77777777" w:rsidR="00E23529" w:rsidRDefault="00E23529" w:rsidP="00FF316B">
            <w:pPr>
              <w:rPr>
                <w:sz w:val="18"/>
                <w:szCs w:val="18"/>
              </w:rPr>
            </w:pPr>
          </w:p>
        </w:tc>
        <w:tc>
          <w:tcPr>
            <w:tcW w:w="0" w:type="auto"/>
          </w:tcPr>
          <w:p w14:paraId="37124B6E" w14:textId="77777777"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E47BEC"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72F914"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CA6721"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E3485D" w14:textId="36DFF50D"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5BD680" w14:textId="17D3E409"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40C79D" w14:textId="489BB0A1"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36A715" w14:textId="1DC278A9"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B48A53" w14:textId="414C0E04"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652F3AF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44D55" w14:textId="77777777" w:rsidR="00E23529" w:rsidRDefault="00E23529" w:rsidP="00FF316B">
            <w:pPr>
              <w:rPr>
                <w:sz w:val="18"/>
                <w:szCs w:val="18"/>
              </w:rPr>
            </w:pPr>
          </w:p>
        </w:tc>
        <w:tc>
          <w:tcPr>
            <w:tcW w:w="0" w:type="auto"/>
          </w:tcPr>
          <w:p w14:paraId="01379C16" w14:textId="77777777"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6BA22D"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397C4E"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62871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E64803"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658B42"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9C3999" w14:textId="48C8CE03"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5A5529"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81D0A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20D00F87" w14:textId="77777777" w:rsidTr="000537F9">
        <w:tc>
          <w:tcPr>
            <w:tcW w:w="0" w:type="auto"/>
          </w:tcPr>
          <w:p w14:paraId="7FEE09CC" w14:textId="0EBD0EB9" w:rsidR="00687983" w:rsidRDefault="00EB5E5F" w:rsidP="00FF316B">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EB5E5F">
              <w:rPr>
                <w:sz w:val="18"/>
                <w:szCs w:val="18"/>
              </w:rPr>
              <w:t>Nigwekar</w:t>
            </w:r>
            <w:proofErr w:type="spellEnd"/>
            <w:r w:rsidRPr="00EB5E5F">
              <w:rPr>
                <w:sz w:val="18"/>
                <w:szCs w:val="18"/>
              </w:rPr>
              <w:t xml:space="preserve"> SU</w:t>
            </w:r>
          </w:p>
        </w:tc>
        <w:tc>
          <w:tcPr>
            <w:tcW w:w="0" w:type="auto"/>
          </w:tcPr>
          <w:p w14:paraId="69FADE0E" w14:textId="283D360F" w:rsidR="00687983" w:rsidRPr="00DA1C53" w:rsidRDefault="00EB5E5F" w:rsidP="00FF316B">
            <w:pPr>
              <w:rPr>
                <w:sz w:val="18"/>
                <w:szCs w:val="18"/>
              </w:rPr>
            </w:pPr>
            <w:r w:rsidRPr="00EB5E5F">
              <w:rPr>
                <w:sz w:val="18"/>
                <w:szCs w:val="18"/>
              </w:rPr>
              <w:t>27080977</w:t>
            </w:r>
          </w:p>
        </w:tc>
        <w:tc>
          <w:tcPr>
            <w:tcW w:w="0" w:type="auto"/>
          </w:tcPr>
          <w:p w14:paraId="58259E2B" w14:textId="3FA79201" w:rsidR="00687983" w:rsidRDefault="00EB5E5F" w:rsidP="00FF316B">
            <w:pPr>
              <w:rPr>
                <w:sz w:val="18"/>
                <w:szCs w:val="18"/>
              </w:rPr>
            </w:pPr>
            <w:r>
              <w:rPr>
                <w:sz w:val="18"/>
                <w:szCs w:val="18"/>
              </w:rPr>
              <w:t>USA</w:t>
            </w:r>
          </w:p>
        </w:tc>
        <w:tc>
          <w:tcPr>
            <w:tcW w:w="0" w:type="auto"/>
          </w:tcPr>
          <w:p w14:paraId="3631C4B8" w14:textId="49B5D3F3" w:rsidR="00687983" w:rsidRDefault="00EB5E5F" w:rsidP="00FF316B">
            <w:pPr>
              <w:rPr>
                <w:sz w:val="18"/>
                <w:szCs w:val="18"/>
              </w:rPr>
            </w:pPr>
            <w:r>
              <w:rPr>
                <w:sz w:val="18"/>
                <w:szCs w:val="18"/>
              </w:rPr>
              <w:t>2016</w:t>
            </w:r>
          </w:p>
        </w:tc>
        <w:tc>
          <w:tcPr>
            <w:tcW w:w="0" w:type="auto"/>
          </w:tcPr>
          <w:p w14:paraId="2E548C4E" w14:textId="4FAE6647" w:rsidR="00687983" w:rsidRDefault="00EB5E5F" w:rsidP="00FF316B">
            <w:pPr>
              <w:rPr>
                <w:sz w:val="18"/>
                <w:szCs w:val="18"/>
              </w:rPr>
            </w:pPr>
            <w:r>
              <w:rPr>
                <w:sz w:val="18"/>
                <w:szCs w:val="18"/>
              </w:rPr>
              <w:t>5D (HD)</w:t>
            </w:r>
          </w:p>
        </w:tc>
        <w:tc>
          <w:tcPr>
            <w:tcW w:w="0" w:type="auto"/>
          </w:tcPr>
          <w:p w14:paraId="7C974E6B" w14:textId="494193E2" w:rsidR="00687983" w:rsidRDefault="00EB5E5F" w:rsidP="00FF316B">
            <w:pPr>
              <w:rPr>
                <w:sz w:val="18"/>
                <w:szCs w:val="18"/>
              </w:rPr>
            </w:pPr>
            <w:r>
              <w:rPr>
                <w:sz w:val="18"/>
                <w:szCs w:val="18"/>
              </w:rPr>
              <w:t>3090</w:t>
            </w:r>
          </w:p>
        </w:tc>
        <w:tc>
          <w:tcPr>
            <w:tcW w:w="0" w:type="auto"/>
          </w:tcPr>
          <w:p w14:paraId="53A86704" w14:textId="16186938" w:rsidR="00687983" w:rsidRDefault="00687983" w:rsidP="00FF316B">
            <w:pPr>
              <w:rPr>
                <w:sz w:val="18"/>
                <w:szCs w:val="18"/>
              </w:rPr>
            </w:pPr>
            <w:r>
              <w:rPr>
                <w:sz w:val="18"/>
                <w:szCs w:val="18"/>
              </w:rPr>
              <w:t>Female gender</w:t>
            </w:r>
          </w:p>
        </w:tc>
        <w:tc>
          <w:tcPr>
            <w:tcW w:w="0" w:type="auto"/>
          </w:tcPr>
          <w:p w14:paraId="7E84DFF0" w14:textId="5FF89FF9" w:rsidR="00EB5E5F" w:rsidRDefault="00EB5E5F" w:rsidP="00FF316B">
            <w:pPr>
              <w:rPr>
                <w:sz w:val="18"/>
                <w:szCs w:val="18"/>
              </w:rPr>
            </w:pPr>
            <w:r>
              <w:rPr>
                <w:sz w:val="18"/>
                <w:szCs w:val="18"/>
              </w:rPr>
              <w:t>Central CUA vs. peripheral CUA: 73% vs. 61%</w:t>
            </w:r>
          </w:p>
        </w:tc>
        <w:tc>
          <w:tcPr>
            <w:tcW w:w="0" w:type="auto"/>
          </w:tcPr>
          <w:p w14:paraId="4A8FF213" w14:textId="063BCFCA" w:rsidR="00687983" w:rsidRDefault="00EB5E5F" w:rsidP="00FF316B">
            <w:pPr>
              <w:rPr>
                <w:sz w:val="18"/>
                <w:szCs w:val="18"/>
              </w:rPr>
            </w:pPr>
            <w:r>
              <w:rPr>
                <w:sz w:val="18"/>
                <w:szCs w:val="18"/>
              </w:rPr>
              <w:t>Calcific Uremic Arteriolopathy (CUA)</w:t>
            </w:r>
          </w:p>
        </w:tc>
        <w:tc>
          <w:tcPr>
            <w:tcW w:w="0" w:type="auto"/>
          </w:tcPr>
          <w:p w14:paraId="0F468E5C" w14:textId="09F6E92F" w:rsidR="00687983" w:rsidRDefault="00EB5E5F" w:rsidP="00FF316B">
            <w:pPr>
              <w:rPr>
                <w:sz w:val="18"/>
                <w:szCs w:val="18"/>
              </w:rPr>
            </w:pPr>
            <w:r>
              <w:rPr>
                <w:sz w:val="18"/>
                <w:szCs w:val="18"/>
              </w:rPr>
              <w:fldChar w:fldCharType="begin" w:fldLock="1"/>
            </w:r>
            <w:r w:rsidR="0001017B">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12)","plainTextFormattedCitation":"(12)","previouslyFormattedCitation":"(12)"},"properties":{"noteIndex":0},"schema":"https://github.com/citation-style-language/schema/raw/master/csl-citation.json"}</w:instrText>
            </w:r>
            <w:r>
              <w:rPr>
                <w:sz w:val="18"/>
                <w:szCs w:val="18"/>
              </w:rPr>
              <w:fldChar w:fldCharType="separate"/>
            </w:r>
            <w:r w:rsidR="00BD4E2F" w:rsidRPr="00BD4E2F">
              <w:rPr>
                <w:noProof/>
                <w:sz w:val="18"/>
                <w:szCs w:val="18"/>
              </w:rPr>
              <w:t>(12)</w:t>
            </w:r>
            <w:r>
              <w:rPr>
                <w:sz w:val="18"/>
                <w:szCs w:val="18"/>
              </w:rPr>
              <w:fldChar w:fldCharType="end"/>
            </w:r>
          </w:p>
        </w:tc>
      </w:tr>
      <w:tr w:rsidR="007D4C4D" w:rsidRPr="0001000C" w14:paraId="37869C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432873" w14:textId="77777777" w:rsidR="00EB5E5F" w:rsidRPr="00EB5E5F" w:rsidRDefault="00EB5E5F" w:rsidP="00FF316B">
            <w:pPr>
              <w:rPr>
                <w:sz w:val="18"/>
                <w:szCs w:val="18"/>
              </w:rPr>
            </w:pPr>
          </w:p>
        </w:tc>
        <w:tc>
          <w:tcPr>
            <w:tcW w:w="0" w:type="auto"/>
          </w:tcPr>
          <w:p w14:paraId="3F738B8F" w14:textId="77777777" w:rsidR="00EB5E5F" w:rsidRP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DC73D"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914447" w14:textId="7EE6BE93"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53ED2"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77CEC4" w14:textId="79A9B73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3EBD4"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AE774" w14:textId="746DE80E" w:rsidR="00EB5E5F" w:rsidRDefault="00EB5E5F" w:rsidP="00EB5E5F">
            <w:pP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CUA has a predilection for white, female, diabetic, and</w:t>
            </w:r>
            <w:r>
              <w:rPr>
                <w:sz w:val="18"/>
                <w:szCs w:val="18"/>
              </w:rPr>
              <w:t xml:space="preserve"> </w:t>
            </w:r>
            <w:r w:rsidRPr="00EB5E5F">
              <w:rPr>
                <w:sz w:val="18"/>
                <w:szCs w:val="18"/>
              </w:rPr>
              <w:t>obese patients and, especially in these patients, research and</w:t>
            </w:r>
            <w:r>
              <w:rPr>
                <w:sz w:val="18"/>
                <w:szCs w:val="18"/>
              </w:rPr>
              <w:t xml:space="preserve"> </w:t>
            </w:r>
            <w:r w:rsidRPr="00EB5E5F">
              <w:rPr>
                <w:sz w:val="18"/>
                <w:szCs w:val="18"/>
              </w:rPr>
              <w:t>clinical attention should focus on avoiding additional CUA</w:t>
            </w:r>
            <w:r>
              <w:rPr>
                <w:sz w:val="18"/>
                <w:szCs w:val="18"/>
              </w:rPr>
              <w:t xml:space="preserve"> </w:t>
            </w:r>
            <w:r w:rsidRPr="00EB5E5F">
              <w:rPr>
                <w:sz w:val="18"/>
                <w:szCs w:val="18"/>
              </w:rPr>
              <w:t>triggers such as vitamin K antagonism or deficiency, skin</w:t>
            </w:r>
            <w:r>
              <w:rPr>
                <w:sz w:val="18"/>
                <w:szCs w:val="18"/>
              </w:rPr>
              <w:t xml:space="preserve"> </w:t>
            </w:r>
            <w:r w:rsidRPr="00EB5E5F">
              <w:rPr>
                <w:sz w:val="18"/>
                <w:szCs w:val="18"/>
              </w:rPr>
              <w:t>trauma, and mineral bone abnormalities.</w:t>
            </w:r>
          </w:p>
        </w:tc>
        <w:tc>
          <w:tcPr>
            <w:tcW w:w="0" w:type="auto"/>
          </w:tcPr>
          <w:p w14:paraId="2F4E12E6"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DF83"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6C8E733D" w14:textId="77777777" w:rsidTr="000537F9">
        <w:tc>
          <w:tcPr>
            <w:tcW w:w="0" w:type="auto"/>
          </w:tcPr>
          <w:p w14:paraId="637B9CCC" w14:textId="4A47CB1B" w:rsidR="00A42A11" w:rsidRPr="00EB5E5F" w:rsidRDefault="00595D1F" w:rsidP="00FF316B">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Fusaro</w:t>
            </w:r>
            <w:proofErr w:type="spellEnd"/>
            <w:r>
              <w:rPr>
                <w:sz w:val="18"/>
                <w:szCs w:val="18"/>
              </w:rPr>
              <w:t xml:space="preserve"> M</w:t>
            </w:r>
          </w:p>
        </w:tc>
        <w:tc>
          <w:tcPr>
            <w:tcW w:w="0" w:type="auto"/>
          </w:tcPr>
          <w:p w14:paraId="183B3480" w14:textId="35B705B5" w:rsidR="00A42A11" w:rsidRPr="00EB5E5F" w:rsidRDefault="00595D1F" w:rsidP="00FF316B">
            <w:pPr>
              <w:rPr>
                <w:sz w:val="18"/>
                <w:szCs w:val="18"/>
              </w:rPr>
            </w:pPr>
            <w:r w:rsidRPr="00595D1F">
              <w:rPr>
                <w:sz w:val="18"/>
                <w:szCs w:val="18"/>
              </w:rPr>
              <w:t>23927679</w:t>
            </w:r>
          </w:p>
        </w:tc>
        <w:tc>
          <w:tcPr>
            <w:tcW w:w="0" w:type="auto"/>
          </w:tcPr>
          <w:p w14:paraId="3259C5AD" w14:textId="72DECC57" w:rsidR="00A42A11" w:rsidRDefault="00595D1F" w:rsidP="00FF316B">
            <w:pPr>
              <w:rPr>
                <w:sz w:val="18"/>
                <w:szCs w:val="18"/>
              </w:rPr>
            </w:pPr>
            <w:r>
              <w:rPr>
                <w:sz w:val="18"/>
                <w:szCs w:val="18"/>
              </w:rPr>
              <w:t>Italy</w:t>
            </w:r>
          </w:p>
        </w:tc>
        <w:tc>
          <w:tcPr>
            <w:tcW w:w="0" w:type="auto"/>
          </w:tcPr>
          <w:p w14:paraId="39015A03" w14:textId="7C67FD71" w:rsidR="00A42A11" w:rsidRDefault="00595D1F" w:rsidP="00FF316B">
            <w:pPr>
              <w:rPr>
                <w:sz w:val="18"/>
                <w:szCs w:val="18"/>
              </w:rPr>
            </w:pPr>
            <w:r>
              <w:rPr>
                <w:sz w:val="18"/>
                <w:szCs w:val="18"/>
              </w:rPr>
              <w:t>2013</w:t>
            </w:r>
          </w:p>
        </w:tc>
        <w:tc>
          <w:tcPr>
            <w:tcW w:w="0" w:type="auto"/>
          </w:tcPr>
          <w:p w14:paraId="03E6E89B" w14:textId="6B758E15" w:rsidR="00A42A11" w:rsidRDefault="00595D1F" w:rsidP="00FF316B">
            <w:pPr>
              <w:rPr>
                <w:sz w:val="18"/>
                <w:szCs w:val="18"/>
              </w:rPr>
            </w:pPr>
            <w:r>
              <w:rPr>
                <w:sz w:val="18"/>
                <w:szCs w:val="18"/>
              </w:rPr>
              <w:t>5D (HD)</w:t>
            </w:r>
          </w:p>
        </w:tc>
        <w:tc>
          <w:tcPr>
            <w:tcW w:w="0" w:type="auto"/>
          </w:tcPr>
          <w:p w14:paraId="4C7628AC" w14:textId="733AAC4D" w:rsidR="00A42A11" w:rsidRDefault="00595D1F" w:rsidP="00FF316B">
            <w:pPr>
              <w:rPr>
                <w:sz w:val="18"/>
                <w:szCs w:val="18"/>
              </w:rPr>
            </w:pPr>
            <w:r>
              <w:rPr>
                <w:sz w:val="18"/>
                <w:szCs w:val="18"/>
              </w:rPr>
              <w:t>387</w:t>
            </w:r>
          </w:p>
        </w:tc>
        <w:tc>
          <w:tcPr>
            <w:tcW w:w="0" w:type="auto"/>
          </w:tcPr>
          <w:p w14:paraId="6C032852" w14:textId="37FC73A1" w:rsidR="00A42A11" w:rsidRDefault="00595D1F" w:rsidP="00FF316B">
            <w:pPr>
              <w:rPr>
                <w:sz w:val="18"/>
                <w:szCs w:val="18"/>
              </w:rPr>
            </w:pPr>
            <w:r>
              <w:rPr>
                <w:sz w:val="18"/>
                <w:szCs w:val="18"/>
              </w:rPr>
              <w:t>Warfarin-treated male</w:t>
            </w:r>
          </w:p>
        </w:tc>
        <w:tc>
          <w:tcPr>
            <w:tcW w:w="0" w:type="auto"/>
          </w:tcPr>
          <w:p w14:paraId="502EC9D3" w14:textId="66FB271A" w:rsidR="00A42A11" w:rsidRPr="00EB5E5F" w:rsidRDefault="00595D1F" w:rsidP="00EB5E5F">
            <w:pPr>
              <w:rPr>
                <w:sz w:val="18"/>
                <w:szCs w:val="18"/>
              </w:rPr>
            </w:pPr>
            <w:r w:rsidRPr="00595D1F">
              <w:rPr>
                <w:sz w:val="18"/>
                <w:szCs w:val="18"/>
              </w:rPr>
              <w:t>77.8 vs. 57.7%, p&lt;0.04</w:t>
            </w:r>
            <w:r>
              <w:rPr>
                <w:sz w:val="18"/>
                <w:szCs w:val="18"/>
              </w:rPr>
              <w:t xml:space="preserve"> compared to control male</w:t>
            </w:r>
          </w:p>
        </w:tc>
        <w:tc>
          <w:tcPr>
            <w:tcW w:w="0" w:type="auto"/>
          </w:tcPr>
          <w:p w14:paraId="2E017D31" w14:textId="19604EC3" w:rsidR="00A42A11" w:rsidRDefault="00595D1F" w:rsidP="00FF316B">
            <w:pPr>
              <w:rPr>
                <w:sz w:val="18"/>
                <w:szCs w:val="18"/>
              </w:rPr>
            </w:pPr>
            <w:r>
              <w:rPr>
                <w:sz w:val="18"/>
                <w:szCs w:val="18"/>
              </w:rPr>
              <w:t>Vertebral fractures</w:t>
            </w:r>
          </w:p>
        </w:tc>
        <w:tc>
          <w:tcPr>
            <w:tcW w:w="0" w:type="auto"/>
          </w:tcPr>
          <w:p w14:paraId="0A2C9CF7" w14:textId="12BE49CD" w:rsidR="00A42A11" w:rsidRDefault="00595D1F" w:rsidP="00FF316B">
            <w:pPr>
              <w:rPr>
                <w:sz w:val="18"/>
                <w:szCs w:val="18"/>
              </w:rPr>
            </w:pPr>
            <w:r>
              <w:rPr>
                <w:sz w:val="18"/>
                <w:szCs w:val="18"/>
              </w:rPr>
              <w:fldChar w:fldCharType="begin" w:fldLock="1"/>
            </w:r>
            <w:r w:rsidR="00F6753A">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note":"included","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13)","plainTextFormattedCitation":"(13)","previouslyFormattedCitation":"(13)"},"properties":{"noteIndex":0},"schema":"https://github.com/citation-style-language/schema/raw/master/csl-citation.json"}</w:instrText>
            </w:r>
            <w:r>
              <w:rPr>
                <w:sz w:val="18"/>
                <w:szCs w:val="18"/>
              </w:rPr>
              <w:fldChar w:fldCharType="separate"/>
            </w:r>
            <w:r w:rsidR="00BD4E2F" w:rsidRPr="00BD4E2F">
              <w:rPr>
                <w:noProof/>
                <w:sz w:val="18"/>
                <w:szCs w:val="18"/>
              </w:rPr>
              <w:t>(13)</w:t>
            </w:r>
            <w:r>
              <w:rPr>
                <w:sz w:val="18"/>
                <w:szCs w:val="18"/>
              </w:rPr>
              <w:fldChar w:fldCharType="end"/>
            </w:r>
          </w:p>
        </w:tc>
      </w:tr>
      <w:tr w:rsidR="007D4C4D" w:rsidRPr="0001000C" w14:paraId="4FC70EC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0952A" w14:textId="77777777" w:rsidR="00595D1F" w:rsidRPr="00EB5E5F" w:rsidRDefault="00595D1F" w:rsidP="00FF316B">
            <w:pPr>
              <w:rPr>
                <w:sz w:val="18"/>
                <w:szCs w:val="18"/>
              </w:rPr>
            </w:pPr>
          </w:p>
        </w:tc>
        <w:tc>
          <w:tcPr>
            <w:tcW w:w="0" w:type="auto"/>
          </w:tcPr>
          <w:p w14:paraId="1DF74DE4" w14:textId="77777777" w:rsidR="00595D1F" w:rsidRPr="00EB5E5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73F14E"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FD102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B72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60167C"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B7B6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CAB91F" w14:textId="4A505336" w:rsidR="00595D1F" w:rsidRPr="00595D1F" w:rsidRDefault="00595D1F" w:rsidP="00EB5E5F">
            <w:pP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Compared with controls, warfarin-treated male patients had more vertebral fractures (77.8 vs. 57.7%, p&lt;0.04), but not females (42.1% vs. 48.4%, p=0.6);</w:t>
            </w:r>
          </w:p>
        </w:tc>
        <w:tc>
          <w:tcPr>
            <w:tcW w:w="0" w:type="auto"/>
          </w:tcPr>
          <w:p w14:paraId="682CC0C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EBE544"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46875F2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7006C6" w14:textId="1AEAB19B" w:rsidR="00246316" w:rsidRPr="00EB5E5F" w:rsidRDefault="00246316" w:rsidP="00FF316B">
            <w:pPr>
              <w:rPr>
                <w:sz w:val="18"/>
                <w:szCs w:val="18"/>
              </w:rPr>
            </w:pPr>
          </w:p>
        </w:tc>
        <w:tc>
          <w:tcPr>
            <w:tcW w:w="0" w:type="auto"/>
          </w:tcPr>
          <w:p w14:paraId="06C08312" w14:textId="36D16A60" w:rsidR="00246316" w:rsidRPr="00EB5E5F"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70F24D" w14:textId="267D7A81"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0C469E" w14:textId="0AEFA444"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FE02A7" w14:textId="04A6B80E"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B87FAF" w14:textId="20C019B3"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072D33" w14:textId="216E5503"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5DC216" w14:textId="2AEB56D1" w:rsidR="00246316" w:rsidRPr="00595D1F" w:rsidRDefault="00246316" w:rsidP="00EB5E5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EBA78D" w14:textId="1405506E"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87A9BC" w14:textId="73F8348F" w:rsidR="00246316" w:rsidRDefault="00246316"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1FCA68A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AEB190" w14:textId="581959AF" w:rsidR="000E1550" w:rsidRDefault="00E26FAD" w:rsidP="00FF316B">
            <w:pPr>
              <w:rPr>
                <w:sz w:val="18"/>
                <w:szCs w:val="18"/>
              </w:rPr>
            </w:pPr>
            <w:r>
              <w:rPr>
                <w:sz w:val="18"/>
                <w:szCs w:val="18"/>
              </w:rPr>
              <w:t>Ahmed S</w:t>
            </w:r>
          </w:p>
        </w:tc>
        <w:tc>
          <w:tcPr>
            <w:tcW w:w="0" w:type="auto"/>
          </w:tcPr>
          <w:p w14:paraId="64DECA96" w14:textId="3351C23C" w:rsidR="000E1550" w:rsidRPr="003B5863"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520EBE33" w14:textId="6D88CD6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AA37EF9" w14:textId="7C9C850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D4AE523" w14:textId="23B4A70B"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45188E" w14:textId="4030D8D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CBB2D7" w14:textId="36A6B7B5" w:rsidR="000E1550" w:rsidRDefault="005379D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989EDF" w14:textId="1045ED44" w:rsidR="000E1550" w:rsidRPr="00246316" w:rsidRDefault="00E26FA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ses vs. control: </w:t>
            </w:r>
            <w:r w:rsidR="005379DB">
              <w:rPr>
                <w:sz w:val="18"/>
                <w:szCs w:val="18"/>
              </w:rPr>
              <w:t>90% vs. 49.7%</w:t>
            </w:r>
          </w:p>
        </w:tc>
        <w:tc>
          <w:tcPr>
            <w:tcW w:w="0" w:type="auto"/>
          </w:tcPr>
          <w:p w14:paraId="1513B6C4" w14:textId="64EEDDA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30574A4E" w14:textId="61F66EB0"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4)","plainTextFormattedCitation":"(14)","previouslyFormattedCitation":"(14)"},"properties":{"noteIndex":0},"schema":"https://github.com/citation-style-language/schema/raw/master/csl-citation.json"}</w:instrText>
            </w:r>
            <w:r>
              <w:rPr>
                <w:sz w:val="18"/>
                <w:szCs w:val="18"/>
              </w:rPr>
              <w:fldChar w:fldCharType="separate"/>
            </w:r>
            <w:r w:rsidR="00BD4E2F" w:rsidRPr="00BD4E2F">
              <w:rPr>
                <w:noProof/>
                <w:sz w:val="18"/>
                <w:szCs w:val="18"/>
              </w:rPr>
              <w:t>(14)</w:t>
            </w:r>
            <w:r>
              <w:rPr>
                <w:sz w:val="18"/>
                <w:szCs w:val="18"/>
              </w:rPr>
              <w:fldChar w:fldCharType="end"/>
            </w:r>
          </w:p>
        </w:tc>
      </w:tr>
      <w:tr w:rsidR="007D4C4D" w:rsidRPr="0001000C" w14:paraId="567A1FBF" w14:textId="77777777" w:rsidTr="000537F9">
        <w:tc>
          <w:tcPr>
            <w:tcW w:w="0" w:type="auto"/>
          </w:tcPr>
          <w:p w14:paraId="7988E301" w14:textId="4E368E1E" w:rsidR="003F3FAA" w:rsidRDefault="00430DE7" w:rsidP="00FF316B">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Charitaki</w:t>
            </w:r>
            <w:proofErr w:type="spellEnd"/>
            <w:r>
              <w:rPr>
                <w:sz w:val="18"/>
                <w:szCs w:val="18"/>
              </w:rPr>
              <w:t xml:space="preserve"> E</w:t>
            </w:r>
          </w:p>
        </w:tc>
        <w:tc>
          <w:tcPr>
            <w:tcW w:w="0" w:type="auto"/>
          </w:tcPr>
          <w:p w14:paraId="1379A330" w14:textId="0331AA10" w:rsidR="003F3FAA" w:rsidRPr="00E26FAD" w:rsidRDefault="00430DE7" w:rsidP="00FF316B">
            <w:pPr>
              <w:rPr>
                <w:sz w:val="18"/>
                <w:szCs w:val="18"/>
              </w:rPr>
            </w:pPr>
            <w:r w:rsidRPr="00430DE7">
              <w:rPr>
                <w:sz w:val="18"/>
                <w:szCs w:val="18"/>
              </w:rPr>
              <w:t>24473732</w:t>
            </w:r>
          </w:p>
        </w:tc>
        <w:tc>
          <w:tcPr>
            <w:tcW w:w="0" w:type="auto"/>
          </w:tcPr>
          <w:p w14:paraId="3C762BCC" w14:textId="0E2015B8" w:rsidR="003F3FAA" w:rsidRDefault="00430DE7" w:rsidP="00FF316B">
            <w:pPr>
              <w:rPr>
                <w:sz w:val="18"/>
                <w:szCs w:val="18"/>
              </w:rPr>
            </w:pPr>
            <w:r>
              <w:rPr>
                <w:sz w:val="18"/>
                <w:szCs w:val="18"/>
              </w:rPr>
              <w:t>UK</w:t>
            </w:r>
          </w:p>
        </w:tc>
        <w:tc>
          <w:tcPr>
            <w:tcW w:w="0" w:type="auto"/>
          </w:tcPr>
          <w:p w14:paraId="1C7B1644" w14:textId="5880385D" w:rsidR="003F3FAA" w:rsidRDefault="00430DE7" w:rsidP="00FF316B">
            <w:pPr>
              <w:rPr>
                <w:sz w:val="18"/>
                <w:szCs w:val="18"/>
              </w:rPr>
            </w:pPr>
            <w:r>
              <w:rPr>
                <w:sz w:val="18"/>
                <w:szCs w:val="18"/>
              </w:rPr>
              <w:t>2014</w:t>
            </w:r>
          </w:p>
        </w:tc>
        <w:tc>
          <w:tcPr>
            <w:tcW w:w="0" w:type="auto"/>
          </w:tcPr>
          <w:p w14:paraId="3911EA6C" w14:textId="10CE19AE" w:rsidR="003F3FAA" w:rsidRDefault="00430DE7" w:rsidP="00FF316B">
            <w:pPr>
              <w:rPr>
                <w:sz w:val="18"/>
                <w:szCs w:val="18"/>
              </w:rPr>
            </w:pPr>
            <w:r>
              <w:rPr>
                <w:sz w:val="18"/>
                <w:szCs w:val="18"/>
              </w:rPr>
              <w:t>5D (HD)</w:t>
            </w:r>
          </w:p>
        </w:tc>
        <w:tc>
          <w:tcPr>
            <w:tcW w:w="0" w:type="auto"/>
          </w:tcPr>
          <w:p w14:paraId="7F5B0227" w14:textId="117946E7" w:rsidR="003F3FAA" w:rsidRDefault="00430DE7" w:rsidP="00FF316B">
            <w:pPr>
              <w:rPr>
                <w:sz w:val="18"/>
                <w:szCs w:val="18"/>
              </w:rPr>
            </w:pPr>
            <w:r>
              <w:rPr>
                <w:sz w:val="18"/>
                <w:szCs w:val="18"/>
              </w:rPr>
              <w:t>303</w:t>
            </w:r>
          </w:p>
        </w:tc>
        <w:tc>
          <w:tcPr>
            <w:tcW w:w="0" w:type="auto"/>
          </w:tcPr>
          <w:p w14:paraId="616E98F6" w14:textId="3603DC3B" w:rsidR="003F3FAA" w:rsidRDefault="00430DE7" w:rsidP="00FF316B">
            <w:pPr>
              <w:rPr>
                <w:sz w:val="18"/>
                <w:szCs w:val="18"/>
              </w:rPr>
            </w:pPr>
            <w:r>
              <w:rPr>
                <w:sz w:val="18"/>
                <w:szCs w:val="18"/>
              </w:rPr>
              <w:t>Female vs. male</w:t>
            </w:r>
          </w:p>
        </w:tc>
        <w:tc>
          <w:tcPr>
            <w:tcW w:w="0" w:type="auto"/>
          </w:tcPr>
          <w:p w14:paraId="6AEF0CE0" w14:textId="2CB9A589" w:rsidR="003F3FAA" w:rsidRDefault="003F3FAA" w:rsidP="00EB5E5F">
            <w:pPr>
              <w:rPr>
                <w:sz w:val="18"/>
                <w:szCs w:val="18"/>
              </w:rPr>
            </w:pPr>
            <w:r>
              <w:rPr>
                <w:sz w:val="18"/>
                <w:szCs w:val="18"/>
              </w:rPr>
              <w:t xml:space="preserve">Pearson r = </w:t>
            </w:r>
            <w:r w:rsidR="00430DE7">
              <w:rPr>
                <w:sz w:val="18"/>
                <w:szCs w:val="18"/>
              </w:rPr>
              <w:t>-0.124, p = 0.031</w:t>
            </w:r>
          </w:p>
        </w:tc>
        <w:tc>
          <w:tcPr>
            <w:tcW w:w="0" w:type="auto"/>
          </w:tcPr>
          <w:p w14:paraId="6FCDE2B6" w14:textId="1D309D8E" w:rsidR="003F3FAA" w:rsidRDefault="00430DE7" w:rsidP="00FF316B">
            <w:pPr>
              <w:rPr>
                <w:sz w:val="18"/>
                <w:szCs w:val="18"/>
              </w:rPr>
            </w:pPr>
            <w:r>
              <w:rPr>
                <w:sz w:val="18"/>
                <w:szCs w:val="18"/>
              </w:rPr>
              <w:t>PWV</w:t>
            </w:r>
          </w:p>
        </w:tc>
        <w:tc>
          <w:tcPr>
            <w:tcW w:w="0" w:type="auto"/>
          </w:tcPr>
          <w:p w14:paraId="487F4B57" w14:textId="3F507D71" w:rsidR="003F3FAA" w:rsidRDefault="00430DE7" w:rsidP="00FF316B">
            <w:pPr>
              <w:rPr>
                <w:sz w:val="18"/>
                <w:szCs w:val="18"/>
              </w:rPr>
            </w:pPr>
            <w:r>
              <w:rPr>
                <w:sz w:val="18"/>
                <w:szCs w:val="18"/>
              </w:rPr>
              <w:fldChar w:fldCharType="begin" w:fldLock="1"/>
            </w:r>
            <w:r w:rsidR="0001017B">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5)"},"properties":{"noteIndex":0},"schema":"https://github.com/citation-style-language/schema/raw/master/csl-citation.json"}</w:instrText>
            </w:r>
            <w:r>
              <w:rPr>
                <w:sz w:val="18"/>
                <w:szCs w:val="18"/>
              </w:rPr>
              <w:fldChar w:fldCharType="separate"/>
            </w:r>
            <w:r w:rsidR="00BD4E2F" w:rsidRPr="00BD4E2F">
              <w:rPr>
                <w:noProof/>
                <w:sz w:val="18"/>
                <w:szCs w:val="18"/>
              </w:rPr>
              <w:t>(15)</w:t>
            </w:r>
            <w:r>
              <w:rPr>
                <w:sz w:val="18"/>
                <w:szCs w:val="18"/>
              </w:rPr>
              <w:fldChar w:fldCharType="end"/>
            </w:r>
          </w:p>
        </w:tc>
      </w:tr>
      <w:tr w:rsidR="007D4C4D" w:rsidRPr="0001000C" w14:paraId="337BBD7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EF1739" w14:textId="356670FB" w:rsidR="00A3390B" w:rsidRDefault="006512AB" w:rsidP="00FF316B">
            <w:pPr>
              <w:rPr>
                <w:sz w:val="18"/>
                <w:szCs w:val="18"/>
              </w:rPr>
            </w:pPr>
            <w:r>
              <w:rPr>
                <w:sz w:val="18"/>
                <w:szCs w:val="18"/>
              </w:rPr>
              <w:t xml:space="preserve">Kahn </w:t>
            </w:r>
            <w:r w:rsidRPr="006512AB">
              <w:rPr>
                <w:i/>
                <w:sz w:val="18"/>
                <w:szCs w:val="18"/>
              </w:rPr>
              <w:t>et al</w:t>
            </w:r>
          </w:p>
        </w:tc>
        <w:tc>
          <w:tcPr>
            <w:tcW w:w="0" w:type="auto"/>
          </w:tcPr>
          <w:p w14:paraId="495AB13C" w14:textId="7358CB07" w:rsidR="00A3390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tcPr>
          <w:p w14:paraId="374E283C" w14:textId="4E35CC5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4C6A4CAE" w14:textId="6B66154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50C829C" w14:textId="472E6947"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6BFB5484" w14:textId="0A322F65"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23E62E7C" w14:textId="46A1BC5C"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vs. female</w:t>
            </w:r>
          </w:p>
        </w:tc>
        <w:tc>
          <w:tcPr>
            <w:tcW w:w="0" w:type="auto"/>
          </w:tcPr>
          <w:p w14:paraId="50921F7E" w14:textId="3391EAC2" w:rsidR="00A3390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iliac: </w:t>
            </w:r>
            <w:r w:rsidRPr="006512AB">
              <w:rPr>
                <w:sz w:val="18"/>
                <w:szCs w:val="18"/>
              </w:rPr>
              <w:t xml:space="preserve">1.00 (0.25-1.75) </w:t>
            </w:r>
            <w:r>
              <w:rPr>
                <w:sz w:val="18"/>
                <w:szCs w:val="18"/>
              </w:rPr>
              <w:t xml:space="preserve">vs. </w:t>
            </w:r>
            <w:r w:rsidRPr="006512AB">
              <w:rPr>
                <w:sz w:val="18"/>
                <w:szCs w:val="18"/>
              </w:rPr>
              <w:t>0.50 (0.13-1.13)</w:t>
            </w:r>
          </w:p>
        </w:tc>
        <w:tc>
          <w:tcPr>
            <w:tcW w:w="0" w:type="auto"/>
          </w:tcPr>
          <w:p w14:paraId="10CEF374" w14:textId="5D4B092B" w:rsidR="00A3390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from n</w:t>
            </w:r>
            <w:r w:rsidR="00A3390B" w:rsidRPr="00A3390B">
              <w:rPr>
                <w:sz w:val="18"/>
                <w:szCs w:val="18"/>
              </w:rPr>
              <w:t xml:space="preserve">ative CT scan of the </w:t>
            </w:r>
            <w:r>
              <w:rPr>
                <w:sz w:val="18"/>
                <w:szCs w:val="18"/>
              </w:rPr>
              <w:t xml:space="preserve">iliac region, containing </w:t>
            </w:r>
            <w:r w:rsidRPr="006512AB">
              <w:rPr>
                <w:sz w:val="18"/>
                <w:szCs w:val="18"/>
              </w:rPr>
              <w:t>right</w:t>
            </w:r>
            <w:r>
              <w:rPr>
                <w:sz w:val="18"/>
                <w:szCs w:val="18"/>
              </w:rPr>
              <w:t xml:space="preserve"> </w:t>
            </w:r>
            <w:r w:rsidRPr="006512AB">
              <w:rPr>
                <w:sz w:val="18"/>
                <w:szCs w:val="18"/>
              </w:rPr>
              <w:t>and left external iliac artery (REIA and LEIA), common iliac</w:t>
            </w:r>
            <w:r>
              <w:rPr>
                <w:sz w:val="18"/>
                <w:szCs w:val="18"/>
              </w:rPr>
              <w:t xml:space="preserve"> </w:t>
            </w:r>
            <w:r w:rsidRPr="006512AB">
              <w:rPr>
                <w:sz w:val="18"/>
                <w:szCs w:val="18"/>
              </w:rPr>
              <w:t>artery (RCIA and LCIA),</w:t>
            </w:r>
            <w:r>
              <w:rPr>
                <w:sz w:val="18"/>
                <w:szCs w:val="18"/>
              </w:rPr>
              <w:t xml:space="preserve"> </w:t>
            </w:r>
            <w:r w:rsidRPr="006512AB">
              <w:rPr>
                <w:sz w:val="18"/>
                <w:szCs w:val="18"/>
              </w:rPr>
              <w:t>distal aorta (AO)</w:t>
            </w:r>
          </w:p>
        </w:tc>
        <w:tc>
          <w:tcPr>
            <w:tcW w:w="0" w:type="auto"/>
          </w:tcPr>
          <w:p w14:paraId="6E5E51F9" w14:textId="3F34BB06" w:rsidR="00A3390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Pr>
                <w:sz w:val="18"/>
                <w:szCs w:val="18"/>
              </w:rPr>
              <w:fldChar w:fldCharType="separate"/>
            </w:r>
            <w:r w:rsidR="00BD4E2F" w:rsidRPr="00BD4E2F">
              <w:rPr>
                <w:noProof/>
                <w:sz w:val="18"/>
                <w:szCs w:val="18"/>
              </w:rPr>
              <w:t>(16)</w:t>
            </w:r>
            <w:r>
              <w:rPr>
                <w:sz w:val="18"/>
                <w:szCs w:val="18"/>
              </w:rPr>
              <w:fldChar w:fldCharType="end"/>
            </w:r>
          </w:p>
        </w:tc>
      </w:tr>
      <w:tr w:rsidR="007D4C4D" w:rsidRPr="0001000C" w14:paraId="58CAD85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9A86B6E" w14:textId="77777777" w:rsidR="006512AB" w:rsidRDefault="006512AB" w:rsidP="00FF316B">
            <w:pPr>
              <w:rPr>
                <w:sz w:val="18"/>
                <w:szCs w:val="18"/>
              </w:rPr>
            </w:pPr>
          </w:p>
        </w:tc>
        <w:tc>
          <w:tcPr>
            <w:tcW w:w="0" w:type="auto"/>
          </w:tcPr>
          <w:p w14:paraId="3D2E1EC6"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5F542B"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2CBEF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A74FF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B48E94"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CE8C5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EBF2BA" w14:textId="76E9064A" w:rsid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CIA</w:t>
            </w:r>
            <w:r>
              <w:rPr>
                <w:sz w:val="18"/>
                <w:szCs w:val="18"/>
              </w:rPr>
              <w:t>:</w:t>
            </w:r>
            <w:r w:rsidRPr="006512AB">
              <w:rPr>
                <w:sz w:val="18"/>
                <w:szCs w:val="18"/>
              </w:rPr>
              <w:t xml:space="preserve"> 1.00 (0.50-2.00) 1.00 (0.00-1.88)</w:t>
            </w:r>
          </w:p>
        </w:tc>
        <w:tc>
          <w:tcPr>
            <w:tcW w:w="0" w:type="auto"/>
          </w:tcPr>
          <w:p w14:paraId="16CB97B9"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8858FE"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7B32749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0D046" w14:textId="77777777" w:rsidR="006512AB" w:rsidRDefault="006512AB" w:rsidP="00FF316B">
            <w:pPr>
              <w:rPr>
                <w:sz w:val="18"/>
                <w:szCs w:val="18"/>
              </w:rPr>
            </w:pPr>
          </w:p>
        </w:tc>
        <w:tc>
          <w:tcPr>
            <w:tcW w:w="0" w:type="auto"/>
          </w:tcPr>
          <w:p w14:paraId="4D32F13C" w14:textId="77777777" w:rsidR="006512AB" w:rsidRPr="00430DE7"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628A"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9A168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5E52EB"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9FC51C"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597E72"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548287" w14:textId="5A4EED7C" w:rsidR="006512AB" w:rsidRPr="006512AB" w:rsidRDefault="006512AB" w:rsidP="00EB5E5F">
            <w:pP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REIA</w:t>
            </w:r>
            <w:r>
              <w:rPr>
                <w:sz w:val="18"/>
                <w:szCs w:val="18"/>
              </w:rPr>
              <w:t>:</w:t>
            </w:r>
            <w:r w:rsidRPr="006512AB">
              <w:rPr>
                <w:sz w:val="18"/>
                <w:szCs w:val="18"/>
              </w:rPr>
              <w:t xml:space="preserve"> 1.00 (0.00-1.50) 0.00 (0.00-0.50)</w:t>
            </w:r>
          </w:p>
        </w:tc>
        <w:tc>
          <w:tcPr>
            <w:tcW w:w="0" w:type="auto"/>
          </w:tcPr>
          <w:p w14:paraId="132047D7" w14:textId="77777777" w:rsidR="006512AB" w:rsidRDefault="006512AB" w:rsidP="006512A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70D1EE" w14:textId="77777777" w:rsidR="006512AB" w:rsidRDefault="006512AB"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612608B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9D58B0" w14:textId="77777777" w:rsidR="006512AB" w:rsidRDefault="006512AB" w:rsidP="00FF316B">
            <w:pPr>
              <w:rPr>
                <w:sz w:val="18"/>
                <w:szCs w:val="18"/>
              </w:rPr>
            </w:pPr>
          </w:p>
        </w:tc>
        <w:tc>
          <w:tcPr>
            <w:tcW w:w="0" w:type="auto"/>
          </w:tcPr>
          <w:p w14:paraId="5E604E2C" w14:textId="77777777" w:rsidR="006512AB" w:rsidRPr="00430DE7"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A3E01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D9116C"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E3D1D"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FB7C6A"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E0EA83"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91951B" w14:textId="3B38A470" w:rsidR="006512AB" w:rsidRPr="006512AB" w:rsidRDefault="006512AB" w:rsidP="00EB5E5F">
            <w:pP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EIA</w:t>
            </w:r>
            <w:r>
              <w:rPr>
                <w:sz w:val="18"/>
                <w:szCs w:val="18"/>
              </w:rPr>
              <w:t>:</w:t>
            </w:r>
            <w:r w:rsidRPr="006512AB">
              <w:rPr>
                <w:sz w:val="18"/>
                <w:szCs w:val="18"/>
              </w:rPr>
              <w:t xml:space="preserve"> 1.00 (0.00-1.50) 0.00 (0.00-0.50)</w:t>
            </w:r>
          </w:p>
        </w:tc>
        <w:tc>
          <w:tcPr>
            <w:tcW w:w="0" w:type="auto"/>
          </w:tcPr>
          <w:p w14:paraId="20120DD8" w14:textId="77777777" w:rsidR="006512AB" w:rsidRDefault="006512AB" w:rsidP="006512A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A9D38F" w14:textId="77777777" w:rsidR="006512AB" w:rsidRDefault="006512AB"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5BAF4C7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91C8A" w14:textId="6F58493B" w:rsidR="00DD51DD" w:rsidRDefault="00DD51DD" w:rsidP="00FF316B">
            <w:pP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018A5F7" w14:textId="71136AF2" w:rsidR="00DD51DD" w:rsidRPr="00430DE7"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4CA3A150" w14:textId="364DF0AC"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3C7056D3" w14:textId="014268B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CBFBF2F" w14:textId="099C9B70"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3164272" w14:textId="68C343AF"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27FFD71F" w14:textId="1995A535"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EC9396" w14:textId="56FDF999" w:rsidR="00DD51DD" w:rsidRPr="006512AB" w:rsidRDefault="00DD51D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5B1F83FA" w14:textId="0931E23E"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6316E569" w14:textId="77777777" w:rsidR="00DD51DD" w:rsidRP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3AE6945E" w14:textId="23F563D2" w:rsidR="00DD51DD" w:rsidRDefault="00DD51DD" w:rsidP="00DD51DD">
            <w:pP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3AD6C0CD" w14:textId="3D159E77" w:rsidR="00DD51DD" w:rsidRDefault="00DD51D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17)","plainTextFormattedCitation":"(17)","previouslyFormattedCitation":"(17)"},"properties":{"noteIndex":0},"schema":"https://github.com/citation-style-language/schema/raw/master/csl-citation.json"}</w:instrText>
            </w:r>
            <w:r>
              <w:rPr>
                <w:sz w:val="18"/>
                <w:szCs w:val="18"/>
              </w:rPr>
              <w:fldChar w:fldCharType="separate"/>
            </w:r>
            <w:r w:rsidR="00BD4E2F" w:rsidRPr="00BD4E2F">
              <w:rPr>
                <w:noProof/>
                <w:sz w:val="18"/>
                <w:szCs w:val="18"/>
              </w:rPr>
              <w:t>(17)</w:t>
            </w:r>
            <w:r>
              <w:rPr>
                <w:sz w:val="18"/>
                <w:szCs w:val="18"/>
              </w:rPr>
              <w:fldChar w:fldCharType="end"/>
            </w:r>
          </w:p>
        </w:tc>
      </w:tr>
      <w:tr w:rsidR="007D4C4D" w:rsidRPr="0001000C" w14:paraId="607F05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C0F14DE" w14:textId="05A51611" w:rsidR="00DD51DD" w:rsidRDefault="00DD51DD" w:rsidP="00FF316B">
            <w:pPr>
              <w:rPr>
                <w:sz w:val="18"/>
                <w:szCs w:val="18"/>
              </w:rPr>
            </w:pPr>
          </w:p>
        </w:tc>
        <w:tc>
          <w:tcPr>
            <w:tcW w:w="0" w:type="auto"/>
          </w:tcPr>
          <w:p w14:paraId="09A05A19" w14:textId="6F32A9B2" w:rsidR="00DD51DD" w:rsidRPr="00430DE7"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AD3590" w14:textId="5B052393"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ECD643" w14:textId="4C89BC2F"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E4B954" w14:textId="28F4A5CF"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A6C86B" w14:textId="29547AB8"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63A949" w14:textId="37A75429"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620506" w14:textId="19D5BC59" w:rsidR="00DD51DD" w:rsidRDefault="00DD51DD" w:rsidP="00EB5E5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679729" w14:textId="784212BC" w:rsidR="00DD51DD" w:rsidRDefault="00DD51DD" w:rsidP="00DD51D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1EF3E3" w14:textId="69D700AE" w:rsidR="00DD51DD" w:rsidRDefault="00DD51DD" w:rsidP="00FF316B">
            <w:pPr>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46D0CCD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83BC2" w14:textId="7EE56DBF" w:rsidR="00147516" w:rsidRDefault="00FF6F46" w:rsidP="00FF316B">
            <w:pP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5C9503B" w14:textId="4F115F27" w:rsidR="00147516" w:rsidRPr="00AA23DD"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sidRPr="00FF6F46">
              <w:rPr>
                <w:sz w:val="18"/>
                <w:szCs w:val="18"/>
              </w:rPr>
              <w:t>32127198</w:t>
            </w:r>
          </w:p>
        </w:tc>
        <w:tc>
          <w:tcPr>
            <w:tcW w:w="0" w:type="auto"/>
          </w:tcPr>
          <w:p w14:paraId="1717973E" w14:textId="731399B2" w:rsidR="00147516" w:rsidRDefault="00FF6F46"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F11D4A6" w14:textId="7E118AED"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A17EE2C" w14:textId="48BE8BA6"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sidR="00FF6F46">
              <w:rPr>
                <w:sz w:val="18"/>
                <w:szCs w:val="18"/>
              </w:rPr>
              <w:t xml:space="preserve"> (HD)</w:t>
            </w:r>
          </w:p>
        </w:tc>
        <w:tc>
          <w:tcPr>
            <w:tcW w:w="0" w:type="auto"/>
          </w:tcPr>
          <w:p w14:paraId="3318F037" w14:textId="5108675E"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w:t>
            </w:r>
          </w:p>
        </w:tc>
        <w:tc>
          <w:tcPr>
            <w:tcW w:w="0" w:type="auto"/>
          </w:tcPr>
          <w:p w14:paraId="5EC44CD7" w14:textId="4DE039FC"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w:t>
            </w:r>
            <w:r w:rsidR="00D46E1C">
              <w:rPr>
                <w:sz w:val="18"/>
                <w:szCs w:val="18"/>
              </w:rPr>
              <w:t xml:space="preserve"> progress more</w:t>
            </w:r>
          </w:p>
        </w:tc>
        <w:tc>
          <w:tcPr>
            <w:tcW w:w="0" w:type="auto"/>
          </w:tcPr>
          <w:p w14:paraId="2BC4AC4C" w14:textId="29BC3A5E" w:rsidR="00147516" w:rsidRDefault="001E1F50"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rogression vs. no progression: 36.4%</w:t>
            </w:r>
            <w:r w:rsidR="008A13EF">
              <w:rPr>
                <w:sz w:val="18"/>
                <w:szCs w:val="18"/>
              </w:rPr>
              <w:t xml:space="preserve"> (</w:t>
            </w:r>
            <w:r w:rsidR="008A13EF" w:rsidRPr="008A13EF">
              <w:rPr>
                <w:sz w:val="18"/>
                <w:szCs w:val="18"/>
              </w:rPr>
              <w:t>8</w:t>
            </w:r>
            <w:r w:rsidR="008A13EF">
              <w:rPr>
                <w:sz w:val="18"/>
                <w:szCs w:val="18"/>
              </w:rPr>
              <w:t>M</w:t>
            </w:r>
            <w:r w:rsidR="008A13EF" w:rsidRPr="008A13EF">
              <w:rPr>
                <w:sz w:val="18"/>
                <w:szCs w:val="18"/>
              </w:rPr>
              <w:t>/14F</w:t>
            </w:r>
            <w:r w:rsidR="008A13EF">
              <w:rPr>
                <w:sz w:val="18"/>
                <w:szCs w:val="18"/>
              </w:rPr>
              <w:t>)</w:t>
            </w:r>
            <w:r w:rsidR="008A13EF" w:rsidRPr="008A13EF">
              <w:rPr>
                <w:sz w:val="18"/>
                <w:szCs w:val="18"/>
              </w:rPr>
              <w:t xml:space="preserve"> </w:t>
            </w:r>
            <w:r>
              <w:rPr>
                <w:sz w:val="18"/>
                <w:szCs w:val="18"/>
              </w:rPr>
              <w:t>vs. 83.3%</w:t>
            </w:r>
            <w:r w:rsidR="008A13EF">
              <w:rPr>
                <w:sz w:val="18"/>
                <w:szCs w:val="18"/>
              </w:rPr>
              <w:t xml:space="preserve"> (</w:t>
            </w:r>
            <w:r w:rsidR="008A13EF" w:rsidRPr="008A13EF">
              <w:rPr>
                <w:sz w:val="18"/>
                <w:szCs w:val="18"/>
              </w:rPr>
              <w:t>5</w:t>
            </w:r>
            <w:r w:rsidR="008A13EF">
              <w:rPr>
                <w:sz w:val="18"/>
                <w:szCs w:val="18"/>
              </w:rPr>
              <w:t>M</w:t>
            </w:r>
            <w:r w:rsidR="008A13EF" w:rsidRPr="008A13EF">
              <w:rPr>
                <w:sz w:val="18"/>
                <w:szCs w:val="18"/>
              </w:rPr>
              <w:t>/1F</w:t>
            </w:r>
            <w:r w:rsidR="008A13EF">
              <w:rPr>
                <w:sz w:val="18"/>
                <w:szCs w:val="18"/>
              </w:rPr>
              <w:t>)</w:t>
            </w:r>
            <w:r>
              <w:rPr>
                <w:sz w:val="18"/>
                <w:szCs w:val="18"/>
              </w:rPr>
              <w:t>, p = 0.02</w:t>
            </w:r>
          </w:p>
        </w:tc>
        <w:tc>
          <w:tcPr>
            <w:tcW w:w="0" w:type="auto"/>
          </w:tcPr>
          <w:p w14:paraId="3312B16F" w14:textId="25C7F2F8" w:rsidR="00147516" w:rsidRDefault="00147516" w:rsidP="00DD51D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6F2DB049" w14:textId="24C3F2B3" w:rsidR="00147516" w:rsidRDefault="001E1F5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18)","plainTextFormattedCitation":"(18)","previouslyFormattedCitation":"(18)"},"properties":{"noteIndex":0},"schema":"https://github.com/citation-style-language/schema/raw/master/csl-citation.json"}</w:instrText>
            </w:r>
            <w:r>
              <w:rPr>
                <w:sz w:val="18"/>
                <w:szCs w:val="18"/>
              </w:rPr>
              <w:fldChar w:fldCharType="separate"/>
            </w:r>
            <w:r w:rsidR="00BD4E2F" w:rsidRPr="00BD4E2F">
              <w:rPr>
                <w:noProof/>
                <w:sz w:val="18"/>
                <w:szCs w:val="18"/>
              </w:rPr>
              <w:t>(18)</w:t>
            </w:r>
            <w:r>
              <w:rPr>
                <w:sz w:val="18"/>
                <w:szCs w:val="18"/>
              </w:rPr>
              <w:fldChar w:fldCharType="end"/>
            </w:r>
          </w:p>
        </w:tc>
      </w:tr>
      <w:tr w:rsidR="007D4C4D" w:rsidRPr="0001000C" w14:paraId="58EFC525" w14:textId="77777777" w:rsidTr="000537F9">
        <w:tc>
          <w:tcPr>
            <w:tcW w:w="0" w:type="auto"/>
          </w:tcPr>
          <w:p w14:paraId="5CC26563" w14:textId="11F40CBD" w:rsidR="00BE6D75" w:rsidRPr="00FF6F46" w:rsidRDefault="004463C0" w:rsidP="00FF316B">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8B874F6" w14:textId="68B3CCE6" w:rsidR="00BE6D75" w:rsidRPr="00FF6F46" w:rsidRDefault="004463C0" w:rsidP="00FF316B">
            <w:pPr>
              <w:rPr>
                <w:sz w:val="18"/>
                <w:szCs w:val="18"/>
              </w:rPr>
            </w:pPr>
            <w:r w:rsidRPr="004463C0">
              <w:rPr>
                <w:sz w:val="18"/>
                <w:szCs w:val="18"/>
              </w:rPr>
              <w:t>28329057</w:t>
            </w:r>
          </w:p>
        </w:tc>
        <w:tc>
          <w:tcPr>
            <w:tcW w:w="0" w:type="auto"/>
          </w:tcPr>
          <w:p w14:paraId="476BCDB8" w14:textId="30822F46" w:rsidR="00BE6D75" w:rsidRDefault="00430DE6" w:rsidP="00FF316B">
            <w:pPr>
              <w:rPr>
                <w:sz w:val="18"/>
                <w:szCs w:val="18"/>
              </w:rPr>
            </w:pPr>
            <w:r>
              <w:rPr>
                <w:sz w:val="18"/>
                <w:szCs w:val="18"/>
              </w:rPr>
              <w:t>US</w:t>
            </w:r>
          </w:p>
        </w:tc>
        <w:tc>
          <w:tcPr>
            <w:tcW w:w="0" w:type="auto"/>
          </w:tcPr>
          <w:p w14:paraId="0DBFE935" w14:textId="5EAC69DB" w:rsidR="00BE6D75" w:rsidRDefault="00BE6D75" w:rsidP="00FF316B">
            <w:pPr>
              <w:rPr>
                <w:sz w:val="18"/>
                <w:szCs w:val="18"/>
              </w:rPr>
            </w:pPr>
            <w:r>
              <w:rPr>
                <w:sz w:val="18"/>
                <w:szCs w:val="18"/>
              </w:rPr>
              <w:t>2017</w:t>
            </w:r>
          </w:p>
        </w:tc>
        <w:tc>
          <w:tcPr>
            <w:tcW w:w="0" w:type="auto"/>
          </w:tcPr>
          <w:p w14:paraId="1662562C" w14:textId="4EA2444D" w:rsidR="00BE6D75" w:rsidRDefault="004463C0" w:rsidP="00FF316B">
            <w:pPr>
              <w:rPr>
                <w:sz w:val="18"/>
                <w:szCs w:val="18"/>
              </w:rPr>
            </w:pPr>
            <w:r>
              <w:rPr>
                <w:sz w:val="18"/>
                <w:szCs w:val="18"/>
              </w:rPr>
              <w:t>1-</w:t>
            </w:r>
            <w:r w:rsidR="0001618B">
              <w:rPr>
                <w:sz w:val="18"/>
                <w:szCs w:val="18"/>
              </w:rPr>
              <w:t>4</w:t>
            </w:r>
          </w:p>
        </w:tc>
        <w:tc>
          <w:tcPr>
            <w:tcW w:w="0" w:type="auto"/>
          </w:tcPr>
          <w:p w14:paraId="55908723" w14:textId="06C54420" w:rsidR="00BE6D75" w:rsidRDefault="004463C0" w:rsidP="00FF316B">
            <w:pPr>
              <w:rPr>
                <w:sz w:val="18"/>
                <w:szCs w:val="18"/>
              </w:rPr>
            </w:pPr>
            <w:r>
              <w:rPr>
                <w:sz w:val="18"/>
                <w:szCs w:val="18"/>
              </w:rPr>
              <w:t>1541</w:t>
            </w:r>
          </w:p>
        </w:tc>
        <w:tc>
          <w:tcPr>
            <w:tcW w:w="0" w:type="auto"/>
          </w:tcPr>
          <w:p w14:paraId="249D298D" w14:textId="3BC77672" w:rsidR="00BE6D75" w:rsidRDefault="004463C0" w:rsidP="00FF316B">
            <w:pPr>
              <w:rPr>
                <w:sz w:val="18"/>
                <w:szCs w:val="18"/>
              </w:rPr>
            </w:pPr>
            <w:r>
              <w:rPr>
                <w:sz w:val="18"/>
                <w:szCs w:val="18"/>
              </w:rPr>
              <w:t>Male more severe</w:t>
            </w:r>
          </w:p>
        </w:tc>
        <w:tc>
          <w:tcPr>
            <w:tcW w:w="0" w:type="auto"/>
          </w:tcPr>
          <w:p w14:paraId="3C4FC5EA" w14:textId="73C6B98C" w:rsidR="00D372C3" w:rsidRDefault="00C36B72" w:rsidP="00EB5E5F">
            <w:pPr>
              <w:rPr>
                <w:sz w:val="18"/>
                <w:szCs w:val="18"/>
              </w:rPr>
            </w:pPr>
            <w:r>
              <w:rPr>
                <w:sz w:val="18"/>
                <w:szCs w:val="18"/>
              </w:rPr>
              <w:t xml:space="preserve">Male in </w:t>
            </w:r>
            <w:r w:rsidR="00D372C3">
              <w:rPr>
                <w:sz w:val="18"/>
                <w:szCs w:val="18"/>
              </w:rPr>
              <w:t xml:space="preserve">CAC score 0 vs. 0-100 vs. &gt;100: </w:t>
            </w:r>
            <w:r w:rsidR="00D372C3" w:rsidRPr="00D372C3">
              <w:rPr>
                <w:sz w:val="18"/>
                <w:szCs w:val="18"/>
              </w:rPr>
              <w:t>41.7</w:t>
            </w:r>
            <w:r w:rsidR="00D372C3">
              <w:rPr>
                <w:sz w:val="18"/>
                <w:szCs w:val="18"/>
              </w:rPr>
              <w:t>% vs.</w:t>
            </w:r>
            <w:r w:rsidR="00D372C3" w:rsidRPr="00D372C3">
              <w:rPr>
                <w:sz w:val="18"/>
                <w:szCs w:val="18"/>
              </w:rPr>
              <w:t xml:space="preserve"> 54.3</w:t>
            </w:r>
            <w:r w:rsidR="00D372C3">
              <w:rPr>
                <w:sz w:val="18"/>
                <w:szCs w:val="18"/>
              </w:rPr>
              <w:t>% vs.</w:t>
            </w:r>
            <w:r w:rsidR="00D372C3" w:rsidRPr="00D372C3">
              <w:rPr>
                <w:sz w:val="18"/>
                <w:szCs w:val="18"/>
              </w:rPr>
              <w:t xml:space="preserve"> 65.2</w:t>
            </w:r>
            <w:r w:rsidR="00D372C3">
              <w:rPr>
                <w:sz w:val="18"/>
                <w:szCs w:val="18"/>
              </w:rPr>
              <w:t>%</w:t>
            </w:r>
            <w:r w:rsidR="0071624C">
              <w:rPr>
                <w:sz w:val="18"/>
                <w:szCs w:val="18"/>
              </w:rPr>
              <w:t xml:space="preserve">, p </w:t>
            </w:r>
            <w:r w:rsidR="002D2D85">
              <w:rPr>
                <w:sz w:val="18"/>
                <w:szCs w:val="18"/>
              </w:rPr>
              <w:t>&lt; 0.001</w:t>
            </w:r>
          </w:p>
        </w:tc>
        <w:tc>
          <w:tcPr>
            <w:tcW w:w="0" w:type="auto"/>
          </w:tcPr>
          <w:p w14:paraId="52A45E3F" w14:textId="77777777" w:rsidR="004463C0" w:rsidRPr="004463C0" w:rsidRDefault="004463C0" w:rsidP="004463C0">
            <w:pPr>
              <w:rPr>
                <w:sz w:val="18"/>
                <w:szCs w:val="18"/>
              </w:rPr>
            </w:pPr>
            <w:r>
              <w:rPr>
                <w:sz w:val="18"/>
                <w:szCs w:val="18"/>
              </w:rPr>
              <w:t xml:space="preserve">CACS (Agatston score) measured with </w:t>
            </w:r>
            <w:r w:rsidRPr="004463C0">
              <w:rPr>
                <w:sz w:val="18"/>
                <w:szCs w:val="18"/>
              </w:rPr>
              <w:t>electron-beam or</w:t>
            </w:r>
          </w:p>
          <w:p w14:paraId="5B68649E" w14:textId="06C08376" w:rsidR="00BE6D75" w:rsidRDefault="004463C0" w:rsidP="004463C0">
            <w:pPr>
              <w:rPr>
                <w:sz w:val="18"/>
                <w:szCs w:val="18"/>
              </w:rPr>
            </w:pPr>
            <w:r w:rsidRPr="004463C0">
              <w:rPr>
                <w:sz w:val="18"/>
                <w:szCs w:val="18"/>
              </w:rPr>
              <w:t>multidetector CT</w:t>
            </w:r>
          </w:p>
        </w:tc>
        <w:tc>
          <w:tcPr>
            <w:tcW w:w="0" w:type="auto"/>
          </w:tcPr>
          <w:p w14:paraId="4EE8ED98" w14:textId="5E25DCA1" w:rsidR="00BE6D75" w:rsidRDefault="0001618B" w:rsidP="00FF316B">
            <w:pPr>
              <w:rPr>
                <w:sz w:val="18"/>
                <w:szCs w:val="18"/>
              </w:rPr>
            </w:pPr>
            <w:r>
              <w:rPr>
                <w:sz w:val="18"/>
                <w:szCs w:val="18"/>
              </w:rPr>
              <w:fldChar w:fldCharType="begin" w:fldLock="1"/>
            </w:r>
            <w:r w:rsidR="0001017B">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9)","plainTextFormattedCitation":"(19)","previouslyFormattedCitation":"(19)"},"properties":{"noteIndex":0},"schema":"https://github.com/citation-style-language/schema/raw/master/csl-citation.json"}</w:instrText>
            </w:r>
            <w:r>
              <w:rPr>
                <w:sz w:val="18"/>
                <w:szCs w:val="18"/>
              </w:rPr>
              <w:fldChar w:fldCharType="separate"/>
            </w:r>
            <w:r w:rsidR="00BD4E2F" w:rsidRPr="00BD4E2F">
              <w:rPr>
                <w:noProof/>
                <w:sz w:val="18"/>
                <w:szCs w:val="18"/>
              </w:rPr>
              <w:t>(19)</w:t>
            </w:r>
            <w:r>
              <w:rPr>
                <w:sz w:val="18"/>
                <w:szCs w:val="18"/>
              </w:rPr>
              <w:fldChar w:fldCharType="end"/>
            </w:r>
          </w:p>
        </w:tc>
      </w:tr>
      <w:tr w:rsidR="007D4C4D" w:rsidRPr="0001000C" w14:paraId="74126B1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4C331" w14:textId="600604F6" w:rsidR="00BF4B64" w:rsidRDefault="0062560F" w:rsidP="00FF316B">
            <w:pPr>
              <w:rPr>
                <w:sz w:val="18"/>
                <w:szCs w:val="18"/>
              </w:rPr>
            </w:pPr>
            <w:r>
              <w:rPr>
                <w:sz w:val="18"/>
                <w:szCs w:val="18"/>
              </w:rPr>
              <w:t>Wang</w:t>
            </w:r>
            <w:r w:rsidR="006F532F">
              <w:rPr>
                <w:sz w:val="18"/>
                <w:szCs w:val="18"/>
              </w:rPr>
              <w:t xml:space="preserve"> </w:t>
            </w:r>
            <w:r w:rsidR="006F532F" w:rsidRPr="006F532F">
              <w:rPr>
                <w:i/>
                <w:sz w:val="18"/>
                <w:szCs w:val="18"/>
              </w:rPr>
              <w:t>et al.</w:t>
            </w:r>
          </w:p>
        </w:tc>
        <w:tc>
          <w:tcPr>
            <w:tcW w:w="0" w:type="auto"/>
          </w:tcPr>
          <w:p w14:paraId="7820E891" w14:textId="54DACD6E" w:rsidR="00BF4B64" w:rsidRPr="004463C0"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2187049B" w14:textId="114EEEEE"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53C86096" w14:textId="74212207"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92E2FC3" w14:textId="56147032" w:rsidR="00BF4B64" w:rsidRDefault="001960C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BEB1A71" w14:textId="1718C346" w:rsidR="00BF4B64" w:rsidRDefault="002042F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55622948" w14:textId="35839991" w:rsidR="00BF4B64" w:rsidRDefault="003631E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1D68CE5" w14:textId="5FA4DCDB" w:rsidR="00BF4B64" w:rsidRDefault="000F098E"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00BF4B64" w:rsidRPr="00BF4B64">
              <w:rPr>
                <w:sz w:val="18"/>
                <w:szCs w:val="18"/>
              </w:rPr>
              <w:t>57.5</w:t>
            </w:r>
            <w:r>
              <w:rPr>
                <w:sz w:val="18"/>
                <w:szCs w:val="18"/>
              </w:rPr>
              <w:t xml:space="preserve">% vs. </w:t>
            </w:r>
            <w:r w:rsidR="00BF4B64" w:rsidRPr="00BF4B64">
              <w:rPr>
                <w:sz w:val="18"/>
                <w:szCs w:val="18"/>
              </w:rPr>
              <w:t>56.9</w:t>
            </w:r>
            <w:r>
              <w:rPr>
                <w:sz w:val="18"/>
                <w:szCs w:val="18"/>
              </w:rPr>
              <w:t xml:space="preserve">% vs. </w:t>
            </w:r>
            <w:r w:rsidR="00BF4B64" w:rsidRPr="00BF4B64">
              <w:rPr>
                <w:sz w:val="18"/>
                <w:szCs w:val="18"/>
              </w:rPr>
              <w:t>77.3</w:t>
            </w:r>
            <w:r>
              <w:rPr>
                <w:sz w:val="18"/>
                <w:szCs w:val="18"/>
              </w:rPr>
              <w:t>%, p</w:t>
            </w:r>
            <w:r w:rsidR="00BF4B64" w:rsidRPr="00BF4B64">
              <w:rPr>
                <w:sz w:val="18"/>
                <w:szCs w:val="18"/>
              </w:rPr>
              <w:t xml:space="preserve"> &lt;0.001</w:t>
            </w:r>
          </w:p>
        </w:tc>
        <w:tc>
          <w:tcPr>
            <w:tcW w:w="0" w:type="auto"/>
          </w:tcPr>
          <w:p w14:paraId="0EE7E996" w14:textId="7D772C0F" w:rsidR="00BF4B64" w:rsidRDefault="001E483C"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00114FBD">
              <w:rPr>
                <w:sz w:val="18"/>
                <w:szCs w:val="18"/>
              </w:rPr>
              <w:t xml:space="preserve"> (Agatston score) measured with CT</w:t>
            </w:r>
          </w:p>
        </w:tc>
        <w:tc>
          <w:tcPr>
            <w:tcW w:w="0" w:type="auto"/>
          </w:tcPr>
          <w:p w14:paraId="71F8E267" w14:textId="3ECCF06F" w:rsidR="00BF4B64" w:rsidRDefault="00BE6148"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rPr>
              <w:fldChar w:fldCharType="separate"/>
            </w:r>
            <w:r w:rsidR="00BD4E2F" w:rsidRPr="00BD4E2F">
              <w:rPr>
                <w:noProof/>
                <w:sz w:val="18"/>
                <w:szCs w:val="18"/>
              </w:rPr>
              <w:t>(20)</w:t>
            </w:r>
            <w:r>
              <w:rPr>
                <w:sz w:val="18"/>
                <w:szCs w:val="18"/>
              </w:rPr>
              <w:fldChar w:fldCharType="end"/>
            </w:r>
          </w:p>
        </w:tc>
      </w:tr>
      <w:tr w:rsidR="007D4C4D" w:rsidRPr="0001000C" w14:paraId="0742851F" w14:textId="77777777" w:rsidTr="000537F9">
        <w:tc>
          <w:tcPr>
            <w:tcW w:w="0" w:type="auto"/>
          </w:tcPr>
          <w:p w14:paraId="3F134E2C" w14:textId="6E7BF8EE" w:rsidR="00E72043" w:rsidRDefault="0036326E" w:rsidP="00FF316B">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Etta </w:t>
            </w:r>
            <w:r w:rsidRPr="0036326E">
              <w:rPr>
                <w:i/>
                <w:sz w:val="18"/>
                <w:szCs w:val="18"/>
              </w:rPr>
              <w:t>et al.</w:t>
            </w:r>
          </w:p>
        </w:tc>
        <w:tc>
          <w:tcPr>
            <w:tcW w:w="0" w:type="auto"/>
          </w:tcPr>
          <w:p w14:paraId="62AACC51" w14:textId="01AF048C" w:rsidR="00E72043" w:rsidRPr="002042F0" w:rsidRDefault="0036326E" w:rsidP="00FF316B">
            <w:pPr>
              <w:rPr>
                <w:sz w:val="18"/>
                <w:szCs w:val="18"/>
              </w:rPr>
            </w:pPr>
            <w:r w:rsidRPr="0036326E">
              <w:rPr>
                <w:sz w:val="18"/>
                <w:szCs w:val="18"/>
              </w:rPr>
              <w:t>28748891</w:t>
            </w:r>
          </w:p>
        </w:tc>
        <w:tc>
          <w:tcPr>
            <w:tcW w:w="0" w:type="auto"/>
          </w:tcPr>
          <w:p w14:paraId="4D6D3390" w14:textId="19AD64AE" w:rsidR="00E72043" w:rsidRDefault="0036326E" w:rsidP="00FF316B">
            <w:pPr>
              <w:rPr>
                <w:sz w:val="18"/>
                <w:szCs w:val="18"/>
              </w:rPr>
            </w:pPr>
            <w:r>
              <w:rPr>
                <w:sz w:val="18"/>
                <w:szCs w:val="18"/>
              </w:rPr>
              <w:t>India</w:t>
            </w:r>
          </w:p>
        </w:tc>
        <w:tc>
          <w:tcPr>
            <w:tcW w:w="0" w:type="auto"/>
          </w:tcPr>
          <w:p w14:paraId="716009FB" w14:textId="692B0AB2" w:rsidR="00E72043" w:rsidRDefault="0036326E" w:rsidP="00FF316B">
            <w:pPr>
              <w:rPr>
                <w:sz w:val="18"/>
                <w:szCs w:val="18"/>
              </w:rPr>
            </w:pPr>
            <w:r>
              <w:rPr>
                <w:sz w:val="18"/>
                <w:szCs w:val="18"/>
              </w:rPr>
              <w:t>2017</w:t>
            </w:r>
          </w:p>
        </w:tc>
        <w:tc>
          <w:tcPr>
            <w:tcW w:w="0" w:type="auto"/>
          </w:tcPr>
          <w:p w14:paraId="0C6BC6E4" w14:textId="0D31E2C7" w:rsidR="00E72043" w:rsidRDefault="0036326E" w:rsidP="00FF316B">
            <w:pPr>
              <w:rPr>
                <w:sz w:val="18"/>
                <w:szCs w:val="18"/>
              </w:rPr>
            </w:pPr>
            <w:r>
              <w:rPr>
                <w:sz w:val="18"/>
                <w:szCs w:val="18"/>
              </w:rPr>
              <w:t>4-5</w:t>
            </w:r>
          </w:p>
        </w:tc>
        <w:tc>
          <w:tcPr>
            <w:tcW w:w="0" w:type="auto"/>
          </w:tcPr>
          <w:p w14:paraId="1DB9D11A" w14:textId="3F5817FD" w:rsidR="00E72043" w:rsidRDefault="0036326E" w:rsidP="00FF316B">
            <w:pPr>
              <w:rPr>
                <w:sz w:val="18"/>
                <w:szCs w:val="18"/>
              </w:rPr>
            </w:pPr>
            <w:r>
              <w:rPr>
                <w:sz w:val="18"/>
                <w:szCs w:val="18"/>
              </w:rPr>
              <w:t>95</w:t>
            </w:r>
          </w:p>
        </w:tc>
        <w:tc>
          <w:tcPr>
            <w:tcW w:w="0" w:type="auto"/>
          </w:tcPr>
          <w:p w14:paraId="7C9795BA" w14:textId="1C8584E2" w:rsidR="00E72043" w:rsidRDefault="00E72043" w:rsidP="00FF316B">
            <w:pPr>
              <w:rPr>
                <w:sz w:val="18"/>
                <w:szCs w:val="18"/>
              </w:rPr>
            </w:pPr>
            <w:r>
              <w:rPr>
                <w:sz w:val="18"/>
                <w:szCs w:val="18"/>
              </w:rPr>
              <w:t>Neutral</w:t>
            </w:r>
          </w:p>
        </w:tc>
        <w:tc>
          <w:tcPr>
            <w:tcW w:w="0" w:type="auto"/>
          </w:tcPr>
          <w:p w14:paraId="5E58051E" w14:textId="500440B7" w:rsidR="00E72043" w:rsidRDefault="00C3438D" w:rsidP="00EB5E5F">
            <w:pPr>
              <w:rPr>
                <w:sz w:val="18"/>
                <w:szCs w:val="18"/>
              </w:rPr>
            </w:pPr>
            <w:r>
              <w:rPr>
                <w:sz w:val="18"/>
                <w:szCs w:val="18"/>
              </w:rPr>
              <w:t>Male in absent vs. present</w:t>
            </w:r>
            <w:r w:rsidR="00585CB4">
              <w:rPr>
                <w:sz w:val="18"/>
                <w:szCs w:val="18"/>
              </w:rPr>
              <w:t xml:space="preserve"> of calcification</w:t>
            </w:r>
            <w:r>
              <w:rPr>
                <w:sz w:val="18"/>
                <w:szCs w:val="18"/>
              </w:rPr>
              <w:t xml:space="preserve">: </w:t>
            </w:r>
            <w:r w:rsidR="00E72043" w:rsidRPr="00E72043">
              <w:rPr>
                <w:sz w:val="18"/>
                <w:szCs w:val="18"/>
              </w:rPr>
              <w:t>67.6%</w:t>
            </w:r>
            <w:r w:rsidR="00D8502F">
              <w:rPr>
                <w:sz w:val="18"/>
                <w:szCs w:val="18"/>
              </w:rPr>
              <w:t xml:space="preserve"> vs.</w:t>
            </w:r>
            <w:r w:rsidR="00E72043" w:rsidRPr="00E72043">
              <w:rPr>
                <w:sz w:val="18"/>
                <w:szCs w:val="18"/>
              </w:rPr>
              <w:t xml:space="preserve"> 85.7%</w:t>
            </w:r>
            <w:r>
              <w:rPr>
                <w:sz w:val="18"/>
                <w:szCs w:val="18"/>
              </w:rPr>
              <w:t xml:space="preserve">, p = </w:t>
            </w:r>
            <w:r w:rsidRPr="00C3438D">
              <w:rPr>
                <w:sz w:val="18"/>
                <w:szCs w:val="18"/>
              </w:rPr>
              <w:t>0.08</w:t>
            </w:r>
          </w:p>
        </w:tc>
        <w:tc>
          <w:tcPr>
            <w:tcW w:w="0" w:type="auto"/>
          </w:tcPr>
          <w:p w14:paraId="71C9362C" w14:textId="70ACFAF3" w:rsidR="00E72043" w:rsidRDefault="00C3438D" w:rsidP="004463C0">
            <w:pPr>
              <w:rPr>
                <w:sz w:val="18"/>
                <w:szCs w:val="18"/>
              </w:rPr>
            </w:pPr>
            <w:r>
              <w:rPr>
                <w:sz w:val="18"/>
                <w:szCs w:val="18"/>
              </w:rPr>
              <w:t>Cardiac valvular calcification</w:t>
            </w:r>
            <w:r w:rsidR="00096485">
              <w:rPr>
                <w:sz w:val="18"/>
                <w:szCs w:val="18"/>
              </w:rPr>
              <w:t xml:space="preserve"> assessed with </w:t>
            </w:r>
            <w:r w:rsidR="00096485" w:rsidRPr="00096485">
              <w:rPr>
                <w:sz w:val="18"/>
                <w:szCs w:val="18"/>
              </w:rPr>
              <w:t>echocardiography</w:t>
            </w:r>
          </w:p>
        </w:tc>
        <w:tc>
          <w:tcPr>
            <w:tcW w:w="0" w:type="auto"/>
          </w:tcPr>
          <w:p w14:paraId="4F3033DD" w14:textId="541E14E0" w:rsidR="00E72043" w:rsidRDefault="0036326E" w:rsidP="00BE6148">
            <w:pPr>
              <w:ind w:left="720" w:hanging="720"/>
              <w:rPr>
                <w:sz w:val="18"/>
                <w:szCs w:val="18"/>
              </w:rPr>
            </w:pPr>
            <w:r>
              <w:rPr>
                <w:sz w:val="18"/>
                <w:szCs w:val="18"/>
              </w:rPr>
              <w:fldChar w:fldCharType="begin" w:fldLock="1"/>
            </w:r>
            <w:r w:rsidR="0001017B">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1)","plainTextFormattedCitation":"(21)","previouslyFormattedCitation":"(21)"},"properties":{"noteIndex":0},"schema":"https://github.com/citation-style-language/schema/raw/master/csl-citation.json"}</w:instrText>
            </w:r>
            <w:r>
              <w:rPr>
                <w:sz w:val="18"/>
                <w:szCs w:val="18"/>
              </w:rPr>
              <w:fldChar w:fldCharType="separate"/>
            </w:r>
            <w:r w:rsidR="00BD4E2F" w:rsidRPr="00BD4E2F">
              <w:rPr>
                <w:noProof/>
                <w:sz w:val="18"/>
                <w:szCs w:val="18"/>
              </w:rPr>
              <w:t>(21)</w:t>
            </w:r>
            <w:r>
              <w:rPr>
                <w:sz w:val="18"/>
                <w:szCs w:val="18"/>
              </w:rPr>
              <w:fldChar w:fldCharType="end"/>
            </w:r>
          </w:p>
        </w:tc>
      </w:tr>
      <w:tr w:rsidR="007D4C4D" w:rsidRPr="0001000C" w14:paraId="610836F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EDC8C" w14:textId="77777777" w:rsidR="00585CB4" w:rsidRDefault="00585CB4" w:rsidP="00FF316B">
            <w:pPr>
              <w:rPr>
                <w:sz w:val="18"/>
                <w:szCs w:val="18"/>
              </w:rPr>
            </w:pPr>
          </w:p>
        </w:tc>
        <w:tc>
          <w:tcPr>
            <w:tcW w:w="0" w:type="auto"/>
          </w:tcPr>
          <w:p w14:paraId="0ABF93BF" w14:textId="77777777" w:rsidR="00585CB4" w:rsidRPr="002042F0"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93B24B"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2BD205"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24DD83"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52C04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868BF" w14:textId="77777777" w:rsidR="00585CB4" w:rsidRDefault="00585CB4"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C73D41" w14:textId="5C930573" w:rsidR="00585CB4" w:rsidRDefault="00585CB4"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sidR="00B42434">
              <w:rPr>
                <w:sz w:val="18"/>
                <w:szCs w:val="18"/>
              </w:rPr>
              <w:t>, p = 0.58</w:t>
            </w:r>
          </w:p>
        </w:tc>
        <w:tc>
          <w:tcPr>
            <w:tcW w:w="0" w:type="auto"/>
          </w:tcPr>
          <w:p w14:paraId="0685C69A" w14:textId="6F170247" w:rsidR="00585CB4" w:rsidRDefault="00B42434"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w:t>
            </w:r>
            <w:r w:rsidR="00096485">
              <w:rPr>
                <w:sz w:val="18"/>
                <w:szCs w:val="18"/>
              </w:rPr>
              <w:t xml:space="preserve"> assessed with</w:t>
            </w:r>
            <w:r w:rsidR="00096485" w:rsidRPr="00096485">
              <w:rPr>
                <w:sz w:val="18"/>
                <w:szCs w:val="18"/>
              </w:rPr>
              <w:t xml:space="preserve"> lateral abdominal radiograph</w:t>
            </w:r>
          </w:p>
        </w:tc>
        <w:tc>
          <w:tcPr>
            <w:tcW w:w="0" w:type="auto"/>
          </w:tcPr>
          <w:p w14:paraId="5520A935" w14:textId="77777777" w:rsidR="00585CB4" w:rsidRDefault="00585CB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r>
      <w:tr w:rsidR="007D4C4D" w:rsidRPr="0001000C" w14:paraId="733AB98C" w14:textId="77777777" w:rsidTr="000537F9">
        <w:tc>
          <w:tcPr>
            <w:tcW w:w="0" w:type="auto"/>
          </w:tcPr>
          <w:p w14:paraId="61803C89" w14:textId="3BE0521A" w:rsidR="00F165F3" w:rsidRDefault="00C51691" w:rsidP="00FF316B">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F9F2DD6" w14:textId="66027A70" w:rsidR="00F165F3" w:rsidRPr="002042F0" w:rsidRDefault="00C51691" w:rsidP="00FF316B">
            <w:pPr>
              <w:rPr>
                <w:sz w:val="18"/>
                <w:szCs w:val="18"/>
              </w:rPr>
            </w:pPr>
            <w:r w:rsidRPr="00C51691">
              <w:rPr>
                <w:sz w:val="18"/>
                <w:szCs w:val="18"/>
              </w:rPr>
              <w:t>25925688</w:t>
            </w:r>
          </w:p>
        </w:tc>
        <w:tc>
          <w:tcPr>
            <w:tcW w:w="0" w:type="auto"/>
          </w:tcPr>
          <w:p w14:paraId="68AE2AF4" w14:textId="3FA3FC67" w:rsidR="00F165F3" w:rsidRDefault="00C51691" w:rsidP="00C51691">
            <w:pPr>
              <w:jc w:val="both"/>
              <w:rPr>
                <w:sz w:val="18"/>
                <w:szCs w:val="18"/>
              </w:rPr>
            </w:pPr>
            <w:r>
              <w:rPr>
                <w:sz w:val="18"/>
                <w:szCs w:val="18"/>
              </w:rPr>
              <w:t>Netherlands</w:t>
            </w:r>
          </w:p>
        </w:tc>
        <w:tc>
          <w:tcPr>
            <w:tcW w:w="0" w:type="auto"/>
          </w:tcPr>
          <w:p w14:paraId="7CB2C607" w14:textId="50C47DD2" w:rsidR="00F165F3" w:rsidRDefault="005432AE" w:rsidP="00FF316B">
            <w:pPr>
              <w:rPr>
                <w:sz w:val="18"/>
                <w:szCs w:val="18"/>
              </w:rPr>
            </w:pPr>
            <w:r>
              <w:rPr>
                <w:sz w:val="18"/>
                <w:szCs w:val="18"/>
              </w:rPr>
              <w:t>201</w:t>
            </w:r>
            <w:r w:rsidR="00C51691">
              <w:rPr>
                <w:sz w:val="18"/>
                <w:szCs w:val="18"/>
              </w:rPr>
              <w:t>5</w:t>
            </w:r>
          </w:p>
        </w:tc>
        <w:tc>
          <w:tcPr>
            <w:tcW w:w="0" w:type="auto"/>
          </w:tcPr>
          <w:p w14:paraId="7163F041" w14:textId="63D847AE" w:rsidR="00F165F3" w:rsidRDefault="005432AE" w:rsidP="00FF316B">
            <w:pPr>
              <w:rPr>
                <w:sz w:val="18"/>
                <w:szCs w:val="18"/>
              </w:rPr>
            </w:pPr>
            <w:r>
              <w:rPr>
                <w:sz w:val="18"/>
                <w:szCs w:val="18"/>
              </w:rPr>
              <w:t>5T</w:t>
            </w:r>
          </w:p>
        </w:tc>
        <w:tc>
          <w:tcPr>
            <w:tcW w:w="0" w:type="auto"/>
          </w:tcPr>
          <w:p w14:paraId="2204D53E" w14:textId="62D13B00" w:rsidR="00F165F3" w:rsidRDefault="00715EA9" w:rsidP="00FF316B">
            <w:pPr>
              <w:rPr>
                <w:sz w:val="18"/>
                <w:szCs w:val="18"/>
              </w:rPr>
            </w:pPr>
            <w:r>
              <w:rPr>
                <w:sz w:val="18"/>
                <w:szCs w:val="18"/>
              </w:rPr>
              <w:t>699</w:t>
            </w:r>
          </w:p>
        </w:tc>
        <w:tc>
          <w:tcPr>
            <w:tcW w:w="0" w:type="auto"/>
          </w:tcPr>
          <w:p w14:paraId="2E756718" w14:textId="62D4626D" w:rsidR="00F165F3" w:rsidRDefault="00F165F3" w:rsidP="00FF316B">
            <w:pPr>
              <w:rPr>
                <w:sz w:val="18"/>
                <w:szCs w:val="18"/>
              </w:rPr>
            </w:pPr>
            <w:r>
              <w:rPr>
                <w:sz w:val="18"/>
                <w:szCs w:val="18"/>
              </w:rPr>
              <w:t>Neutral</w:t>
            </w:r>
          </w:p>
        </w:tc>
        <w:tc>
          <w:tcPr>
            <w:tcW w:w="0" w:type="auto"/>
          </w:tcPr>
          <w:p w14:paraId="6900C6B4" w14:textId="1DD74272" w:rsidR="00F165F3" w:rsidRDefault="00F165F3" w:rsidP="00EB5E5F">
            <w:pPr>
              <w:rPr>
                <w:sz w:val="18"/>
                <w:szCs w:val="18"/>
              </w:rPr>
            </w:pPr>
            <w:r w:rsidRPr="00F165F3">
              <w:rPr>
                <w:sz w:val="18"/>
                <w:szCs w:val="18"/>
              </w:rPr>
              <w:t>Male</w:t>
            </w:r>
            <w:r w:rsidR="00FB2057">
              <w:rPr>
                <w:sz w:val="18"/>
                <w:szCs w:val="18"/>
              </w:rPr>
              <w:t xml:space="preserve"> in tertile 1 vs. 2 vs. 3: </w:t>
            </w:r>
            <w:r w:rsidR="00FB2057" w:rsidRPr="00FB2057">
              <w:rPr>
                <w:sz w:val="18"/>
                <w:szCs w:val="18"/>
              </w:rPr>
              <w:t>58</w:t>
            </w:r>
            <w:r w:rsidR="00FB2057">
              <w:rPr>
                <w:sz w:val="18"/>
                <w:szCs w:val="18"/>
              </w:rPr>
              <w:t>% vs. 5</w:t>
            </w:r>
            <w:r w:rsidR="00FB2057" w:rsidRPr="00FB2057">
              <w:rPr>
                <w:sz w:val="18"/>
                <w:szCs w:val="18"/>
              </w:rPr>
              <w:t>5</w:t>
            </w:r>
            <w:r w:rsidR="00FB2057">
              <w:rPr>
                <w:sz w:val="18"/>
                <w:szCs w:val="18"/>
              </w:rPr>
              <w:t xml:space="preserve">% vs. </w:t>
            </w:r>
            <w:r w:rsidR="00FB2057" w:rsidRPr="00FB2057">
              <w:rPr>
                <w:sz w:val="18"/>
                <w:szCs w:val="18"/>
              </w:rPr>
              <w:t>57</w:t>
            </w:r>
            <w:r w:rsidR="00FB2057">
              <w:rPr>
                <w:sz w:val="18"/>
                <w:szCs w:val="18"/>
              </w:rPr>
              <w:t>%</w:t>
            </w:r>
          </w:p>
        </w:tc>
        <w:tc>
          <w:tcPr>
            <w:tcW w:w="0" w:type="auto"/>
          </w:tcPr>
          <w:p w14:paraId="5DD3D010" w14:textId="1E6E5C14" w:rsidR="00F165F3" w:rsidRDefault="00FB2057" w:rsidP="004463C0">
            <w:pPr>
              <w:rPr>
                <w:sz w:val="18"/>
                <w:szCs w:val="18"/>
              </w:rPr>
            </w:pPr>
            <w:r>
              <w:rPr>
                <w:sz w:val="18"/>
                <w:szCs w:val="18"/>
              </w:rPr>
              <w:t>Blood calcification propensity measured with Serum T50</w:t>
            </w:r>
          </w:p>
        </w:tc>
        <w:tc>
          <w:tcPr>
            <w:tcW w:w="0" w:type="auto"/>
          </w:tcPr>
          <w:p w14:paraId="21E1EC80" w14:textId="6517D851" w:rsidR="00F165F3" w:rsidRDefault="00715EA9" w:rsidP="00BE6148">
            <w:pPr>
              <w:ind w:left="720" w:hanging="720"/>
              <w:rPr>
                <w:sz w:val="18"/>
                <w:szCs w:val="18"/>
              </w:rPr>
            </w:pPr>
            <w:r>
              <w:rPr>
                <w:sz w:val="18"/>
                <w:szCs w:val="18"/>
              </w:rPr>
              <w:fldChar w:fldCharType="begin" w:fldLock="1"/>
            </w:r>
            <w:r w:rsidR="0001017B">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22)","plainTextFormattedCitation":"(22)","previouslyFormattedCitation":"(22)"},"properties":{"noteIndex":0},"schema":"https://github.com/citation-style-language/schema/raw/master/csl-citation.json"}</w:instrText>
            </w:r>
            <w:r>
              <w:rPr>
                <w:sz w:val="18"/>
                <w:szCs w:val="18"/>
              </w:rPr>
              <w:fldChar w:fldCharType="separate"/>
            </w:r>
            <w:r w:rsidR="00BD4E2F" w:rsidRPr="00BD4E2F">
              <w:rPr>
                <w:noProof/>
                <w:sz w:val="18"/>
                <w:szCs w:val="18"/>
              </w:rPr>
              <w:t>(22)</w:t>
            </w:r>
            <w:r>
              <w:rPr>
                <w:sz w:val="18"/>
                <w:szCs w:val="18"/>
              </w:rPr>
              <w:fldChar w:fldCharType="end"/>
            </w:r>
          </w:p>
        </w:tc>
      </w:tr>
      <w:tr w:rsidR="007D4C4D" w:rsidRPr="0001000C" w14:paraId="7DBC555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BBA8E" w14:textId="61696F2E" w:rsidR="00341927" w:rsidRDefault="0083684A" w:rsidP="00FF316B">
            <w:pPr>
              <w:rPr>
                <w:sz w:val="18"/>
                <w:szCs w:val="18"/>
              </w:rPr>
            </w:pPr>
            <w:r>
              <w:rPr>
                <w:sz w:val="18"/>
                <w:szCs w:val="18"/>
              </w:rPr>
              <w:t xml:space="preserve">Zhou </w:t>
            </w:r>
            <w:r w:rsidRPr="0083684A">
              <w:rPr>
                <w:i/>
                <w:sz w:val="18"/>
                <w:szCs w:val="18"/>
              </w:rPr>
              <w:t>et al.</w:t>
            </w:r>
          </w:p>
        </w:tc>
        <w:tc>
          <w:tcPr>
            <w:tcW w:w="0" w:type="auto"/>
          </w:tcPr>
          <w:p w14:paraId="1C607FCD" w14:textId="2940CB13" w:rsidR="00341927" w:rsidRPr="00C51691" w:rsidRDefault="0083684A" w:rsidP="00FF316B">
            <w:pP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3D13A760" w14:textId="04C9CF81" w:rsidR="00341927" w:rsidRDefault="00341927"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608E7CA" w14:textId="00724E92"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0EB10907" w14:textId="6E0F694E"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8B40073" w14:textId="00B1A145"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6C820A60" w14:textId="727EB9B7" w:rsidR="00341927" w:rsidRDefault="0034192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had AAC</w:t>
            </w:r>
          </w:p>
        </w:tc>
        <w:tc>
          <w:tcPr>
            <w:tcW w:w="0" w:type="auto"/>
          </w:tcPr>
          <w:p w14:paraId="53D4F378" w14:textId="7488785C" w:rsidR="00341927" w:rsidRPr="00F165F3" w:rsidRDefault="008F0B2B"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 76% vs. 69%</w:t>
            </w:r>
          </w:p>
        </w:tc>
        <w:tc>
          <w:tcPr>
            <w:tcW w:w="0" w:type="auto"/>
          </w:tcPr>
          <w:p w14:paraId="2B8D2055" w14:textId="0F29CFA2" w:rsidR="00341927" w:rsidRDefault="00341927" w:rsidP="004463C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sidR="008F0B2B">
              <w:rPr>
                <w:sz w:val="18"/>
                <w:szCs w:val="18"/>
              </w:rPr>
              <w:t>(Kauppila score)</w:t>
            </w:r>
          </w:p>
        </w:tc>
        <w:tc>
          <w:tcPr>
            <w:tcW w:w="0" w:type="auto"/>
          </w:tcPr>
          <w:p w14:paraId="601E1945" w14:textId="04321DE5" w:rsidR="00341927" w:rsidRDefault="008F0B2B"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23)","plainTextFormattedCitation":"(23)","previouslyFormattedCitation":"(23)"},"properties":{"noteIndex":0},"schema":"https://github.com/citation-style-language/schema/raw/master/csl-citation.json"}</w:instrText>
            </w:r>
            <w:r>
              <w:rPr>
                <w:sz w:val="18"/>
                <w:szCs w:val="18"/>
              </w:rPr>
              <w:fldChar w:fldCharType="separate"/>
            </w:r>
            <w:r w:rsidR="00BD4E2F" w:rsidRPr="00BD4E2F">
              <w:rPr>
                <w:noProof/>
                <w:sz w:val="18"/>
                <w:szCs w:val="18"/>
              </w:rPr>
              <w:t>(23)</w:t>
            </w:r>
            <w:r>
              <w:rPr>
                <w:sz w:val="18"/>
                <w:szCs w:val="18"/>
              </w:rPr>
              <w:fldChar w:fldCharType="end"/>
            </w:r>
          </w:p>
        </w:tc>
      </w:tr>
      <w:tr w:rsidR="007D4C4D" w:rsidRPr="0001000C" w14:paraId="64202D2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558B798" w14:textId="77777777" w:rsidR="0083684A" w:rsidRDefault="0083684A" w:rsidP="00FF316B">
            <w:pPr>
              <w:rPr>
                <w:sz w:val="18"/>
                <w:szCs w:val="18"/>
              </w:rPr>
            </w:pPr>
          </w:p>
        </w:tc>
        <w:tc>
          <w:tcPr>
            <w:tcW w:w="0" w:type="auto"/>
          </w:tcPr>
          <w:p w14:paraId="37880701" w14:textId="77777777" w:rsidR="0083684A" w:rsidRPr="00C51691"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18175" w14:textId="77777777" w:rsidR="0083684A" w:rsidRDefault="0083684A"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506C61"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5A76EA"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90D941"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EB8255" w14:textId="77777777" w:rsidR="0083684A" w:rsidRDefault="0083684A"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F3CA0D" w14:textId="20E47FA1" w:rsidR="0083684A" w:rsidRDefault="0083684A" w:rsidP="00EB5E5F">
            <w:pP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4F9B2006" w14:textId="77777777" w:rsidR="0083684A" w:rsidRDefault="0083684A" w:rsidP="004463C0">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287514" w14:textId="77777777" w:rsidR="0083684A" w:rsidRDefault="0083684A"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2DE1B7B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754A5" w14:textId="460A49F1" w:rsidR="001E25D2" w:rsidRDefault="00E25D00" w:rsidP="00FF316B">
            <w:pPr>
              <w:rPr>
                <w:sz w:val="18"/>
                <w:szCs w:val="18"/>
              </w:rPr>
            </w:pPr>
            <w:r>
              <w:rPr>
                <w:sz w:val="18"/>
                <w:szCs w:val="18"/>
              </w:rPr>
              <w:t xml:space="preserve">Bae </w:t>
            </w:r>
            <w:r w:rsidRPr="00E25D00">
              <w:rPr>
                <w:i/>
                <w:sz w:val="18"/>
                <w:szCs w:val="18"/>
              </w:rPr>
              <w:t>et al.</w:t>
            </w:r>
          </w:p>
        </w:tc>
        <w:tc>
          <w:tcPr>
            <w:tcW w:w="0" w:type="auto"/>
          </w:tcPr>
          <w:p w14:paraId="33171F93" w14:textId="26010637" w:rsidR="001E25D2" w:rsidRPr="00C51691"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192317F5" w14:textId="6ADDE85C" w:rsidR="001E25D2" w:rsidRDefault="00C9047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r w:rsidR="00E25D00">
              <w:rPr>
                <w:sz w:val="18"/>
                <w:szCs w:val="18"/>
              </w:rPr>
              <w:t xml:space="preserve"> (multicenter)</w:t>
            </w:r>
          </w:p>
        </w:tc>
        <w:tc>
          <w:tcPr>
            <w:tcW w:w="0" w:type="auto"/>
          </w:tcPr>
          <w:p w14:paraId="725AC567" w14:textId="7874EF3C"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F53F17D" w14:textId="333435E1"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63FFA1" w14:textId="0623C5ED" w:rsidR="001E25D2" w:rsidRDefault="00C9047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0152BEAD" w14:textId="4C25A920" w:rsidR="001E25D2" w:rsidRDefault="001E25D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E6997A3" w14:textId="43A3BB6E" w:rsidR="001E25D2" w:rsidRPr="0083684A" w:rsidRDefault="00326F9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001E25D2" w:rsidRPr="001E25D2">
              <w:rPr>
                <w:sz w:val="18"/>
                <w:szCs w:val="18"/>
              </w:rPr>
              <w:t>44.10 (0.00–258.70)</w:t>
            </w:r>
            <w:r>
              <w:rPr>
                <w:sz w:val="18"/>
                <w:szCs w:val="18"/>
              </w:rPr>
              <w:t xml:space="preserve"> vs. </w:t>
            </w:r>
            <w:r w:rsidRPr="00326F9D">
              <w:rPr>
                <w:sz w:val="18"/>
                <w:szCs w:val="18"/>
              </w:rPr>
              <w:t>5.15 (0.00–154.05)</w:t>
            </w:r>
          </w:p>
        </w:tc>
        <w:tc>
          <w:tcPr>
            <w:tcW w:w="0" w:type="auto"/>
          </w:tcPr>
          <w:p w14:paraId="1B574D20" w14:textId="6A874E23" w:rsidR="00326F9D" w:rsidRPr="00326F9D" w:rsidRDefault="00326F9D"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13EB292D" w14:textId="233AFE8D" w:rsidR="001E25D2" w:rsidRDefault="00326F9D" w:rsidP="00326F9D">
            <w:pP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3F9763F0" w14:textId="727D403E" w:rsidR="001E25D2" w:rsidRDefault="00C5355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24)","plainTextFormattedCitation":"(24)","previouslyFormattedCitation":"(24)"},"properties":{"noteIndex":0},"schema":"https://github.com/citation-style-language/schema/raw/master/csl-citation.json"}</w:instrText>
            </w:r>
            <w:r>
              <w:rPr>
                <w:sz w:val="18"/>
                <w:szCs w:val="18"/>
              </w:rPr>
              <w:fldChar w:fldCharType="separate"/>
            </w:r>
            <w:r w:rsidR="00BD4E2F" w:rsidRPr="00BD4E2F">
              <w:rPr>
                <w:noProof/>
                <w:sz w:val="18"/>
                <w:szCs w:val="18"/>
              </w:rPr>
              <w:t>(24)</w:t>
            </w:r>
            <w:r>
              <w:rPr>
                <w:sz w:val="18"/>
                <w:szCs w:val="18"/>
              </w:rPr>
              <w:fldChar w:fldCharType="end"/>
            </w:r>
          </w:p>
        </w:tc>
      </w:tr>
      <w:tr w:rsidR="007D4C4D" w:rsidRPr="0001000C" w14:paraId="0AC3116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166DBE5" w14:textId="77777777" w:rsidR="00C90472" w:rsidRDefault="00C90472" w:rsidP="00FF316B">
            <w:pPr>
              <w:rPr>
                <w:sz w:val="18"/>
                <w:szCs w:val="18"/>
              </w:rPr>
            </w:pPr>
          </w:p>
        </w:tc>
        <w:tc>
          <w:tcPr>
            <w:tcW w:w="0" w:type="auto"/>
          </w:tcPr>
          <w:p w14:paraId="420EDB39" w14:textId="77777777" w:rsidR="00C90472" w:rsidRPr="00C51691"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CFD49" w14:textId="77777777" w:rsidR="00C90472" w:rsidRDefault="00C90472"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8DC2B8"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73E796"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817B1"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01D5F8" w14:textId="77777777" w:rsidR="00C90472" w:rsidRDefault="00C90472"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7A3787" w14:textId="413F33C4" w:rsidR="00C90472" w:rsidRDefault="00C90472" w:rsidP="00EB5E5F">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同一篇的</w:t>
            </w:r>
            <w:r>
              <w:rPr>
                <w:rFonts w:hint="eastAsia"/>
                <w:sz w:val="18"/>
                <w:szCs w:val="18"/>
              </w:rPr>
              <w:t>m</w:t>
            </w:r>
            <w:r>
              <w:rPr>
                <w:sz w:val="18"/>
                <w:szCs w:val="18"/>
              </w:rPr>
              <w:t>ultivariate</w:t>
            </w:r>
            <w:r>
              <w:rPr>
                <w:rFonts w:hint="eastAsia"/>
                <w:sz w:val="18"/>
                <w:szCs w:val="18"/>
              </w:rPr>
              <w:t>沒有顯著差異</w:t>
            </w:r>
          </w:p>
        </w:tc>
        <w:tc>
          <w:tcPr>
            <w:tcW w:w="0" w:type="auto"/>
          </w:tcPr>
          <w:p w14:paraId="00B104DF" w14:textId="77777777" w:rsidR="00C90472" w:rsidRDefault="00C90472" w:rsidP="00326F9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1495C9" w14:textId="77777777" w:rsidR="00C90472" w:rsidRDefault="00C90472"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43033CE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1E1F6B" w14:textId="4302E2E8" w:rsidR="00D06842" w:rsidRDefault="00863F82" w:rsidP="00FF316B">
            <w:pP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4BA80C3C" w14:textId="16340731" w:rsidR="00D06842" w:rsidRPr="00C51691"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08EA34C3" w14:textId="6488A967" w:rsidR="00D06842" w:rsidRDefault="00863F8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occo</w:t>
            </w:r>
          </w:p>
        </w:tc>
        <w:tc>
          <w:tcPr>
            <w:tcW w:w="0" w:type="auto"/>
          </w:tcPr>
          <w:p w14:paraId="1BF6E3F3" w14:textId="37D722D4"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93A336" w14:textId="03BCF517"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948D3" w14:textId="0585D2C7" w:rsidR="00D06842" w:rsidRDefault="00863F82"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139BAA4F" w14:textId="362F9ED9" w:rsidR="00D06842" w:rsidRDefault="0072074F"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re male with CAC </w:t>
            </w:r>
          </w:p>
        </w:tc>
        <w:tc>
          <w:tcPr>
            <w:tcW w:w="0" w:type="auto"/>
          </w:tcPr>
          <w:p w14:paraId="55E16281" w14:textId="291FB302" w:rsidR="00D06842" w:rsidRDefault="00BD1FF7" w:rsidP="00BD1FF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sidR="0072074F">
              <w:rPr>
                <w:sz w:val="18"/>
                <w:szCs w:val="18"/>
              </w:rPr>
              <w:t>, p = 0.014</w:t>
            </w:r>
          </w:p>
        </w:tc>
        <w:tc>
          <w:tcPr>
            <w:tcW w:w="0" w:type="auto"/>
          </w:tcPr>
          <w:p w14:paraId="428CC57B" w14:textId="16337857" w:rsidR="00D06842" w:rsidRDefault="00BD1FF7"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ssessed with CT (Agatston score)</w:t>
            </w:r>
          </w:p>
        </w:tc>
        <w:tc>
          <w:tcPr>
            <w:tcW w:w="0" w:type="auto"/>
          </w:tcPr>
          <w:p w14:paraId="2D80D8A0" w14:textId="4859168B" w:rsidR="00D06842" w:rsidRDefault="00BD1FF7"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5)","plainTextFormattedCitation":"(25)","previouslyFormattedCitation":"(25)"},"properties":{"noteIndex":0},"schema":"https://github.com/citation-style-language/schema/raw/master/csl-citation.json"}</w:instrText>
            </w:r>
            <w:r>
              <w:rPr>
                <w:sz w:val="18"/>
                <w:szCs w:val="18"/>
              </w:rPr>
              <w:fldChar w:fldCharType="separate"/>
            </w:r>
            <w:r w:rsidR="00BD4E2F" w:rsidRPr="00BD4E2F">
              <w:rPr>
                <w:noProof/>
                <w:sz w:val="18"/>
                <w:szCs w:val="18"/>
              </w:rPr>
              <w:t>(25)</w:t>
            </w:r>
            <w:r>
              <w:rPr>
                <w:sz w:val="18"/>
                <w:szCs w:val="18"/>
              </w:rPr>
              <w:fldChar w:fldCharType="end"/>
            </w:r>
          </w:p>
        </w:tc>
      </w:tr>
      <w:tr w:rsidR="007D4C4D" w:rsidRPr="0001000C" w14:paraId="7FBD13D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41CFDF96" w14:textId="77777777" w:rsidR="0072074F" w:rsidRDefault="0072074F" w:rsidP="00FF316B">
            <w:pPr>
              <w:rPr>
                <w:sz w:val="18"/>
                <w:szCs w:val="18"/>
              </w:rPr>
            </w:pPr>
          </w:p>
        </w:tc>
        <w:tc>
          <w:tcPr>
            <w:tcW w:w="0" w:type="auto"/>
          </w:tcPr>
          <w:p w14:paraId="5EC1553B" w14:textId="77777777" w:rsidR="0072074F" w:rsidRPr="00C51691"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EFAD2C" w14:textId="77777777" w:rsidR="0072074F" w:rsidRDefault="0072074F"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34AAD"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E49295"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83FC3" w14:textId="77777777"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12E952" w14:textId="4964C545" w:rsidR="0072074F" w:rsidRDefault="0072074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8D9B39" w14:textId="45BE8738" w:rsidR="0072074F" w:rsidRDefault="0072074F" w:rsidP="006A146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valvular calcification: </w:t>
            </w:r>
            <w:r w:rsidR="006A1461" w:rsidRPr="006A1461">
              <w:rPr>
                <w:sz w:val="18"/>
                <w:szCs w:val="18"/>
              </w:rPr>
              <w:t>45</w:t>
            </w:r>
            <w:r w:rsidR="006A1461">
              <w:rPr>
                <w:sz w:val="18"/>
                <w:szCs w:val="18"/>
              </w:rPr>
              <w:t>.</w:t>
            </w:r>
            <w:r w:rsidR="006A1461" w:rsidRPr="006A1461">
              <w:rPr>
                <w:sz w:val="18"/>
                <w:szCs w:val="18"/>
              </w:rPr>
              <w:t>8%</w:t>
            </w:r>
            <w:r w:rsidR="006A1461">
              <w:rPr>
                <w:sz w:val="18"/>
                <w:szCs w:val="18"/>
              </w:rPr>
              <w:t xml:space="preserve"> vs.</w:t>
            </w:r>
            <w:r w:rsidR="006A1461" w:rsidRPr="006A1461">
              <w:rPr>
                <w:sz w:val="18"/>
                <w:szCs w:val="18"/>
              </w:rPr>
              <w:t xml:space="preserve"> 60%</w:t>
            </w:r>
            <w:r w:rsidR="006A1461">
              <w:rPr>
                <w:sz w:val="18"/>
                <w:szCs w:val="18"/>
              </w:rPr>
              <w:t>, p = 0.</w:t>
            </w:r>
            <w:r w:rsidR="001C4E8D">
              <w:rPr>
                <w:sz w:val="18"/>
                <w:szCs w:val="18"/>
              </w:rPr>
              <w:t>321</w:t>
            </w:r>
          </w:p>
        </w:tc>
        <w:tc>
          <w:tcPr>
            <w:tcW w:w="0" w:type="auto"/>
          </w:tcPr>
          <w:p w14:paraId="5B88A888" w14:textId="55877536" w:rsidR="0072074F" w:rsidRDefault="001C4E8D" w:rsidP="00326F9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assessed with </w:t>
            </w:r>
            <w:r w:rsidR="00863F82">
              <w:rPr>
                <w:sz w:val="18"/>
                <w:szCs w:val="18"/>
              </w:rPr>
              <w:t xml:space="preserve">echocardiography with </w:t>
            </w:r>
            <w:r w:rsidRPr="001C4E8D">
              <w:rPr>
                <w:sz w:val="18"/>
                <w:szCs w:val="18"/>
              </w:rPr>
              <w:t>hyperechoic lesion &gt;1 mm thick was detected on the mitral or aortic valves</w:t>
            </w:r>
          </w:p>
        </w:tc>
        <w:tc>
          <w:tcPr>
            <w:tcW w:w="0" w:type="auto"/>
          </w:tcPr>
          <w:p w14:paraId="24B6468B" w14:textId="77777777" w:rsidR="0072074F" w:rsidRDefault="0072074F"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36EEE89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786787" w14:textId="49BA55D2" w:rsidR="00882412" w:rsidRDefault="00441FE5" w:rsidP="00FF316B">
            <w:pPr>
              <w:rPr>
                <w:sz w:val="18"/>
                <w:szCs w:val="18"/>
              </w:rPr>
            </w:pPr>
            <w:r>
              <w:rPr>
                <w:sz w:val="18"/>
                <w:szCs w:val="18"/>
              </w:rPr>
              <w:lastRenderedPageBreak/>
              <w:t xml:space="preserve">Chou </w:t>
            </w:r>
            <w:r w:rsidRPr="00441FE5">
              <w:rPr>
                <w:i/>
                <w:sz w:val="18"/>
                <w:szCs w:val="18"/>
              </w:rPr>
              <w:t>et al</w:t>
            </w:r>
            <w:r>
              <w:rPr>
                <w:i/>
                <w:sz w:val="18"/>
                <w:szCs w:val="18"/>
              </w:rPr>
              <w:t>.</w:t>
            </w:r>
          </w:p>
        </w:tc>
        <w:tc>
          <w:tcPr>
            <w:tcW w:w="0" w:type="auto"/>
          </w:tcPr>
          <w:p w14:paraId="0C285E3F" w14:textId="282DE2DE" w:rsidR="00882412" w:rsidRPr="00C51691"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sidRPr="00441FE5">
              <w:rPr>
                <w:sz w:val="18"/>
                <w:szCs w:val="18"/>
              </w:rPr>
              <w:t>30594298</w:t>
            </w:r>
          </w:p>
        </w:tc>
        <w:tc>
          <w:tcPr>
            <w:tcW w:w="0" w:type="auto"/>
          </w:tcPr>
          <w:p w14:paraId="03B443D9" w14:textId="7503DA4A" w:rsidR="00882412" w:rsidRDefault="00441FE5"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59B8EB6" w14:textId="4DD54B48" w:rsidR="00882412"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BBE9C68" w14:textId="18B8669B" w:rsidR="00882412" w:rsidRDefault="00B36DAD"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A8315C7" w14:textId="4D8579F4" w:rsidR="00882412" w:rsidRDefault="00441FE5"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21E73E86" w14:textId="59F92604" w:rsidR="00882412" w:rsidRDefault="00115046"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300AACE" w14:textId="77777777" w:rsidR="00B36DAD" w:rsidRDefault="00B36DAD" w:rsidP="006A146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3F565C3E" w14:textId="2BA59640" w:rsidR="00882412" w:rsidRDefault="00B36DAD" w:rsidP="006A146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7% vs. 38.5%, p = 1.0</w:t>
            </w:r>
          </w:p>
        </w:tc>
        <w:tc>
          <w:tcPr>
            <w:tcW w:w="0" w:type="auto"/>
          </w:tcPr>
          <w:p w14:paraId="6F1D8DE3" w14:textId="4DD002E7" w:rsidR="00882412" w:rsidRDefault="00B36DAD"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SHT</w:t>
            </w:r>
          </w:p>
        </w:tc>
        <w:tc>
          <w:tcPr>
            <w:tcW w:w="0" w:type="auto"/>
          </w:tcPr>
          <w:p w14:paraId="5BD935B9" w14:textId="519AB237" w:rsidR="00882412" w:rsidRDefault="00441FE5"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26)","plainTextFormattedCitation":"(26)","previouslyFormattedCitation":"(26)"},"properties":{"noteIndex":0},"schema":"https://github.com/citation-style-language/schema/raw/master/csl-citation.json"}</w:instrText>
            </w:r>
            <w:r>
              <w:rPr>
                <w:sz w:val="18"/>
                <w:szCs w:val="18"/>
              </w:rPr>
              <w:fldChar w:fldCharType="separate"/>
            </w:r>
            <w:r w:rsidR="00BD4E2F" w:rsidRPr="00BD4E2F">
              <w:rPr>
                <w:noProof/>
                <w:sz w:val="18"/>
                <w:szCs w:val="18"/>
              </w:rPr>
              <w:t>(26)</w:t>
            </w:r>
            <w:r>
              <w:rPr>
                <w:sz w:val="18"/>
                <w:szCs w:val="18"/>
              </w:rPr>
              <w:fldChar w:fldCharType="end"/>
            </w:r>
          </w:p>
        </w:tc>
      </w:tr>
      <w:tr w:rsidR="007D4C4D" w:rsidRPr="0001000C" w14:paraId="0867E1CD" w14:textId="77777777" w:rsidTr="000537F9">
        <w:tc>
          <w:tcPr>
            <w:tcW w:w="0" w:type="auto"/>
          </w:tcPr>
          <w:p w14:paraId="74C46A2B" w14:textId="42E300BA" w:rsidR="00AD6155" w:rsidRDefault="00141C67" w:rsidP="00FF316B">
            <w:pPr>
              <w:cnfStyle w:val="001000000000" w:firstRow="0" w:lastRow="0" w:firstColumn="1" w:lastColumn="0" w:oddVBand="0" w:evenVBand="0" w:oddHBand="0" w:evenHBand="0" w:firstRowFirstColumn="0" w:firstRowLastColumn="0" w:lastRowFirstColumn="0" w:lastRowLastColumn="0"/>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2E29E118" w14:textId="4C331558" w:rsidR="00AD6155" w:rsidRPr="00441FE5" w:rsidRDefault="00141C67" w:rsidP="00FF316B">
            <w:pPr>
              <w:rPr>
                <w:sz w:val="18"/>
                <w:szCs w:val="18"/>
              </w:rPr>
            </w:pPr>
            <w:r w:rsidRPr="00141C67">
              <w:rPr>
                <w:sz w:val="18"/>
                <w:szCs w:val="18"/>
              </w:rPr>
              <w:t>19164320</w:t>
            </w:r>
          </w:p>
        </w:tc>
        <w:tc>
          <w:tcPr>
            <w:tcW w:w="0" w:type="auto"/>
          </w:tcPr>
          <w:p w14:paraId="17AD17BC" w14:textId="6BE0B574" w:rsidR="00AD6155" w:rsidRDefault="00141C67" w:rsidP="00C51691">
            <w:pPr>
              <w:jc w:val="both"/>
              <w:rPr>
                <w:sz w:val="18"/>
                <w:szCs w:val="18"/>
              </w:rPr>
            </w:pPr>
            <w:r>
              <w:rPr>
                <w:sz w:val="18"/>
                <w:szCs w:val="18"/>
              </w:rPr>
              <w:t>US</w:t>
            </w:r>
          </w:p>
        </w:tc>
        <w:tc>
          <w:tcPr>
            <w:tcW w:w="0" w:type="auto"/>
          </w:tcPr>
          <w:p w14:paraId="66743BBF" w14:textId="04587D9B" w:rsidR="00AD6155" w:rsidRDefault="00141C67" w:rsidP="00FF316B">
            <w:pPr>
              <w:rPr>
                <w:sz w:val="18"/>
                <w:szCs w:val="18"/>
              </w:rPr>
            </w:pPr>
            <w:r>
              <w:rPr>
                <w:sz w:val="18"/>
                <w:szCs w:val="18"/>
              </w:rPr>
              <w:t>2009</w:t>
            </w:r>
          </w:p>
        </w:tc>
        <w:tc>
          <w:tcPr>
            <w:tcW w:w="0" w:type="auto"/>
          </w:tcPr>
          <w:p w14:paraId="1424EDEC" w14:textId="4B18467D" w:rsidR="00AD6155" w:rsidRDefault="00141C67" w:rsidP="00B36DAD">
            <w:pPr>
              <w:rPr>
                <w:sz w:val="18"/>
                <w:szCs w:val="18"/>
              </w:rPr>
            </w:pPr>
            <w:r>
              <w:rPr>
                <w:sz w:val="18"/>
                <w:szCs w:val="18"/>
              </w:rPr>
              <w:t>5T</w:t>
            </w:r>
          </w:p>
        </w:tc>
        <w:tc>
          <w:tcPr>
            <w:tcW w:w="0" w:type="auto"/>
          </w:tcPr>
          <w:p w14:paraId="67C840E9" w14:textId="67123BE6" w:rsidR="00AD6155" w:rsidRDefault="00141C67" w:rsidP="00FF316B">
            <w:pPr>
              <w:rPr>
                <w:sz w:val="18"/>
                <w:szCs w:val="18"/>
              </w:rPr>
            </w:pPr>
            <w:r>
              <w:rPr>
                <w:sz w:val="18"/>
                <w:szCs w:val="18"/>
              </w:rPr>
              <w:t>112</w:t>
            </w:r>
          </w:p>
        </w:tc>
        <w:tc>
          <w:tcPr>
            <w:tcW w:w="0" w:type="auto"/>
          </w:tcPr>
          <w:p w14:paraId="086F241B" w14:textId="7CE74FC8" w:rsidR="00AD6155" w:rsidRDefault="00141C67" w:rsidP="00FF316B">
            <w:pPr>
              <w:rPr>
                <w:sz w:val="18"/>
                <w:szCs w:val="18"/>
              </w:rPr>
            </w:pPr>
            <w:r>
              <w:rPr>
                <w:sz w:val="18"/>
                <w:szCs w:val="18"/>
              </w:rPr>
              <w:t>Neutral</w:t>
            </w:r>
          </w:p>
        </w:tc>
        <w:tc>
          <w:tcPr>
            <w:tcW w:w="0" w:type="auto"/>
          </w:tcPr>
          <w:p w14:paraId="2AC8E425" w14:textId="0DB7DA03" w:rsidR="00AD6155" w:rsidRDefault="00141C67" w:rsidP="006A1461">
            <w:pPr>
              <w:rPr>
                <w:sz w:val="18"/>
                <w:szCs w:val="18"/>
              </w:rPr>
            </w:pPr>
            <w:r>
              <w:rPr>
                <w:sz w:val="18"/>
                <w:szCs w:val="18"/>
              </w:rPr>
              <w:t xml:space="preserve">Calcification vs. no calcification: </w:t>
            </w:r>
            <w:r w:rsidR="00AD6155" w:rsidRPr="00AD6155">
              <w:rPr>
                <w:sz w:val="18"/>
                <w:szCs w:val="18"/>
              </w:rPr>
              <w:t>68.4</w:t>
            </w:r>
            <w:r w:rsidR="00E629D4">
              <w:rPr>
                <w:sz w:val="18"/>
                <w:szCs w:val="18"/>
              </w:rPr>
              <w:t>%</w:t>
            </w:r>
            <w:r w:rsidR="00AD6155" w:rsidRPr="00AD6155">
              <w:rPr>
                <w:sz w:val="18"/>
                <w:szCs w:val="18"/>
              </w:rPr>
              <w:t xml:space="preserve"> </w:t>
            </w:r>
            <w:r w:rsidR="00E629D4">
              <w:rPr>
                <w:sz w:val="18"/>
                <w:szCs w:val="18"/>
              </w:rPr>
              <w:t xml:space="preserve">vs. </w:t>
            </w:r>
            <w:r w:rsidR="00AD6155" w:rsidRPr="00AD6155">
              <w:rPr>
                <w:sz w:val="18"/>
                <w:szCs w:val="18"/>
              </w:rPr>
              <w:t>58.1</w:t>
            </w:r>
            <w:r w:rsidR="00E629D4">
              <w:rPr>
                <w:sz w:val="18"/>
                <w:szCs w:val="18"/>
              </w:rPr>
              <w:t>%, p =</w:t>
            </w:r>
            <w:r w:rsidR="00AD6155" w:rsidRPr="00AD6155">
              <w:rPr>
                <w:sz w:val="18"/>
                <w:szCs w:val="18"/>
              </w:rPr>
              <w:t xml:space="preserve"> 0.29</w:t>
            </w:r>
          </w:p>
        </w:tc>
        <w:tc>
          <w:tcPr>
            <w:tcW w:w="0" w:type="auto"/>
          </w:tcPr>
          <w:p w14:paraId="77E52C17" w14:textId="57D992DF" w:rsidR="00AD6155" w:rsidRDefault="00141C67" w:rsidP="00326F9D">
            <w:pPr>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DD96797" w14:textId="2AEFC820" w:rsidR="00AD6155" w:rsidRDefault="007F0DB4" w:rsidP="00BE6148">
            <w:pPr>
              <w:ind w:left="720" w:hanging="720"/>
              <w:rPr>
                <w:sz w:val="18"/>
                <w:szCs w:val="18"/>
              </w:rPr>
            </w:pPr>
            <w:r>
              <w:rPr>
                <w:sz w:val="18"/>
                <w:szCs w:val="18"/>
              </w:rPr>
              <w:fldChar w:fldCharType="begin" w:fldLock="1"/>
            </w:r>
            <w:r w:rsidR="0001017B">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7)","plainTextFormattedCitation":"(27)","previouslyFormattedCitation":"(27)"},"properties":{"noteIndex":0},"schema":"https://github.com/citation-style-language/schema/raw/master/csl-citation.json"}</w:instrText>
            </w:r>
            <w:r>
              <w:rPr>
                <w:sz w:val="18"/>
                <w:szCs w:val="18"/>
              </w:rPr>
              <w:fldChar w:fldCharType="separate"/>
            </w:r>
            <w:r w:rsidR="00BD4E2F" w:rsidRPr="00BD4E2F">
              <w:rPr>
                <w:noProof/>
                <w:sz w:val="18"/>
                <w:szCs w:val="18"/>
              </w:rPr>
              <w:t>(27)</w:t>
            </w:r>
            <w:r>
              <w:rPr>
                <w:sz w:val="18"/>
                <w:szCs w:val="18"/>
              </w:rPr>
              <w:fldChar w:fldCharType="end"/>
            </w:r>
          </w:p>
        </w:tc>
      </w:tr>
      <w:tr w:rsidR="007D4C4D" w:rsidRPr="0001000C" w14:paraId="3999D57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00CBF" w14:textId="0C648AF1" w:rsidR="00DD3764" w:rsidRPr="00141C67" w:rsidRDefault="0096126F" w:rsidP="00FF316B">
            <w:pP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44C5D5E6" w14:textId="2080D313" w:rsidR="00DD3764" w:rsidRPr="00141C67" w:rsidRDefault="0096126F" w:rsidP="00FF316B">
            <w:pPr>
              <w:cnfStyle w:val="000000100000" w:firstRow="0" w:lastRow="0" w:firstColumn="0" w:lastColumn="0" w:oddVBand="0" w:evenVBand="0" w:oddHBand="1" w:evenHBand="0" w:firstRowFirstColumn="0" w:firstRowLastColumn="0" w:lastRowFirstColumn="0" w:lastRowLastColumn="0"/>
              <w:rPr>
                <w:sz w:val="18"/>
                <w:szCs w:val="18"/>
              </w:rPr>
            </w:pPr>
            <w:r w:rsidRPr="0096126F">
              <w:rPr>
                <w:sz w:val="18"/>
                <w:szCs w:val="18"/>
              </w:rPr>
              <w:t>20970624</w:t>
            </w:r>
          </w:p>
        </w:tc>
        <w:tc>
          <w:tcPr>
            <w:tcW w:w="0" w:type="auto"/>
          </w:tcPr>
          <w:p w14:paraId="74ABC293" w14:textId="66D5773A" w:rsidR="00DD3764" w:rsidRDefault="00DD3764"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C54826D" w14:textId="088BF7CC"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11C87B5" w14:textId="0557C99B" w:rsidR="00DD3764" w:rsidRDefault="00DD3764"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 (awaiting transplant)</w:t>
            </w:r>
          </w:p>
        </w:tc>
        <w:tc>
          <w:tcPr>
            <w:tcW w:w="0" w:type="auto"/>
          </w:tcPr>
          <w:p w14:paraId="4E8F0B30" w14:textId="1E5DB79B"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60AD0182" w14:textId="6E15EE87" w:rsidR="00DD3764" w:rsidRDefault="00DD3764"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81FC698" w14:textId="7B2AA620" w:rsidR="00DD3764" w:rsidRDefault="00DD3764" w:rsidP="00DD3764">
            <w:pPr>
              <w:cnfStyle w:val="000000100000" w:firstRow="0" w:lastRow="0" w:firstColumn="0" w:lastColumn="0" w:oddVBand="0" w:evenVBand="0" w:oddHBand="1"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2A46A" w14:textId="168B7E28" w:rsidR="00DD3764" w:rsidRDefault="00DD3764"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343A3F44" w14:textId="2E294F44" w:rsidR="00DD3764" w:rsidRDefault="00DD3764"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28)","plainTextFormattedCitation":"(28)","previouslyFormattedCitation":"(28)"},"properties":{"noteIndex":0},"schema":"https://github.com/citation-style-language/schema/raw/master/csl-citation.json"}</w:instrText>
            </w:r>
            <w:r>
              <w:rPr>
                <w:sz w:val="18"/>
                <w:szCs w:val="18"/>
              </w:rPr>
              <w:fldChar w:fldCharType="separate"/>
            </w:r>
            <w:r w:rsidR="00BD4E2F" w:rsidRPr="00BD4E2F">
              <w:rPr>
                <w:noProof/>
                <w:sz w:val="18"/>
                <w:szCs w:val="18"/>
              </w:rPr>
              <w:t>(28)</w:t>
            </w:r>
            <w:r>
              <w:rPr>
                <w:sz w:val="18"/>
                <w:szCs w:val="18"/>
              </w:rPr>
              <w:fldChar w:fldCharType="end"/>
            </w:r>
          </w:p>
        </w:tc>
      </w:tr>
      <w:tr w:rsidR="007D4C4D" w:rsidRPr="0001000C" w14:paraId="2C7F87C3" w14:textId="77777777" w:rsidTr="000537F9">
        <w:tc>
          <w:tcPr>
            <w:tcW w:w="0" w:type="auto"/>
          </w:tcPr>
          <w:p w14:paraId="2848376B" w14:textId="59AED180" w:rsidR="007305CB" w:rsidRPr="0096126F" w:rsidRDefault="008220FF" w:rsidP="00FF316B">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7582D11F" w14:textId="7D85692B" w:rsidR="007305CB" w:rsidRPr="0096126F" w:rsidRDefault="008220FF" w:rsidP="00FF316B">
            <w:pPr>
              <w:rPr>
                <w:sz w:val="18"/>
                <w:szCs w:val="18"/>
              </w:rPr>
            </w:pPr>
            <w:r w:rsidRPr="008220FF">
              <w:rPr>
                <w:sz w:val="18"/>
                <w:szCs w:val="18"/>
              </w:rPr>
              <w:t>27497908</w:t>
            </w:r>
          </w:p>
        </w:tc>
        <w:tc>
          <w:tcPr>
            <w:tcW w:w="0" w:type="auto"/>
          </w:tcPr>
          <w:p w14:paraId="369D7684" w14:textId="37CB0D65" w:rsidR="007305CB" w:rsidRDefault="008220FF" w:rsidP="00C51691">
            <w:pPr>
              <w:jc w:val="both"/>
              <w:rPr>
                <w:sz w:val="18"/>
                <w:szCs w:val="18"/>
              </w:rPr>
            </w:pPr>
            <w:r>
              <w:rPr>
                <w:sz w:val="18"/>
                <w:szCs w:val="18"/>
              </w:rPr>
              <w:t>Taiwan</w:t>
            </w:r>
          </w:p>
        </w:tc>
        <w:tc>
          <w:tcPr>
            <w:tcW w:w="0" w:type="auto"/>
          </w:tcPr>
          <w:p w14:paraId="51D8814A" w14:textId="305FBA07" w:rsidR="007305CB" w:rsidRDefault="00012A84" w:rsidP="00FF316B">
            <w:pPr>
              <w:rPr>
                <w:sz w:val="18"/>
                <w:szCs w:val="18"/>
              </w:rPr>
            </w:pPr>
            <w:r>
              <w:rPr>
                <w:sz w:val="18"/>
                <w:szCs w:val="18"/>
              </w:rPr>
              <w:t>2017</w:t>
            </w:r>
          </w:p>
        </w:tc>
        <w:tc>
          <w:tcPr>
            <w:tcW w:w="0" w:type="auto"/>
          </w:tcPr>
          <w:p w14:paraId="79E4DDD4" w14:textId="4813CDDB" w:rsidR="007305CB" w:rsidRDefault="00012A84" w:rsidP="00B36DAD">
            <w:pPr>
              <w:rPr>
                <w:sz w:val="18"/>
                <w:szCs w:val="18"/>
              </w:rPr>
            </w:pPr>
            <w:r>
              <w:rPr>
                <w:sz w:val="18"/>
                <w:szCs w:val="18"/>
              </w:rPr>
              <w:t>5D (PD)</w:t>
            </w:r>
          </w:p>
        </w:tc>
        <w:tc>
          <w:tcPr>
            <w:tcW w:w="0" w:type="auto"/>
          </w:tcPr>
          <w:p w14:paraId="5C1F0813" w14:textId="6A5F6B0A" w:rsidR="007305CB" w:rsidRDefault="00012A84" w:rsidP="00FF316B">
            <w:pPr>
              <w:rPr>
                <w:sz w:val="18"/>
                <w:szCs w:val="18"/>
              </w:rPr>
            </w:pPr>
            <w:r>
              <w:rPr>
                <w:sz w:val="18"/>
                <w:szCs w:val="18"/>
              </w:rPr>
              <w:t>190</w:t>
            </w:r>
          </w:p>
        </w:tc>
        <w:tc>
          <w:tcPr>
            <w:tcW w:w="0" w:type="auto"/>
          </w:tcPr>
          <w:p w14:paraId="2D8596B2" w14:textId="1FC3CC9B" w:rsidR="007305CB" w:rsidRDefault="007305CB" w:rsidP="00FF316B">
            <w:pPr>
              <w:rPr>
                <w:sz w:val="18"/>
                <w:szCs w:val="18"/>
              </w:rPr>
            </w:pPr>
            <w:r>
              <w:rPr>
                <w:sz w:val="18"/>
                <w:szCs w:val="18"/>
              </w:rPr>
              <w:t>Neutral</w:t>
            </w:r>
          </w:p>
        </w:tc>
        <w:tc>
          <w:tcPr>
            <w:tcW w:w="0" w:type="auto"/>
          </w:tcPr>
          <w:p w14:paraId="78F303AD" w14:textId="654A7FC5" w:rsidR="007305CB" w:rsidRPr="00DD3764" w:rsidRDefault="007305CB" w:rsidP="00DD3764">
            <w:pPr>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DE0FBF6" w14:textId="6DEFAF77" w:rsidR="007305CB" w:rsidRDefault="007305CB" w:rsidP="00326F9D">
            <w:pPr>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5B2EC66F" w14:textId="7A91ECB0" w:rsidR="007305CB" w:rsidRDefault="00BD01E9" w:rsidP="00BE6148">
            <w:pPr>
              <w:ind w:left="720" w:hanging="720"/>
              <w:rPr>
                <w:sz w:val="18"/>
                <w:szCs w:val="18"/>
              </w:rPr>
            </w:pPr>
            <w:r>
              <w:rPr>
                <w:sz w:val="18"/>
                <w:szCs w:val="18"/>
              </w:rPr>
              <w:fldChar w:fldCharType="begin" w:fldLock="1"/>
            </w:r>
            <w:r w:rsidR="0001017B">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29)","plainTextFormattedCitation":"(29)","previouslyFormattedCitation":"(29)"},"properties":{"noteIndex":0},"schema":"https://github.com/citation-style-language/schema/raw/master/csl-citation.json"}</w:instrText>
            </w:r>
            <w:r>
              <w:rPr>
                <w:sz w:val="18"/>
                <w:szCs w:val="18"/>
              </w:rPr>
              <w:fldChar w:fldCharType="separate"/>
            </w:r>
            <w:r w:rsidR="00BD4E2F" w:rsidRPr="00BD4E2F">
              <w:rPr>
                <w:noProof/>
                <w:sz w:val="18"/>
                <w:szCs w:val="18"/>
              </w:rPr>
              <w:t>(29)</w:t>
            </w:r>
            <w:r>
              <w:rPr>
                <w:sz w:val="18"/>
                <w:szCs w:val="18"/>
              </w:rPr>
              <w:fldChar w:fldCharType="end"/>
            </w:r>
          </w:p>
        </w:tc>
      </w:tr>
      <w:tr w:rsidR="007D4C4D" w:rsidRPr="0001000C" w14:paraId="1061947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817B5" w14:textId="3691B95B" w:rsidR="008C68E0" w:rsidRDefault="003B13B1" w:rsidP="00FF316B">
            <w:pP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36C241F0" w14:textId="45A70005" w:rsidR="008C68E0" w:rsidRPr="008220FF"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55687418" w14:textId="2165F794" w:rsidR="008C68E0" w:rsidRDefault="003B13B1"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33AA9BE" w14:textId="2FCE0328"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C8E9C84" w14:textId="3162A628" w:rsidR="008C68E0" w:rsidRDefault="003B13B1"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6173A2A" w14:textId="38D4A42B"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641F184D" w14:textId="5F9033FC" w:rsidR="008C68E0" w:rsidRDefault="003B13B1"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 with calcification</w:t>
            </w:r>
          </w:p>
        </w:tc>
        <w:tc>
          <w:tcPr>
            <w:tcW w:w="0" w:type="auto"/>
          </w:tcPr>
          <w:p w14:paraId="17F420E9" w14:textId="5D8B8D44" w:rsidR="008C68E0" w:rsidRDefault="00414C60" w:rsidP="00DD376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0B9F4372" w14:textId="37971976" w:rsidR="008C68E0" w:rsidRDefault="003B13B1"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77EB13C0" w14:textId="0B9F5564" w:rsidR="008C68E0" w:rsidRDefault="003B13B1"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00BD4E2F" w:rsidRPr="00BD4E2F">
              <w:rPr>
                <w:noProof/>
                <w:sz w:val="18"/>
                <w:szCs w:val="18"/>
              </w:rPr>
              <w:t>(30)</w:t>
            </w:r>
            <w:r>
              <w:rPr>
                <w:sz w:val="18"/>
                <w:szCs w:val="18"/>
              </w:rPr>
              <w:fldChar w:fldCharType="end"/>
            </w:r>
          </w:p>
        </w:tc>
      </w:tr>
      <w:tr w:rsidR="007D4C4D" w:rsidRPr="0001000C" w14:paraId="5B81E91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85B6BF8" w14:textId="77777777" w:rsidR="005D21C3" w:rsidRPr="003B13B1" w:rsidRDefault="005D21C3" w:rsidP="00FF316B">
            <w:pPr>
              <w:rPr>
                <w:sz w:val="18"/>
                <w:szCs w:val="18"/>
              </w:rPr>
            </w:pPr>
          </w:p>
        </w:tc>
        <w:tc>
          <w:tcPr>
            <w:tcW w:w="0" w:type="auto"/>
          </w:tcPr>
          <w:p w14:paraId="164A0122" w14:textId="77777777" w:rsidR="005D21C3" w:rsidRPr="003B13B1"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1A2861" w14:textId="77777777" w:rsidR="005D21C3" w:rsidRDefault="005D21C3" w:rsidP="00C51691">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8BDF76"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08A3FB" w14:textId="77777777" w:rsidR="005D21C3" w:rsidRDefault="005D21C3" w:rsidP="00B36DA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87C69A"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AC382" w14:textId="77777777" w:rsidR="005D21C3" w:rsidRDefault="005D21C3"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8B2997" w14:textId="72F4AEBF" w:rsidR="005D21C3" w:rsidRDefault="005D21C3" w:rsidP="00DD376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w:t>
            </w:r>
            <w:r>
              <w:rPr>
                <w:rFonts w:hint="eastAsia"/>
                <w:sz w:val="18"/>
                <w:szCs w:val="18"/>
              </w:rPr>
              <w:t>就變</w:t>
            </w:r>
            <w:r>
              <w:rPr>
                <w:rFonts w:hint="eastAsia"/>
                <w:sz w:val="18"/>
                <w:szCs w:val="18"/>
              </w:rPr>
              <w:t>n</w:t>
            </w:r>
            <w:r>
              <w:rPr>
                <w:sz w:val="18"/>
                <w:szCs w:val="18"/>
              </w:rPr>
              <w:t>eutral</w:t>
            </w:r>
          </w:p>
        </w:tc>
        <w:tc>
          <w:tcPr>
            <w:tcW w:w="0" w:type="auto"/>
          </w:tcPr>
          <w:p w14:paraId="54C77E1D" w14:textId="77777777" w:rsidR="005D21C3" w:rsidRDefault="005D21C3" w:rsidP="00326F9D">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3E0CE9" w14:textId="77777777" w:rsidR="005D21C3" w:rsidRDefault="005D21C3" w:rsidP="00BE614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1A4E8E9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A6D6B9" w14:textId="353E7C6B" w:rsidR="000857BC" w:rsidRPr="003B13B1" w:rsidRDefault="00A32BD2" w:rsidP="00FF316B">
            <w:pPr>
              <w:rPr>
                <w:sz w:val="18"/>
                <w:szCs w:val="18"/>
              </w:rPr>
            </w:pPr>
            <w:r>
              <w:rPr>
                <w:sz w:val="18"/>
                <w:szCs w:val="18"/>
              </w:rPr>
              <w:t xml:space="preserve">Merjanian </w:t>
            </w:r>
            <w:r w:rsidRPr="00A32BD2">
              <w:rPr>
                <w:i/>
                <w:sz w:val="18"/>
                <w:szCs w:val="18"/>
              </w:rPr>
              <w:t>et al.</w:t>
            </w:r>
          </w:p>
        </w:tc>
        <w:tc>
          <w:tcPr>
            <w:tcW w:w="0" w:type="auto"/>
          </w:tcPr>
          <w:p w14:paraId="6D885F94" w14:textId="48B0E0C5" w:rsidR="000857BC" w:rsidRPr="003B13B1" w:rsidRDefault="006045C5" w:rsidP="00FF316B">
            <w:pP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23C7B205" w14:textId="3C4C0DB5" w:rsidR="000857BC" w:rsidRDefault="00A32BD2" w:rsidP="00C51691">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F052A08" w14:textId="54D8D13B" w:rsidR="000857BC" w:rsidRDefault="00900FD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42A41EF" w14:textId="7F232A69" w:rsidR="000857BC" w:rsidRDefault="00900FD0" w:rsidP="00B36DA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24303D2D" w14:textId="15CE66A3" w:rsidR="000857BC" w:rsidRDefault="00900FD0"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69A7A888" w14:textId="705C6928" w:rsidR="000857BC" w:rsidRDefault="00871317"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ss of CAC </w:t>
            </w:r>
            <w:r w:rsidR="003C35A0">
              <w:rPr>
                <w:sz w:val="18"/>
                <w:szCs w:val="18"/>
              </w:rPr>
              <w:t xml:space="preserve">prevalence in male DKD vs. control </w:t>
            </w:r>
          </w:p>
        </w:tc>
        <w:tc>
          <w:tcPr>
            <w:tcW w:w="0" w:type="auto"/>
          </w:tcPr>
          <w:p w14:paraId="7792EA08" w14:textId="46A99F5C" w:rsidR="00195829" w:rsidRDefault="00A73F1D" w:rsidP="00A73F1D">
            <w:pP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sidR="00195829">
              <w:rPr>
                <w:sz w:val="18"/>
                <w:szCs w:val="18"/>
              </w:rPr>
              <w:t>%</w:t>
            </w:r>
            <w:r w:rsidR="002828A8">
              <w:rPr>
                <w:sz w:val="18"/>
                <w:szCs w:val="18"/>
              </w:rPr>
              <w:t>, p &gt; 0.05</w:t>
            </w:r>
          </w:p>
          <w:p w14:paraId="5FF96AA8" w14:textId="51044B26" w:rsidR="000857BC" w:rsidRDefault="00A73F1D" w:rsidP="00195829">
            <w:pP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sidR="00195829">
              <w:rPr>
                <w:sz w:val="18"/>
                <w:szCs w:val="18"/>
              </w:rPr>
              <w:t xml:space="preserve">vs. </w:t>
            </w:r>
            <w:r w:rsidRPr="00A73F1D">
              <w:rPr>
                <w:sz w:val="18"/>
                <w:szCs w:val="18"/>
              </w:rPr>
              <w:t>54</w:t>
            </w:r>
            <w:r w:rsidR="00195829">
              <w:rPr>
                <w:sz w:val="18"/>
                <w:szCs w:val="18"/>
              </w:rPr>
              <w:t>%</w:t>
            </w:r>
            <w:r w:rsidR="002828A8">
              <w:rPr>
                <w:sz w:val="18"/>
                <w:szCs w:val="18"/>
              </w:rPr>
              <w:t>, p &lt; 0.05</w:t>
            </w:r>
          </w:p>
        </w:tc>
        <w:tc>
          <w:tcPr>
            <w:tcW w:w="0" w:type="auto"/>
          </w:tcPr>
          <w:p w14:paraId="7E7D9588" w14:textId="606CE8C4" w:rsidR="000857BC" w:rsidRDefault="001B7064" w:rsidP="00326F9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r w:rsidR="0071395B">
              <w:rPr>
                <w:sz w:val="18"/>
                <w:szCs w:val="18"/>
              </w:rPr>
              <w:t xml:space="preserve"> measured with electron beam CT (Agatston and volumetric method)</w:t>
            </w:r>
          </w:p>
        </w:tc>
        <w:tc>
          <w:tcPr>
            <w:tcW w:w="0" w:type="auto"/>
          </w:tcPr>
          <w:p w14:paraId="32DE6ED4" w14:textId="0ED40961" w:rsidR="000857BC" w:rsidRDefault="003C35A0" w:rsidP="00BE614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31)","plainTextFormattedCitation":"(31)","previouslyFormattedCitation":"(31)"},"properties":{"noteIndex":0},"schema":"https://github.com/citation-style-language/schema/raw/master/csl-citation.json"}</w:instrText>
            </w:r>
            <w:r>
              <w:rPr>
                <w:sz w:val="18"/>
                <w:szCs w:val="18"/>
              </w:rPr>
              <w:fldChar w:fldCharType="separate"/>
            </w:r>
            <w:r w:rsidR="00BD4E2F" w:rsidRPr="00BD4E2F">
              <w:rPr>
                <w:noProof/>
                <w:sz w:val="18"/>
                <w:szCs w:val="18"/>
              </w:rPr>
              <w:t>(31)</w:t>
            </w:r>
            <w:r>
              <w:rPr>
                <w:sz w:val="18"/>
                <w:szCs w:val="18"/>
              </w:rPr>
              <w:fldChar w:fldCharType="end"/>
            </w:r>
          </w:p>
        </w:tc>
      </w:tr>
      <w:tr w:rsidR="007D4C4D" w:rsidRPr="0001000C" w14:paraId="27928C8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DDD2611" w14:textId="77777777" w:rsidR="00D64E68" w:rsidRPr="003B13B1" w:rsidRDefault="00D64E68" w:rsidP="00D64E68">
            <w:pPr>
              <w:rPr>
                <w:sz w:val="18"/>
                <w:szCs w:val="18"/>
              </w:rPr>
            </w:pPr>
          </w:p>
        </w:tc>
        <w:tc>
          <w:tcPr>
            <w:tcW w:w="0" w:type="auto"/>
          </w:tcPr>
          <w:p w14:paraId="080A4195" w14:textId="77777777" w:rsidR="00D64E68" w:rsidRPr="003B13B1"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8297B8" w14:textId="77777777" w:rsidR="00D64E68" w:rsidRDefault="00D64E68" w:rsidP="00D64E68">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903363A"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441461"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CEA7C0" w14:textId="77777777"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065AC6" w14:textId="63D160F2" w:rsidR="00D64E68" w:rsidRDefault="00F8726E"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prone to </w:t>
            </w:r>
            <w:r w:rsidR="00FD3F8D">
              <w:rPr>
                <w:sz w:val="18"/>
                <w:szCs w:val="18"/>
              </w:rPr>
              <w:t xml:space="preserve">increased </w:t>
            </w:r>
            <w:r>
              <w:rPr>
                <w:sz w:val="18"/>
                <w:szCs w:val="18"/>
              </w:rPr>
              <w:t>severity of CAC</w:t>
            </w:r>
          </w:p>
        </w:tc>
        <w:tc>
          <w:tcPr>
            <w:tcW w:w="0" w:type="auto"/>
          </w:tcPr>
          <w:p w14:paraId="364C728F" w14:textId="72810102"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sidR="002828A8">
              <w:rPr>
                <w:sz w:val="18"/>
                <w:szCs w:val="18"/>
              </w:rPr>
              <w:t>, p &lt; 0.05</w:t>
            </w:r>
          </w:p>
          <w:p w14:paraId="7AD53897" w14:textId="5A10B132" w:rsidR="00D64E68" w:rsidRPr="00A73F1D"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sidR="002828A8">
              <w:rPr>
                <w:sz w:val="18"/>
                <w:szCs w:val="18"/>
              </w:rPr>
              <w:t>, p &lt; 0.001</w:t>
            </w:r>
          </w:p>
        </w:tc>
        <w:tc>
          <w:tcPr>
            <w:tcW w:w="0" w:type="auto"/>
          </w:tcPr>
          <w:p w14:paraId="60E8F0D0" w14:textId="5082610F" w:rsidR="00D64E68" w:rsidRDefault="00D64E68" w:rsidP="00D64E6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636B546C" w14:textId="77777777" w:rsidR="00D64E68" w:rsidRDefault="00D64E68" w:rsidP="00D64E6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76CEC9B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0D3454" w14:textId="11661E08" w:rsidR="005663FE" w:rsidRPr="003B13B1" w:rsidRDefault="0026052C" w:rsidP="00D64E68">
            <w:pPr>
              <w:rPr>
                <w:sz w:val="18"/>
                <w:szCs w:val="18"/>
              </w:rPr>
            </w:pPr>
            <w:r>
              <w:rPr>
                <w:sz w:val="18"/>
                <w:szCs w:val="18"/>
              </w:rPr>
              <w:t xml:space="preserve">Liu </w:t>
            </w:r>
            <w:r w:rsidRPr="0026052C">
              <w:rPr>
                <w:i/>
                <w:sz w:val="18"/>
                <w:szCs w:val="18"/>
              </w:rPr>
              <w:t>et al.</w:t>
            </w:r>
          </w:p>
        </w:tc>
        <w:tc>
          <w:tcPr>
            <w:tcW w:w="0" w:type="auto"/>
          </w:tcPr>
          <w:p w14:paraId="7A9D5015" w14:textId="1632FA9D" w:rsidR="005663FE" w:rsidRPr="003B13B1"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0016201B" w14:textId="74367846" w:rsidR="005663FE" w:rsidRDefault="0026052C"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BDA63A1" w14:textId="2CB059E0"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2CFDB1" w14:textId="2228CE5F"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D0D4DA3" w14:textId="0BF01292" w:rsidR="005663FE" w:rsidRDefault="0026052C"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426833FE" w14:textId="39108D5D"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33A588" w14:textId="77777777"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4D06EDF0" w14:textId="77777777"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329F5F95" w14:textId="4352A2DF" w:rsidR="005663FE" w:rsidRDefault="005663F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27229579" w14:textId="1330B227" w:rsidR="005663FE" w:rsidRDefault="00A2146E" w:rsidP="004F504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C</w:t>
            </w:r>
            <w:r w:rsidR="004F5045">
              <w:rPr>
                <w:sz w:val="18"/>
                <w:szCs w:val="18"/>
              </w:rPr>
              <w:t xml:space="preserve">, the </w:t>
            </w:r>
            <w:r w:rsidR="004F5045" w:rsidRPr="004F5045">
              <w:rPr>
                <w:sz w:val="18"/>
                <w:szCs w:val="18"/>
              </w:rPr>
              <w:t>degree of calcium salt deposition</w:t>
            </w:r>
            <w:r w:rsidR="004F5045">
              <w:rPr>
                <w:sz w:val="18"/>
                <w:szCs w:val="18"/>
              </w:rPr>
              <w:t xml:space="preserve"> assessed with immunohistochemical analysis of </w:t>
            </w:r>
            <w:r w:rsidRPr="00A2146E">
              <w:rPr>
                <w:sz w:val="18"/>
                <w:szCs w:val="18"/>
              </w:rPr>
              <w:t>radial arteries</w:t>
            </w:r>
          </w:p>
        </w:tc>
        <w:tc>
          <w:tcPr>
            <w:tcW w:w="0" w:type="auto"/>
          </w:tcPr>
          <w:p w14:paraId="74CCFB3A" w14:textId="0037E82A" w:rsidR="005663FE" w:rsidRDefault="00822CA8"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32)","plainTextFormattedCitation":"(32)","previouslyFormattedCitation":"(32)"},"properties":{"noteIndex":0},"schema":"https://github.com/citation-style-language/schema/raw/master/csl-citation.json"}</w:instrText>
            </w:r>
            <w:r>
              <w:rPr>
                <w:sz w:val="18"/>
                <w:szCs w:val="18"/>
              </w:rPr>
              <w:fldChar w:fldCharType="separate"/>
            </w:r>
            <w:r w:rsidR="00BD4E2F" w:rsidRPr="00BD4E2F">
              <w:rPr>
                <w:noProof/>
                <w:sz w:val="18"/>
                <w:szCs w:val="18"/>
              </w:rPr>
              <w:t>(32)</w:t>
            </w:r>
            <w:r>
              <w:rPr>
                <w:sz w:val="18"/>
                <w:szCs w:val="18"/>
              </w:rPr>
              <w:fldChar w:fldCharType="end"/>
            </w:r>
          </w:p>
        </w:tc>
      </w:tr>
      <w:tr w:rsidR="007D4C4D" w:rsidRPr="0001000C" w14:paraId="4070996B" w14:textId="77777777" w:rsidTr="000537F9">
        <w:tc>
          <w:tcPr>
            <w:tcW w:w="0" w:type="auto"/>
          </w:tcPr>
          <w:p w14:paraId="33D8BB63" w14:textId="42926C6D" w:rsidR="005663FE" w:rsidRPr="003B13B1" w:rsidRDefault="008B6F64" w:rsidP="00D64E6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London </w:t>
            </w:r>
            <w:r w:rsidRPr="008B6F64">
              <w:rPr>
                <w:i/>
                <w:sz w:val="18"/>
                <w:szCs w:val="18"/>
              </w:rPr>
              <w:t>et al.</w:t>
            </w:r>
          </w:p>
        </w:tc>
        <w:tc>
          <w:tcPr>
            <w:tcW w:w="0" w:type="auto"/>
          </w:tcPr>
          <w:p w14:paraId="1C9998F6" w14:textId="1D80CDF4" w:rsidR="005663FE" w:rsidRPr="003B13B1" w:rsidRDefault="008B6F64" w:rsidP="00D64E68">
            <w:pPr>
              <w:rPr>
                <w:sz w:val="18"/>
                <w:szCs w:val="18"/>
              </w:rPr>
            </w:pPr>
            <w:r w:rsidRPr="008B6F64">
              <w:rPr>
                <w:sz w:val="18"/>
                <w:szCs w:val="18"/>
              </w:rPr>
              <w:t>23343541</w:t>
            </w:r>
          </w:p>
        </w:tc>
        <w:tc>
          <w:tcPr>
            <w:tcW w:w="0" w:type="auto"/>
          </w:tcPr>
          <w:p w14:paraId="4B8DE098" w14:textId="04816BBA" w:rsidR="005663FE" w:rsidRDefault="008B6F64" w:rsidP="00D64E68">
            <w:pPr>
              <w:jc w:val="both"/>
              <w:rPr>
                <w:sz w:val="18"/>
                <w:szCs w:val="18"/>
              </w:rPr>
            </w:pPr>
            <w:r>
              <w:rPr>
                <w:sz w:val="18"/>
                <w:szCs w:val="18"/>
              </w:rPr>
              <w:t>France</w:t>
            </w:r>
          </w:p>
        </w:tc>
        <w:tc>
          <w:tcPr>
            <w:tcW w:w="0" w:type="auto"/>
          </w:tcPr>
          <w:p w14:paraId="1CEE0F26" w14:textId="24790C96" w:rsidR="005663FE" w:rsidRDefault="00121EBD" w:rsidP="00D64E68">
            <w:pPr>
              <w:rPr>
                <w:sz w:val="18"/>
                <w:szCs w:val="18"/>
              </w:rPr>
            </w:pPr>
            <w:r>
              <w:rPr>
                <w:sz w:val="18"/>
                <w:szCs w:val="18"/>
              </w:rPr>
              <w:t>2013</w:t>
            </w:r>
          </w:p>
        </w:tc>
        <w:tc>
          <w:tcPr>
            <w:tcW w:w="0" w:type="auto"/>
          </w:tcPr>
          <w:p w14:paraId="73C7D5CE" w14:textId="380FB2BE" w:rsidR="005663FE" w:rsidRDefault="00121EBD" w:rsidP="00D64E68">
            <w:pPr>
              <w:rPr>
                <w:sz w:val="18"/>
                <w:szCs w:val="18"/>
              </w:rPr>
            </w:pPr>
            <w:r>
              <w:rPr>
                <w:sz w:val="18"/>
                <w:szCs w:val="18"/>
              </w:rPr>
              <w:t>5D (HD)</w:t>
            </w:r>
          </w:p>
        </w:tc>
        <w:tc>
          <w:tcPr>
            <w:tcW w:w="0" w:type="auto"/>
          </w:tcPr>
          <w:p w14:paraId="54623818" w14:textId="05C9E582" w:rsidR="005663FE" w:rsidRDefault="00121EBD" w:rsidP="00D64E68">
            <w:pPr>
              <w:rPr>
                <w:sz w:val="18"/>
                <w:szCs w:val="18"/>
              </w:rPr>
            </w:pPr>
            <w:r>
              <w:rPr>
                <w:sz w:val="18"/>
                <w:szCs w:val="18"/>
              </w:rPr>
              <w:t>155</w:t>
            </w:r>
          </w:p>
        </w:tc>
        <w:tc>
          <w:tcPr>
            <w:tcW w:w="0" w:type="auto"/>
          </w:tcPr>
          <w:p w14:paraId="570EDF16" w14:textId="7A921622" w:rsidR="005663FE" w:rsidRDefault="00121EBD" w:rsidP="00D64E68">
            <w:pPr>
              <w:rPr>
                <w:sz w:val="18"/>
                <w:szCs w:val="18"/>
              </w:rPr>
            </w:pPr>
            <w:r>
              <w:rPr>
                <w:sz w:val="18"/>
                <w:szCs w:val="18"/>
              </w:rPr>
              <w:t>Neutral</w:t>
            </w:r>
          </w:p>
        </w:tc>
        <w:tc>
          <w:tcPr>
            <w:tcW w:w="0" w:type="auto"/>
          </w:tcPr>
          <w:p w14:paraId="70913E2F" w14:textId="4883E757" w:rsidR="005663FE" w:rsidRDefault="00121EBD" w:rsidP="00121EBD">
            <w:pPr>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00637C51" w:rsidRPr="00637C51">
              <w:rPr>
                <w:sz w:val="18"/>
                <w:szCs w:val="18"/>
              </w:rPr>
              <w:t>1.38</w:t>
            </w:r>
            <w:r>
              <w:rPr>
                <w:sz w:val="18"/>
                <w:szCs w:val="18"/>
              </w:rPr>
              <w:t>±</w:t>
            </w:r>
            <w:r w:rsidR="00637C51" w:rsidRPr="00637C51">
              <w:rPr>
                <w:sz w:val="18"/>
                <w:szCs w:val="18"/>
              </w:rPr>
              <w:t>0.48</w:t>
            </w:r>
            <w:r>
              <w:rPr>
                <w:sz w:val="18"/>
                <w:szCs w:val="18"/>
              </w:rPr>
              <w:t xml:space="preserve"> vs.</w:t>
            </w:r>
            <w:r w:rsidR="00637C51" w:rsidRPr="00637C51">
              <w:rPr>
                <w:sz w:val="18"/>
                <w:szCs w:val="18"/>
              </w:rPr>
              <w:t xml:space="preserve"> 1.44</w:t>
            </w:r>
            <w:r>
              <w:rPr>
                <w:sz w:val="18"/>
                <w:szCs w:val="18"/>
              </w:rPr>
              <w:t>±</w:t>
            </w:r>
            <w:r w:rsidR="00637C51" w:rsidRPr="00637C51">
              <w:rPr>
                <w:sz w:val="18"/>
                <w:szCs w:val="18"/>
              </w:rPr>
              <w:t>0.49</w:t>
            </w:r>
            <w:r>
              <w:rPr>
                <w:sz w:val="18"/>
                <w:szCs w:val="18"/>
              </w:rPr>
              <w:t>, p &gt; 0.05</w:t>
            </w:r>
          </w:p>
        </w:tc>
        <w:tc>
          <w:tcPr>
            <w:tcW w:w="0" w:type="auto"/>
          </w:tcPr>
          <w:p w14:paraId="0F0B8032" w14:textId="386A1842" w:rsidR="005663FE" w:rsidRDefault="00121EBD" w:rsidP="00D64E68">
            <w:pPr>
              <w:rPr>
                <w:sz w:val="18"/>
                <w:szCs w:val="18"/>
              </w:rPr>
            </w:pPr>
            <w:r>
              <w:rPr>
                <w:sz w:val="18"/>
                <w:szCs w:val="18"/>
              </w:rPr>
              <w:t>Common carotid artery (CCA) calcification assessed with ultrasonography</w:t>
            </w:r>
          </w:p>
        </w:tc>
        <w:tc>
          <w:tcPr>
            <w:tcW w:w="0" w:type="auto"/>
          </w:tcPr>
          <w:p w14:paraId="4741C007" w14:textId="48356967" w:rsidR="005663FE" w:rsidRDefault="002F369E" w:rsidP="00D64E68">
            <w:pPr>
              <w:ind w:left="720" w:hanging="720"/>
              <w:rPr>
                <w:sz w:val="18"/>
                <w:szCs w:val="18"/>
              </w:rPr>
            </w:pPr>
            <w:r>
              <w:rPr>
                <w:sz w:val="18"/>
                <w:szCs w:val="18"/>
              </w:rPr>
              <w:fldChar w:fldCharType="begin" w:fldLock="1"/>
            </w:r>
            <w:r w:rsidR="0001017B">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33)","plainTextFormattedCitation":"(33)","previouslyFormattedCitation":"(33)"},"properties":{"noteIndex":0},"schema":"https://github.com/citation-style-language/schema/raw/master/csl-citation.json"}</w:instrText>
            </w:r>
            <w:r>
              <w:rPr>
                <w:sz w:val="18"/>
                <w:szCs w:val="18"/>
              </w:rPr>
              <w:fldChar w:fldCharType="separate"/>
            </w:r>
            <w:r w:rsidR="00BD4E2F" w:rsidRPr="00BD4E2F">
              <w:rPr>
                <w:noProof/>
                <w:sz w:val="18"/>
                <w:szCs w:val="18"/>
              </w:rPr>
              <w:t>(33)</w:t>
            </w:r>
            <w:r>
              <w:rPr>
                <w:sz w:val="18"/>
                <w:szCs w:val="18"/>
              </w:rPr>
              <w:fldChar w:fldCharType="end"/>
            </w:r>
          </w:p>
        </w:tc>
      </w:tr>
      <w:tr w:rsidR="007D4C4D" w:rsidRPr="0001000C" w14:paraId="0EB354B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419C52" w14:textId="11262708" w:rsidR="00A36540" w:rsidRDefault="00E13845" w:rsidP="00D64E68">
            <w:pPr>
              <w:rPr>
                <w:sz w:val="18"/>
                <w:szCs w:val="18"/>
              </w:rPr>
            </w:pPr>
            <w:r>
              <w:rPr>
                <w:sz w:val="18"/>
                <w:szCs w:val="18"/>
              </w:rPr>
              <w:t xml:space="preserve">Davis </w:t>
            </w:r>
            <w:r w:rsidRPr="00E13845">
              <w:rPr>
                <w:i/>
                <w:sz w:val="18"/>
                <w:szCs w:val="18"/>
              </w:rPr>
              <w:t>et al.</w:t>
            </w:r>
          </w:p>
        </w:tc>
        <w:tc>
          <w:tcPr>
            <w:tcW w:w="0" w:type="auto"/>
          </w:tcPr>
          <w:p w14:paraId="0E16D28E" w14:textId="7B145A92" w:rsidR="00A36540" w:rsidRPr="008B6F64"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sidRPr="00E13845">
              <w:rPr>
                <w:sz w:val="18"/>
                <w:szCs w:val="18"/>
              </w:rPr>
              <w:t>26797375</w:t>
            </w:r>
          </w:p>
        </w:tc>
        <w:tc>
          <w:tcPr>
            <w:tcW w:w="0" w:type="auto"/>
          </w:tcPr>
          <w:p w14:paraId="1C98401E" w14:textId="217532DB" w:rsidR="00A36540" w:rsidRDefault="00E13845"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17E09106" w14:textId="41C1F30E" w:rsidR="00A36540"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D2849A8" w14:textId="0C7E6673" w:rsidR="00A36540" w:rsidRDefault="00E13845"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D9E6788" w14:textId="6874F555"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1</w:t>
            </w:r>
          </w:p>
        </w:tc>
        <w:tc>
          <w:tcPr>
            <w:tcW w:w="0" w:type="auto"/>
          </w:tcPr>
          <w:p w14:paraId="30F69A68" w14:textId="1C410F4F"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21389F7" w14:textId="78D381E3" w:rsidR="00A36540"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36A8312E" w14:textId="04504CD4" w:rsidR="0051124A"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7F8E64FD" w14:textId="5AEC46B5" w:rsidR="0051124A" w:rsidRDefault="0051124A" w:rsidP="00121EBD">
            <w:pP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14C53C9E" w14:textId="3DC72F37" w:rsidR="00A36540" w:rsidRDefault="00A36540"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6DB332DE" w14:textId="42042BB3" w:rsidR="00A36540" w:rsidRDefault="00E13845"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1017B">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34)","plainTextFormattedCitation":"(34)","previouslyFormattedCitation":"(34)"},"properties":{"noteIndex":0},"schema":"https://github.com/citation-style-language/schema/raw/master/csl-citation.json"}</w:instrText>
            </w:r>
            <w:r>
              <w:rPr>
                <w:sz w:val="18"/>
                <w:szCs w:val="18"/>
              </w:rPr>
              <w:fldChar w:fldCharType="separate"/>
            </w:r>
            <w:r w:rsidR="00BD4E2F" w:rsidRPr="00BD4E2F">
              <w:rPr>
                <w:noProof/>
                <w:sz w:val="18"/>
                <w:szCs w:val="18"/>
              </w:rPr>
              <w:t>(34)</w:t>
            </w:r>
            <w:r>
              <w:rPr>
                <w:sz w:val="18"/>
                <w:szCs w:val="18"/>
              </w:rPr>
              <w:fldChar w:fldCharType="end"/>
            </w:r>
          </w:p>
        </w:tc>
      </w:tr>
      <w:tr w:rsidR="007D4C4D" w:rsidRPr="0001000C" w14:paraId="4CA66EAC" w14:textId="77777777" w:rsidTr="000537F9">
        <w:tc>
          <w:tcPr>
            <w:tcW w:w="0" w:type="auto"/>
          </w:tcPr>
          <w:p w14:paraId="58599FC7" w14:textId="55F9F98D" w:rsidR="00DA7014" w:rsidRDefault="00497A88" w:rsidP="00D64E68">
            <w:pPr>
              <w:cnfStyle w:val="001000000000" w:firstRow="0" w:lastRow="0" w:firstColumn="1" w:lastColumn="0" w:oddVBand="0" w:evenVBand="0" w:oddHBand="0" w:evenHBand="0" w:firstRowFirstColumn="0" w:firstRowLastColumn="0" w:lastRowFirstColumn="0" w:lastRowLastColumn="0"/>
              <w:rPr>
                <w:sz w:val="18"/>
                <w:szCs w:val="18"/>
              </w:rPr>
            </w:pPr>
            <w:r w:rsidRPr="00497A88">
              <w:rPr>
                <w:sz w:val="18"/>
                <w:szCs w:val="18"/>
              </w:rPr>
              <w:lastRenderedPageBreak/>
              <w:t>Munguia</w:t>
            </w:r>
            <w:r>
              <w:rPr>
                <w:sz w:val="18"/>
                <w:szCs w:val="18"/>
              </w:rPr>
              <w:t xml:space="preserve"> </w:t>
            </w:r>
            <w:r w:rsidRPr="00497A88">
              <w:rPr>
                <w:i/>
                <w:sz w:val="18"/>
                <w:szCs w:val="18"/>
              </w:rPr>
              <w:t>et al.</w:t>
            </w:r>
          </w:p>
        </w:tc>
        <w:tc>
          <w:tcPr>
            <w:tcW w:w="0" w:type="auto"/>
          </w:tcPr>
          <w:p w14:paraId="01536BC4" w14:textId="7DA934E9" w:rsidR="00DA7014" w:rsidRPr="00E13845" w:rsidRDefault="00497A88" w:rsidP="00D64E68">
            <w:pPr>
              <w:rPr>
                <w:sz w:val="18"/>
                <w:szCs w:val="18"/>
              </w:rPr>
            </w:pPr>
            <w:r w:rsidRPr="00497A88">
              <w:rPr>
                <w:sz w:val="18"/>
                <w:szCs w:val="18"/>
              </w:rPr>
              <w:t>26518929</w:t>
            </w:r>
          </w:p>
        </w:tc>
        <w:tc>
          <w:tcPr>
            <w:tcW w:w="0" w:type="auto"/>
          </w:tcPr>
          <w:p w14:paraId="7859E2D7" w14:textId="36DD5E0C" w:rsidR="00DA7014" w:rsidRDefault="00497A88" w:rsidP="00D64E68">
            <w:pPr>
              <w:jc w:val="both"/>
              <w:rPr>
                <w:sz w:val="18"/>
                <w:szCs w:val="18"/>
              </w:rPr>
            </w:pPr>
            <w:r>
              <w:rPr>
                <w:sz w:val="18"/>
                <w:szCs w:val="18"/>
              </w:rPr>
              <w:t>Spain</w:t>
            </w:r>
          </w:p>
        </w:tc>
        <w:tc>
          <w:tcPr>
            <w:tcW w:w="0" w:type="auto"/>
          </w:tcPr>
          <w:p w14:paraId="2B604B7E" w14:textId="7B76D373" w:rsidR="00DA7014" w:rsidRDefault="00BD4E2F" w:rsidP="00D64E68">
            <w:pPr>
              <w:rPr>
                <w:sz w:val="18"/>
                <w:szCs w:val="18"/>
              </w:rPr>
            </w:pPr>
            <w:r>
              <w:rPr>
                <w:sz w:val="18"/>
                <w:szCs w:val="18"/>
              </w:rPr>
              <w:t>2015</w:t>
            </w:r>
          </w:p>
        </w:tc>
        <w:tc>
          <w:tcPr>
            <w:tcW w:w="0" w:type="auto"/>
          </w:tcPr>
          <w:p w14:paraId="283CE9AE" w14:textId="7A264357" w:rsidR="00DA7014" w:rsidRDefault="00BD4E2F" w:rsidP="00D64E68">
            <w:pPr>
              <w:rPr>
                <w:sz w:val="18"/>
                <w:szCs w:val="18"/>
              </w:rPr>
            </w:pPr>
            <w:r>
              <w:rPr>
                <w:sz w:val="18"/>
                <w:szCs w:val="18"/>
              </w:rPr>
              <w:t>5T</w:t>
            </w:r>
          </w:p>
        </w:tc>
        <w:tc>
          <w:tcPr>
            <w:tcW w:w="0" w:type="auto"/>
          </w:tcPr>
          <w:p w14:paraId="43DD87EF" w14:textId="2E58DB9E" w:rsidR="00DA7014" w:rsidRDefault="00BD4E2F" w:rsidP="00D64E68">
            <w:pPr>
              <w:rPr>
                <w:sz w:val="18"/>
                <w:szCs w:val="18"/>
              </w:rPr>
            </w:pPr>
            <w:r>
              <w:rPr>
                <w:sz w:val="18"/>
                <w:szCs w:val="18"/>
              </w:rPr>
              <w:t>119</w:t>
            </w:r>
          </w:p>
        </w:tc>
        <w:tc>
          <w:tcPr>
            <w:tcW w:w="0" w:type="auto"/>
          </w:tcPr>
          <w:p w14:paraId="24B4BFDB" w14:textId="6691DC9B" w:rsidR="00DA7014" w:rsidRDefault="004549BD" w:rsidP="00D64E68">
            <w:pPr>
              <w:rPr>
                <w:sz w:val="18"/>
                <w:szCs w:val="18"/>
              </w:rPr>
            </w:pPr>
            <w:r>
              <w:rPr>
                <w:sz w:val="18"/>
                <w:szCs w:val="18"/>
              </w:rPr>
              <w:t>Neutral</w:t>
            </w:r>
          </w:p>
        </w:tc>
        <w:tc>
          <w:tcPr>
            <w:tcW w:w="0" w:type="auto"/>
          </w:tcPr>
          <w:p w14:paraId="4530FAD7" w14:textId="5881CBF7" w:rsidR="00DA7014" w:rsidRDefault="00BD4E2F" w:rsidP="00121EBD">
            <w:pPr>
              <w:rPr>
                <w:sz w:val="18"/>
                <w:szCs w:val="18"/>
              </w:rPr>
            </w:pPr>
            <w:r>
              <w:rPr>
                <w:sz w:val="18"/>
                <w:szCs w:val="18"/>
              </w:rPr>
              <w:t xml:space="preserve">Without VC vs. with VC: </w:t>
            </w:r>
            <w:r w:rsidR="004549BD" w:rsidRPr="004549BD">
              <w:rPr>
                <w:sz w:val="18"/>
                <w:szCs w:val="18"/>
              </w:rPr>
              <w:t xml:space="preserve">62.3% </w:t>
            </w:r>
            <w:r w:rsidR="004549BD">
              <w:rPr>
                <w:sz w:val="18"/>
                <w:szCs w:val="18"/>
              </w:rPr>
              <w:t xml:space="preserve">vs. </w:t>
            </w:r>
            <w:r w:rsidR="004549BD" w:rsidRPr="004549BD">
              <w:rPr>
                <w:sz w:val="18"/>
                <w:szCs w:val="18"/>
              </w:rPr>
              <w:t>70%</w:t>
            </w:r>
            <w:r w:rsidR="004549BD">
              <w:rPr>
                <w:sz w:val="18"/>
                <w:szCs w:val="18"/>
              </w:rPr>
              <w:t>, p =</w:t>
            </w:r>
            <w:r w:rsidR="004549BD" w:rsidRPr="004549BD">
              <w:rPr>
                <w:sz w:val="18"/>
                <w:szCs w:val="18"/>
              </w:rPr>
              <w:t xml:space="preserve"> </w:t>
            </w:r>
            <w:r w:rsidR="004549BD">
              <w:rPr>
                <w:sz w:val="18"/>
                <w:szCs w:val="18"/>
              </w:rPr>
              <w:t>0</w:t>
            </w:r>
            <w:r w:rsidR="004549BD" w:rsidRPr="004549BD">
              <w:rPr>
                <w:sz w:val="18"/>
                <w:szCs w:val="18"/>
              </w:rPr>
              <w:t>.384</w:t>
            </w:r>
          </w:p>
        </w:tc>
        <w:tc>
          <w:tcPr>
            <w:tcW w:w="0" w:type="auto"/>
          </w:tcPr>
          <w:p w14:paraId="0313F27C" w14:textId="207CDC05" w:rsidR="00DA7014" w:rsidRDefault="00BD4E2F" w:rsidP="007D3024">
            <w:pPr>
              <w:rPr>
                <w:sz w:val="18"/>
                <w:szCs w:val="18"/>
              </w:rPr>
            </w:pPr>
            <w:r>
              <w:rPr>
                <w:sz w:val="18"/>
                <w:szCs w:val="18"/>
              </w:rPr>
              <w:t>AAC</w:t>
            </w:r>
            <w:r w:rsidR="007D3024">
              <w:rPr>
                <w:sz w:val="18"/>
                <w:szCs w:val="18"/>
              </w:rPr>
              <w:t xml:space="preserve"> assessed with</w:t>
            </w:r>
            <w:r w:rsidR="007D3024" w:rsidRPr="007D3024">
              <w:rPr>
                <w:sz w:val="18"/>
                <w:szCs w:val="18"/>
              </w:rPr>
              <w:t xml:space="preserve"> lateral lumbar</w:t>
            </w:r>
            <w:r w:rsidR="007D3024">
              <w:rPr>
                <w:sz w:val="18"/>
                <w:szCs w:val="18"/>
              </w:rPr>
              <w:t xml:space="preserve"> </w:t>
            </w:r>
            <w:r w:rsidR="007D3024"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007D3024">
              <w:rPr>
                <w:sz w:val="18"/>
                <w:szCs w:val="18"/>
              </w:rPr>
              <w:t>(</w:t>
            </w:r>
            <w:r w:rsidRPr="00BD4E2F">
              <w:rPr>
                <w:sz w:val="18"/>
                <w:szCs w:val="18"/>
              </w:rPr>
              <w:t>K</w:t>
            </w:r>
            <w:r>
              <w:rPr>
                <w:sz w:val="18"/>
                <w:szCs w:val="18"/>
              </w:rPr>
              <w:t>auppi</w:t>
            </w:r>
            <w:r w:rsidRPr="00BD4E2F">
              <w:rPr>
                <w:sz w:val="18"/>
                <w:szCs w:val="18"/>
              </w:rPr>
              <w:t>I</w:t>
            </w:r>
            <w:r>
              <w:rPr>
                <w:sz w:val="18"/>
                <w:szCs w:val="18"/>
              </w:rPr>
              <w:t>a index</w:t>
            </w:r>
            <w:r w:rsidR="007D3024">
              <w:rPr>
                <w:sz w:val="18"/>
                <w:szCs w:val="18"/>
              </w:rPr>
              <w:t>)</w:t>
            </w:r>
          </w:p>
        </w:tc>
        <w:tc>
          <w:tcPr>
            <w:tcW w:w="0" w:type="auto"/>
          </w:tcPr>
          <w:p w14:paraId="2F4A337F" w14:textId="23BC4882" w:rsidR="00DA7014" w:rsidRDefault="00BD4E2F" w:rsidP="00D64E68">
            <w:pPr>
              <w:ind w:left="720" w:hanging="720"/>
              <w:rPr>
                <w:sz w:val="18"/>
                <w:szCs w:val="18"/>
              </w:rPr>
            </w:pPr>
            <w:r>
              <w:rPr>
                <w:sz w:val="18"/>
                <w:szCs w:val="18"/>
              </w:rPr>
              <w:fldChar w:fldCharType="begin" w:fldLock="1"/>
            </w:r>
            <w:r w:rsidR="0001017B">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35)","plainTextFormattedCitation":"(35)","previouslyFormattedCitation":"(35)"},"properties":{"noteIndex":0},"schema":"https://github.com/citation-style-language/schema/raw/master/csl-citation.json"}</w:instrText>
            </w:r>
            <w:r>
              <w:rPr>
                <w:sz w:val="18"/>
                <w:szCs w:val="18"/>
              </w:rPr>
              <w:fldChar w:fldCharType="separate"/>
            </w:r>
            <w:r w:rsidRPr="00BD4E2F">
              <w:rPr>
                <w:noProof/>
                <w:sz w:val="18"/>
                <w:szCs w:val="18"/>
              </w:rPr>
              <w:t>(35)</w:t>
            </w:r>
            <w:r>
              <w:rPr>
                <w:sz w:val="18"/>
                <w:szCs w:val="18"/>
              </w:rPr>
              <w:fldChar w:fldCharType="end"/>
            </w:r>
          </w:p>
        </w:tc>
      </w:tr>
      <w:tr w:rsidR="007D4C4D" w:rsidRPr="0001000C" w14:paraId="2C2F880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1FD55" w14:textId="6F039366" w:rsidR="00246E15" w:rsidRPr="00497A88" w:rsidRDefault="001E2EA8" w:rsidP="00D64E68">
            <w:pP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681068CA" w14:textId="143E591F" w:rsidR="00246E15" w:rsidRPr="00497A88" w:rsidRDefault="006A58E8" w:rsidP="00D64E68">
            <w:pP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5890EF17" w14:textId="5B2B6F6C" w:rsidR="00246E15" w:rsidRDefault="006A58E8"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4B3119CD" w14:textId="5EF65F6B" w:rsidR="00246E15" w:rsidRDefault="001E2EA8"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35B79C26" w14:textId="1F7C2148" w:rsidR="00246E15" w:rsidRDefault="006A58E8"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E2D01" w14:textId="377FA4F6" w:rsidR="00246E15" w:rsidRDefault="00635F89"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4F4158FA" w14:textId="2A66F9F2" w:rsidR="00246E15" w:rsidRDefault="00635F89"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FF51F4" w14:textId="52BC4CC9" w:rsidR="00246E15" w:rsidRDefault="00635F89" w:rsidP="00121E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00246E15" w:rsidRPr="00246E15">
              <w:rPr>
                <w:sz w:val="18"/>
                <w:szCs w:val="18"/>
              </w:rPr>
              <w:t>51</w:t>
            </w:r>
            <w:r w:rsidR="001E2EA8">
              <w:rPr>
                <w:sz w:val="18"/>
                <w:szCs w:val="18"/>
              </w:rPr>
              <w:t>%</w:t>
            </w:r>
            <w:r>
              <w:rPr>
                <w:sz w:val="18"/>
                <w:szCs w:val="18"/>
              </w:rPr>
              <w:t xml:space="preserve"> vs.</w:t>
            </w:r>
            <w:r w:rsidR="00246E15" w:rsidRPr="00246E15">
              <w:rPr>
                <w:sz w:val="18"/>
                <w:szCs w:val="18"/>
              </w:rPr>
              <w:t xml:space="preserve"> 48</w:t>
            </w:r>
            <w:r w:rsidR="001E2EA8">
              <w:rPr>
                <w:sz w:val="18"/>
                <w:szCs w:val="18"/>
              </w:rPr>
              <w:t>%</w:t>
            </w:r>
            <w:r w:rsidR="00246E15" w:rsidRPr="00246E15">
              <w:rPr>
                <w:sz w:val="18"/>
                <w:szCs w:val="18"/>
              </w:rPr>
              <w:t xml:space="preserve"> </w:t>
            </w:r>
            <w:r>
              <w:rPr>
                <w:sz w:val="18"/>
                <w:szCs w:val="18"/>
              </w:rPr>
              <w:t xml:space="preserve">vs. </w:t>
            </w:r>
            <w:r w:rsidR="00246E15" w:rsidRPr="00246E15">
              <w:rPr>
                <w:sz w:val="18"/>
                <w:szCs w:val="18"/>
              </w:rPr>
              <w:t>61</w:t>
            </w:r>
            <w:r w:rsidR="001E2EA8">
              <w:rPr>
                <w:sz w:val="18"/>
                <w:szCs w:val="18"/>
              </w:rPr>
              <w:t>%</w:t>
            </w:r>
            <w:r w:rsidR="00246E15" w:rsidRPr="00246E15">
              <w:rPr>
                <w:sz w:val="18"/>
                <w:szCs w:val="18"/>
              </w:rPr>
              <w:t xml:space="preserve"> </w:t>
            </w:r>
            <w:r>
              <w:rPr>
                <w:sz w:val="18"/>
                <w:szCs w:val="18"/>
              </w:rPr>
              <w:t xml:space="preserve">vs. </w:t>
            </w:r>
            <w:r w:rsidR="00246E15" w:rsidRPr="00246E15">
              <w:rPr>
                <w:sz w:val="18"/>
                <w:szCs w:val="18"/>
              </w:rPr>
              <w:t>38</w:t>
            </w:r>
            <w:r w:rsidR="001E2EA8">
              <w:rPr>
                <w:sz w:val="18"/>
                <w:szCs w:val="18"/>
              </w:rPr>
              <w:t>%</w:t>
            </w:r>
            <w:r>
              <w:rPr>
                <w:sz w:val="18"/>
                <w:szCs w:val="18"/>
              </w:rPr>
              <w:t>, p =</w:t>
            </w:r>
            <w:r w:rsidR="00246E15" w:rsidRPr="00246E15">
              <w:rPr>
                <w:sz w:val="18"/>
                <w:szCs w:val="18"/>
              </w:rPr>
              <w:t xml:space="preserve"> 0.57</w:t>
            </w:r>
          </w:p>
        </w:tc>
        <w:tc>
          <w:tcPr>
            <w:tcW w:w="0" w:type="auto"/>
          </w:tcPr>
          <w:p w14:paraId="15F7BD08" w14:textId="37B92388" w:rsidR="00246E15" w:rsidRDefault="00635F89" w:rsidP="007D302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w:t>
            </w:r>
            <w:r w:rsidR="001E2EA8">
              <w:rPr>
                <w:sz w:val="18"/>
                <w:szCs w:val="18"/>
              </w:rPr>
              <w:t>-</w:t>
            </w:r>
            <w:r>
              <w:rPr>
                <w:sz w:val="18"/>
                <w:szCs w:val="18"/>
              </w:rPr>
              <w:t>dimensional echocardiography</w:t>
            </w:r>
          </w:p>
        </w:tc>
        <w:tc>
          <w:tcPr>
            <w:tcW w:w="0" w:type="auto"/>
          </w:tcPr>
          <w:p w14:paraId="5C1BA902" w14:textId="640E3164" w:rsidR="00246E15" w:rsidRDefault="006A58E8"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36538">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36)","plainTextFormattedCitation":"(36)","previouslyFormattedCitation":"(36)"},"properties":{"noteIndex":0},"schema":"https://github.com/citation-style-language/schema/raw/master/csl-citation.json"}</w:instrText>
            </w:r>
            <w:r>
              <w:rPr>
                <w:sz w:val="18"/>
                <w:szCs w:val="18"/>
              </w:rPr>
              <w:fldChar w:fldCharType="separate"/>
            </w:r>
            <w:r w:rsidRPr="006A58E8">
              <w:rPr>
                <w:noProof/>
                <w:sz w:val="18"/>
                <w:szCs w:val="18"/>
              </w:rPr>
              <w:t>(36)</w:t>
            </w:r>
            <w:r>
              <w:rPr>
                <w:sz w:val="18"/>
                <w:szCs w:val="18"/>
              </w:rPr>
              <w:fldChar w:fldCharType="end"/>
            </w:r>
          </w:p>
        </w:tc>
      </w:tr>
      <w:tr w:rsidR="007D4C4D" w:rsidRPr="0001000C" w14:paraId="378EFCF9" w14:textId="77777777" w:rsidTr="000537F9">
        <w:tc>
          <w:tcPr>
            <w:tcW w:w="0" w:type="auto"/>
          </w:tcPr>
          <w:p w14:paraId="7068C8A4" w14:textId="52FCBC6B" w:rsidR="006A58E8" w:rsidRDefault="00E3773D" w:rsidP="00D64E6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Coen </w:t>
            </w:r>
            <w:r w:rsidRPr="00E3773D">
              <w:rPr>
                <w:i/>
                <w:sz w:val="18"/>
                <w:szCs w:val="18"/>
              </w:rPr>
              <w:t>et al.</w:t>
            </w:r>
          </w:p>
        </w:tc>
        <w:tc>
          <w:tcPr>
            <w:tcW w:w="0" w:type="auto"/>
          </w:tcPr>
          <w:p w14:paraId="7EE63914" w14:textId="20803D56" w:rsidR="006A58E8" w:rsidRPr="006A58E8" w:rsidRDefault="00E3773D" w:rsidP="00D64E68">
            <w:pPr>
              <w:rPr>
                <w:sz w:val="18"/>
                <w:szCs w:val="18"/>
              </w:rPr>
            </w:pPr>
            <w:r w:rsidRPr="00E3773D">
              <w:rPr>
                <w:sz w:val="18"/>
                <w:szCs w:val="18"/>
              </w:rPr>
              <w:t>16557100</w:t>
            </w:r>
          </w:p>
        </w:tc>
        <w:tc>
          <w:tcPr>
            <w:tcW w:w="0" w:type="auto"/>
          </w:tcPr>
          <w:p w14:paraId="6128BE0F" w14:textId="08B0DDC7" w:rsidR="006A58E8" w:rsidRDefault="00FC23FB" w:rsidP="00D64E68">
            <w:pPr>
              <w:jc w:val="both"/>
              <w:rPr>
                <w:sz w:val="18"/>
                <w:szCs w:val="18"/>
              </w:rPr>
            </w:pPr>
            <w:r>
              <w:rPr>
                <w:sz w:val="18"/>
                <w:szCs w:val="18"/>
              </w:rPr>
              <w:t>Italy</w:t>
            </w:r>
          </w:p>
        </w:tc>
        <w:tc>
          <w:tcPr>
            <w:tcW w:w="0" w:type="auto"/>
          </w:tcPr>
          <w:p w14:paraId="731020C9" w14:textId="36402913" w:rsidR="006A58E8" w:rsidRDefault="00FC23FB" w:rsidP="00D64E68">
            <w:pPr>
              <w:rPr>
                <w:sz w:val="18"/>
                <w:szCs w:val="18"/>
              </w:rPr>
            </w:pPr>
            <w:r>
              <w:rPr>
                <w:sz w:val="18"/>
                <w:szCs w:val="18"/>
              </w:rPr>
              <w:t>2006</w:t>
            </w:r>
          </w:p>
        </w:tc>
        <w:tc>
          <w:tcPr>
            <w:tcW w:w="0" w:type="auto"/>
          </w:tcPr>
          <w:p w14:paraId="4CC6A8F8" w14:textId="07CB1A60" w:rsidR="006A58E8" w:rsidRDefault="00FC23FB" w:rsidP="00D64E68">
            <w:pPr>
              <w:rPr>
                <w:sz w:val="18"/>
                <w:szCs w:val="18"/>
              </w:rPr>
            </w:pPr>
            <w:r>
              <w:rPr>
                <w:sz w:val="18"/>
                <w:szCs w:val="18"/>
              </w:rPr>
              <w:t>5D (HD)</w:t>
            </w:r>
          </w:p>
        </w:tc>
        <w:tc>
          <w:tcPr>
            <w:tcW w:w="0" w:type="auto"/>
          </w:tcPr>
          <w:p w14:paraId="7C4D05EF" w14:textId="783757E5" w:rsidR="006A58E8" w:rsidRDefault="00FC23FB" w:rsidP="00D64E68">
            <w:pPr>
              <w:rPr>
                <w:sz w:val="18"/>
                <w:szCs w:val="18"/>
              </w:rPr>
            </w:pPr>
            <w:r>
              <w:rPr>
                <w:sz w:val="18"/>
                <w:szCs w:val="18"/>
              </w:rPr>
              <w:t>132</w:t>
            </w:r>
          </w:p>
        </w:tc>
        <w:tc>
          <w:tcPr>
            <w:tcW w:w="0" w:type="auto"/>
          </w:tcPr>
          <w:p w14:paraId="31E9ABD8" w14:textId="617402CA" w:rsidR="006A58E8" w:rsidRDefault="00B50F28" w:rsidP="00D64E68">
            <w:pPr>
              <w:rPr>
                <w:sz w:val="18"/>
                <w:szCs w:val="18"/>
              </w:rPr>
            </w:pPr>
            <w:r>
              <w:rPr>
                <w:sz w:val="18"/>
                <w:szCs w:val="18"/>
              </w:rPr>
              <w:t>Male more prevalent</w:t>
            </w:r>
          </w:p>
        </w:tc>
        <w:tc>
          <w:tcPr>
            <w:tcW w:w="0" w:type="auto"/>
          </w:tcPr>
          <w:p w14:paraId="6C72476C" w14:textId="646244A8" w:rsidR="006A58E8" w:rsidRDefault="00B50F28" w:rsidP="00B50F28">
            <w:pPr>
              <w:rPr>
                <w:sz w:val="18"/>
                <w:szCs w:val="18"/>
              </w:rPr>
            </w:pPr>
            <w:r w:rsidRPr="00B50F28">
              <w:rPr>
                <w:sz w:val="18"/>
                <w:szCs w:val="18"/>
              </w:rPr>
              <w:t>Log transform of cardiac score (score log) was correlated to</w:t>
            </w:r>
            <w:r w:rsidR="00424D48">
              <w:rPr>
                <w:sz w:val="18"/>
                <w:szCs w:val="18"/>
              </w:rPr>
              <w:t xml:space="preserve"> </w:t>
            </w:r>
            <w:r w:rsidRPr="00B50F28">
              <w:rPr>
                <w:sz w:val="18"/>
                <w:szCs w:val="18"/>
              </w:rPr>
              <w:t xml:space="preserve">age (p </w:t>
            </w:r>
            <w:r w:rsidR="00424D48">
              <w:rPr>
                <w:sz w:val="18"/>
                <w:szCs w:val="18"/>
              </w:rPr>
              <w:t xml:space="preserve">&lt; </w:t>
            </w:r>
            <w:r w:rsidRPr="00B50F28">
              <w:rPr>
                <w:sz w:val="18"/>
                <w:szCs w:val="18"/>
              </w:rPr>
              <w:t xml:space="preserve">0.0001), serum calcium (p </w:t>
            </w:r>
            <w:r w:rsidR="00424D48">
              <w:rPr>
                <w:sz w:val="18"/>
                <w:szCs w:val="18"/>
              </w:rPr>
              <w:t xml:space="preserve">&lt; </w:t>
            </w:r>
            <w:r w:rsidRPr="00B50F28">
              <w:rPr>
                <w:sz w:val="18"/>
                <w:szCs w:val="18"/>
              </w:rPr>
              <w:t xml:space="preserve">0.005), sex (p </w:t>
            </w:r>
            <w:r w:rsidR="00424D48">
              <w:rPr>
                <w:sz w:val="18"/>
                <w:szCs w:val="18"/>
              </w:rPr>
              <w:t xml:space="preserve">&lt; </w:t>
            </w:r>
            <w:r w:rsidRPr="00B50F28">
              <w:rPr>
                <w:sz w:val="18"/>
                <w:szCs w:val="18"/>
              </w:rPr>
              <w:t>0.05),</w:t>
            </w:r>
            <w:r w:rsidR="00424D48">
              <w:rPr>
                <w:sz w:val="18"/>
                <w:szCs w:val="18"/>
              </w:rPr>
              <w:t xml:space="preserve"> </w:t>
            </w:r>
            <w:r w:rsidRPr="00B50F28">
              <w:rPr>
                <w:sz w:val="18"/>
                <w:szCs w:val="18"/>
              </w:rPr>
              <w:t xml:space="preserve">with prevalence of male sex, and inversely to serum cholesterol (p </w:t>
            </w:r>
            <w:r w:rsidR="00424D48">
              <w:rPr>
                <w:sz w:val="18"/>
                <w:szCs w:val="18"/>
              </w:rPr>
              <w:t xml:space="preserve">&lt; </w:t>
            </w:r>
            <w:r w:rsidRPr="00B50F28">
              <w:rPr>
                <w:sz w:val="18"/>
                <w:szCs w:val="18"/>
              </w:rPr>
              <w:t xml:space="preserve">0.05) and HDL cholesterol (p </w:t>
            </w:r>
            <w:r w:rsidR="00424D48">
              <w:rPr>
                <w:sz w:val="18"/>
                <w:szCs w:val="18"/>
              </w:rPr>
              <w:t xml:space="preserve">&lt; </w:t>
            </w:r>
            <w:r w:rsidRPr="00B50F28">
              <w:rPr>
                <w:sz w:val="18"/>
                <w:szCs w:val="18"/>
              </w:rPr>
              <w:t>0.01).</w:t>
            </w:r>
          </w:p>
        </w:tc>
        <w:tc>
          <w:tcPr>
            <w:tcW w:w="0" w:type="auto"/>
          </w:tcPr>
          <w:p w14:paraId="772ADEC9" w14:textId="0BA652E0" w:rsidR="006A58E8" w:rsidRDefault="00FC23FB" w:rsidP="007D3024">
            <w:pPr>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B1BC3B" w14:textId="1254955D" w:rsidR="006A58E8" w:rsidRDefault="00FC23FB" w:rsidP="00D64E68">
            <w:pPr>
              <w:ind w:left="720" w:hanging="720"/>
              <w:rPr>
                <w:sz w:val="18"/>
                <w:szCs w:val="18"/>
              </w:rPr>
            </w:pPr>
            <w:r>
              <w:rPr>
                <w:sz w:val="18"/>
                <w:szCs w:val="18"/>
              </w:rPr>
              <w:fldChar w:fldCharType="begin" w:fldLock="1"/>
            </w:r>
            <w:r w:rsidR="008959CE">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37)","plainTextFormattedCitation":"(37)","previouslyFormattedCitation":"(37)"},"properties":{"noteIndex":0},"schema":"https://github.com/citation-style-language/schema/raw/master/csl-citation.json"}</w:instrText>
            </w:r>
            <w:r>
              <w:rPr>
                <w:sz w:val="18"/>
                <w:szCs w:val="18"/>
              </w:rPr>
              <w:fldChar w:fldCharType="separate"/>
            </w:r>
            <w:r w:rsidRPr="00FC23FB">
              <w:rPr>
                <w:noProof/>
                <w:sz w:val="18"/>
                <w:szCs w:val="18"/>
              </w:rPr>
              <w:t>(37)</w:t>
            </w:r>
            <w:r>
              <w:rPr>
                <w:sz w:val="18"/>
                <w:szCs w:val="18"/>
              </w:rPr>
              <w:fldChar w:fldCharType="end"/>
            </w:r>
          </w:p>
        </w:tc>
      </w:tr>
      <w:tr w:rsidR="007D4C4D" w:rsidRPr="0001000C" w14:paraId="153B74E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5FF949" w14:textId="6FF6952A" w:rsidR="00D52F0D" w:rsidRDefault="008959CE" w:rsidP="00D64E68">
            <w:pP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47EB3D2F" w14:textId="005981D0" w:rsidR="00D52F0D" w:rsidRPr="00E3773D" w:rsidRDefault="008959CE" w:rsidP="00D64E68">
            <w:pP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269721D9" w14:textId="4BAA5559" w:rsidR="00D52F0D" w:rsidRDefault="008959CE"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0EFA3948" w14:textId="359FC650" w:rsidR="00D52F0D" w:rsidRDefault="008959C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744285" w14:textId="343DEEEE" w:rsidR="00D52F0D" w:rsidRDefault="008959C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28A71A" w14:textId="071158D9" w:rsidR="00D52F0D" w:rsidRDefault="008959CE"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6D9F98E3" w14:textId="1B010408" w:rsidR="00D52F0D" w:rsidRDefault="00D52F0D"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EB933D4" w14:textId="5D09FBCC" w:rsidR="00D52F0D" w:rsidRPr="00B50F28" w:rsidRDefault="00D52F0D" w:rsidP="00B50F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441150">
              <w:rPr>
                <w:sz w:val="18"/>
                <w:szCs w:val="18"/>
              </w:rPr>
              <w:t xml:space="preserve">percentage in </w:t>
            </w:r>
            <w:r w:rsidR="005B3B3F">
              <w:rPr>
                <w:sz w:val="18"/>
                <w:szCs w:val="18"/>
              </w:rPr>
              <w:t xml:space="preserve">patients with </w:t>
            </w:r>
            <w:r w:rsidR="00441150">
              <w:rPr>
                <w:sz w:val="18"/>
                <w:szCs w:val="18"/>
              </w:rPr>
              <w:t xml:space="preserve">vascular calcification vs. no calcification: 58.8% vs. 45.3%, p = </w:t>
            </w:r>
            <w:r w:rsidR="0090668C">
              <w:rPr>
                <w:sz w:val="18"/>
                <w:szCs w:val="18"/>
              </w:rPr>
              <w:t>0.175</w:t>
            </w:r>
          </w:p>
        </w:tc>
        <w:tc>
          <w:tcPr>
            <w:tcW w:w="0" w:type="auto"/>
          </w:tcPr>
          <w:p w14:paraId="42060D21" w14:textId="6B439F83" w:rsidR="00D52F0D" w:rsidRDefault="008959CE" w:rsidP="008959CE">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7D327EE8" w14:textId="77261942" w:rsidR="00D52F0D" w:rsidRDefault="008959CE"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13503">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38)"},"properties":{"noteIndex":0},"schema":"https://github.com/citation-style-language/schema/raw/master/csl-citation.json"}</w:instrText>
            </w:r>
            <w:r>
              <w:rPr>
                <w:sz w:val="18"/>
                <w:szCs w:val="18"/>
              </w:rPr>
              <w:fldChar w:fldCharType="separate"/>
            </w:r>
            <w:r w:rsidRPr="008959CE">
              <w:rPr>
                <w:noProof/>
                <w:sz w:val="18"/>
                <w:szCs w:val="18"/>
              </w:rPr>
              <w:t>(38)</w:t>
            </w:r>
            <w:r>
              <w:rPr>
                <w:sz w:val="18"/>
                <w:szCs w:val="18"/>
              </w:rPr>
              <w:fldChar w:fldCharType="end"/>
            </w:r>
          </w:p>
        </w:tc>
      </w:tr>
      <w:tr w:rsidR="007D4C4D" w:rsidRPr="0001000C" w14:paraId="6D583AFA" w14:textId="77777777" w:rsidTr="000537F9">
        <w:tc>
          <w:tcPr>
            <w:tcW w:w="0" w:type="auto"/>
          </w:tcPr>
          <w:p w14:paraId="517D6323" w14:textId="6AAAB1C8" w:rsidR="0050476F" w:rsidRDefault="00B1738C" w:rsidP="00D64E6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He </w:t>
            </w:r>
            <w:r w:rsidRPr="00B1738C">
              <w:rPr>
                <w:i/>
                <w:sz w:val="18"/>
                <w:szCs w:val="18"/>
              </w:rPr>
              <w:t>et al.</w:t>
            </w:r>
          </w:p>
        </w:tc>
        <w:tc>
          <w:tcPr>
            <w:tcW w:w="0" w:type="auto"/>
          </w:tcPr>
          <w:p w14:paraId="52511BD7" w14:textId="4D81DB06" w:rsidR="0050476F" w:rsidRPr="008959CE" w:rsidRDefault="00B1738C" w:rsidP="00D64E68">
            <w:pPr>
              <w:rPr>
                <w:sz w:val="18"/>
                <w:szCs w:val="18"/>
              </w:rPr>
            </w:pPr>
            <w:r w:rsidRPr="00B1738C">
              <w:rPr>
                <w:sz w:val="18"/>
                <w:szCs w:val="18"/>
              </w:rPr>
              <w:t>29490308</w:t>
            </w:r>
          </w:p>
        </w:tc>
        <w:tc>
          <w:tcPr>
            <w:tcW w:w="0" w:type="auto"/>
          </w:tcPr>
          <w:p w14:paraId="0CA5F70D" w14:textId="3A83B661" w:rsidR="0050476F" w:rsidRPr="008959CE" w:rsidRDefault="00B1738C" w:rsidP="00D64E68">
            <w:pPr>
              <w:jc w:val="both"/>
              <w:rPr>
                <w:sz w:val="18"/>
                <w:szCs w:val="18"/>
              </w:rPr>
            </w:pPr>
            <w:r>
              <w:rPr>
                <w:sz w:val="18"/>
                <w:szCs w:val="18"/>
              </w:rPr>
              <w:t>China</w:t>
            </w:r>
          </w:p>
        </w:tc>
        <w:tc>
          <w:tcPr>
            <w:tcW w:w="0" w:type="auto"/>
          </w:tcPr>
          <w:p w14:paraId="56036F6F" w14:textId="2CB6EBF2" w:rsidR="0050476F" w:rsidRDefault="00B1738C" w:rsidP="00D64E68">
            <w:pPr>
              <w:rPr>
                <w:sz w:val="18"/>
                <w:szCs w:val="18"/>
              </w:rPr>
            </w:pPr>
            <w:r>
              <w:rPr>
                <w:sz w:val="18"/>
                <w:szCs w:val="18"/>
              </w:rPr>
              <w:t>2018</w:t>
            </w:r>
          </w:p>
        </w:tc>
        <w:tc>
          <w:tcPr>
            <w:tcW w:w="0" w:type="auto"/>
          </w:tcPr>
          <w:p w14:paraId="5CD6DAA0" w14:textId="6FD2DA15" w:rsidR="0050476F" w:rsidRDefault="00B1738C" w:rsidP="00D64E68">
            <w:pPr>
              <w:rPr>
                <w:sz w:val="18"/>
                <w:szCs w:val="18"/>
              </w:rPr>
            </w:pPr>
            <w:r>
              <w:rPr>
                <w:sz w:val="18"/>
                <w:szCs w:val="18"/>
              </w:rPr>
              <w:t>5D (HD)</w:t>
            </w:r>
          </w:p>
        </w:tc>
        <w:tc>
          <w:tcPr>
            <w:tcW w:w="0" w:type="auto"/>
          </w:tcPr>
          <w:p w14:paraId="398E1C25" w14:textId="3EEA572A" w:rsidR="0050476F" w:rsidRDefault="00813503" w:rsidP="00D64E68">
            <w:pPr>
              <w:rPr>
                <w:sz w:val="18"/>
                <w:szCs w:val="18"/>
              </w:rPr>
            </w:pPr>
            <w:r>
              <w:rPr>
                <w:sz w:val="18"/>
                <w:szCs w:val="18"/>
              </w:rPr>
              <w:t>150</w:t>
            </w:r>
          </w:p>
        </w:tc>
        <w:tc>
          <w:tcPr>
            <w:tcW w:w="0" w:type="auto"/>
          </w:tcPr>
          <w:p w14:paraId="1BDA8020" w14:textId="0F7757C1" w:rsidR="0050476F" w:rsidRDefault="0050476F" w:rsidP="00D64E68">
            <w:pPr>
              <w:rPr>
                <w:sz w:val="18"/>
                <w:szCs w:val="18"/>
              </w:rPr>
            </w:pPr>
            <w:r>
              <w:rPr>
                <w:rFonts w:hint="eastAsia"/>
                <w:sz w:val="18"/>
                <w:szCs w:val="18"/>
              </w:rPr>
              <w:t>N</w:t>
            </w:r>
            <w:r>
              <w:rPr>
                <w:sz w:val="18"/>
                <w:szCs w:val="18"/>
              </w:rPr>
              <w:t>eutral</w:t>
            </w:r>
          </w:p>
        </w:tc>
        <w:tc>
          <w:tcPr>
            <w:tcW w:w="0" w:type="auto"/>
          </w:tcPr>
          <w:p w14:paraId="28720672" w14:textId="5002DF54" w:rsidR="0050476F" w:rsidRDefault="0050476F" w:rsidP="00B50F28">
            <w:pPr>
              <w:rPr>
                <w:sz w:val="18"/>
                <w:szCs w:val="18"/>
              </w:rPr>
            </w:pPr>
            <w:r>
              <w:rPr>
                <w:sz w:val="18"/>
                <w:szCs w:val="18"/>
              </w:rPr>
              <w:t>Male percentage in patients with vascular calcification vs. no calcification</w:t>
            </w:r>
            <w:r w:rsidR="005B3B3F">
              <w:rPr>
                <w:sz w:val="18"/>
                <w:szCs w:val="18"/>
              </w:rPr>
              <w:t>: 61.1% vs.</w:t>
            </w:r>
            <w:r w:rsidR="005B3B3F" w:rsidRPr="005B3B3F">
              <w:rPr>
                <w:sz w:val="18"/>
                <w:szCs w:val="18"/>
              </w:rPr>
              <w:t xml:space="preserve"> </w:t>
            </w:r>
            <w:r w:rsidR="005B3B3F">
              <w:rPr>
                <w:sz w:val="18"/>
                <w:szCs w:val="18"/>
              </w:rPr>
              <w:t xml:space="preserve">76.2%, p = </w:t>
            </w:r>
            <w:r w:rsidR="005B3B3F" w:rsidRPr="005B3B3F">
              <w:rPr>
                <w:sz w:val="18"/>
                <w:szCs w:val="18"/>
              </w:rPr>
              <w:t>0.099</w:t>
            </w:r>
          </w:p>
        </w:tc>
        <w:tc>
          <w:tcPr>
            <w:tcW w:w="0" w:type="auto"/>
          </w:tcPr>
          <w:p w14:paraId="396E0D72" w14:textId="6CEA8558" w:rsidR="0050476F" w:rsidRDefault="00813503" w:rsidP="008959CE">
            <w:pPr>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E069393" w14:textId="6828EF22" w:rsidR="0050476F" w:rsidRDefault="00813503" w:rsidP="00D64E68">
            <w:pPr>
              <w:ind w:left="720" w:hanging="720"/>
              <w:rPr>
                <w:sz w:val="18"/>
                <w:szCs w:val="18"/>
              </w:rPr>
            </w:pPr>
            <w:r>
              <w:rPr>
                <w:sz w:val="18"/>
                <w:szCs w:val="18"/>
              </w:rPr>
              <w:fldChar w:fldCharType="begin" w:fldLock="1"/>
            </w:r>
            <w:r w:rsidR="008C7685">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9)","plainTextFormattedCitation":"(39)","previouslyFormattedCitation":"(39)"},"properties":{"noteIndex":0},"schema":"https://github.com/citation-style-language/schema/raw/master/csl-citation.json"}</w:instrText>
            </w:r>
            <w:r>
              <w:rPr>
                <w:sz w:val="18"/>
                <w:szCs w:val="18"/>
              </w:rPr>
              <w:fldChar w:fldCharType="separate"/>
            </w:r>
            <w:r w:rsidRPr="00813503">
              <w:rPr>
                <w:noProof/>
                <w:sz w:val="18"/>
                <w:szCs w:val="18"/>
              </w:rPr>
              <w:t>(39)</w:t>
            </w:r>
            <w:r>
              <w:rPr>
                <w:sz w:val="18"/>
                <w:szCs w:val="18"/>
              </w:rPr>
              <w:fldChar w:fldCharType="end"/>
            </w:r>
          </w:p>
        </w:tc>
      </w:tr>
      <w:tr w:rsidR="007D4C4D" w:rsidRPr="0001000C" w14:paraId="78F91E6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08015" w14:textId="6AE9A53E" w:rsidR="008A438F" w:rsidRDefault="00313D5F" w:rsidP="00D64E68">
            <w:pP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25CE6AA4" w14:textId="273400BF" w:rsidR="008A438F" w:rsidRPr="00B1738C" w:rsidRDefault="00313D5F" w:rsidP="00D64E68">
            <w:pPr>
              <w:cnfStyle w:val="000000100000" w:firstRow="0" w:lastRow="0" w:firstColumn="0" w:lastColumn="0" w:oddVBand="0" w:evenVBand="0" w:oddHBand="1" w:evenHBand="0" w:firstRowFirstColumn="0" w:firstRowLastColumn="0" w:lastRowFirstColumn="0" w:lastRowLastColumn="0"/>
              <w:rPr>
                <w:sz w:val="18"/>
                <w:szCs w:val="18"/>
              </w:rPr>
            </w:pPr>
            <w:r w:rsidRPr="00313D5F">
              <w:rPr>
                <w:sz w:val="18"/>
                <w:szCs w:val="18"/>
              </w:rPr>
              <w:t>16013017</w:t>
            </w:r>
          </w:p>
        </w:tc>
        <w:tc>
          <w:tcPr>
            <w:tcW w:w="0" w:type="auto"/>
          </w:tcPr>
          <w:p w14:paraId="7ADDD437" w14:textId="0AF3F666" w:rsidR="008A438F" w:rsidRDefault="00313D5F" w:rsidP="00D64E6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2B233C7D" w14:textId="6C0BCC87" w:rsidR="008A438F" w:rsidRDefault="00313D5F"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1D460A7" w14:textId="70FA2062" w:rsidR="008A438F" w:rsidRDefault="00313D5F"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B8CA6F5" w14:textId="1D8CE882" w:rsidR="008A438F" w:rsidRDefault="00313D5F"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6DEDD900" w14:textId="6394A934" w:rsidR="008A438F" w:rsidRDefault="008A438F" w:rsidP="00D64E6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AAB73B" w14:textId="785545BB" w:rsidR="008A438F" w:rsidRDefault="008A438F" w:rsidP="00B50F28">
            <w:pPr>
              <w:cnfStyle w:val="000000100000" w:firstRow="0" w:lastRow="0" w:firstColumn="0" w:lastColumn="0" w:oddVBand="0" w:evenVBand="0" w:oddHBand="1"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2844315F" w14:textId="0948238D" w:rsidR="008A438F" w:rsidRDefault="00313D5F" w:rsidP="008959CE">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B26C24E" w14:textId="52551382" w:rsidR="008A438F" w:rsidRDefault="00313D5F" w:rsidP="00D64E6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E0ADA">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40)","plainTextFormattedCitation":"(40)","previouslyFormattedCitation":"(40)"},"properties":{"noteIndex":0},"schema":"https://github.com/citation-style-language/schema/raw/master/csl-citation.json"}</w:instrText>
            </w:r>
            <w:r>
              <w:rPr>
                <w:sz w:val="18"/>
                <w:szCs w:val="18"/>
              </w:rPr>
              <w:fldChar w:fldCharType="separate"/>
            </w:r>
            <w:r w:rsidRPr="00313D5F">
              <w:rPr>
                <w:noProof/>
                <w:sz w:val="18"/>
                <w:szCs w:val="18"/>
              </w:rPr>
              <w:t>(40)</w:t>
            </w:r>
            <w:r>
              <w:rPr>
                <w:sz w:val="18"/>
                <w:szCs w:val="18"/>
              </w:rPr>
              <w:fldChar w:fldCharType="end"/>
            </w:r>
          </w:p>
        </w:tc>
      </w:tr>
      <w:tr w:rsidR="007D4C4D" w:rsidRPr="0001000C" w14:paraId="1D53926A" w14:textId="77777777" w:rsidTr="000537F9">
        <w:tc>
          <w:tcPr>
            <w:tcW w:w="0" w:type="auto"/>
          </w:tcPr>
          <w:p w14:paraId="20866C3C" w14:textId="7C3A1288" w:rsidR="00313D5F" w:rsidRDefault="00AE0ADA" w:rsidP="00D64E6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5FF2F7C3" w14:textId="44E5CE1A" w:rsidR="00313D5F" w:rsidRPr="00B1738C" w:rsidRDefault="00AE0ADA" w:rsidP="00D64E68">
            <w:pPr>
              <w:rPr>
                <w:sz w:val="18"/>
                <w:szCs w:val="18"/>
              </w:rPr>
            </w:pPr>
            <w:r w:rsidRPr="00AE0ADA">
              <w:rPr>
                <w:sz w:val="18"/>
                <w:szCs w:val="18"/>
              </w:rPr>
              <w:t>16350826</w:t>
            </w:r>
          </w:p>
        </w:tc>
        <w:tc>
          <w:tcPr>
            <w:tcW w:w="0" w:type="auto"/>
          </w:tcPr>
          <w:p w14:paraId="0717D600" w14:textId="597F5580" w:rsidR="00313D5F" w:rsidRDefault="00AE0ADA" w:rsidP="00D64E68">
            <w:pPr>
              <w:jc w:val="both"/>
              <w:rPr>
                <w:sz w:val="18"/>
                <w:szCs w:val="18"/>
              </w:rPr>
            </w:pPr>
            <w:r>
              <w:rPr>
                <w:sz w:val="18"/>
                <w:szCs w:val="18"/>
              </w:rPr>
              <w:t>Poland</w:t>
            </w:r>
          </w:p>
        </w:tc>
        <w:tc>
          <w:tcPr>
            <w:tcW w:w="0" w:type="auto"/>
          </w:tcPr>
          <w:p w14:paraId="38796F87" w14:textId="16015F77" w:rsidR="00313D5F" w:rsidRDefault="00AE0ADA" w:rsidP="00D64E68">
            <w:pPr>
              <w:rPr>
                <w:sz w:val="18"/>
                <w:szCs w:val="18"/>
              </w:rPr>
            </w:pPr>
            <w:r>
              <w:rPr>
                <w:sz w:val="18"/>
                <w:szCs w:val="18"/>
              </w:rPr>
              <w:t>2005</w:t>
            </w:r>
          </w:p>
        </w:tc>
        <w:tc>
          <w:tcPr>
            <w:tcW w:w="0" w:type="auto"/>
          </w:tcPr>
          <w:p w14:paraId="25B86A5B" w14:textId="621A36BE" w:rsidR="00313D5F" w:rsidRDefault="00AE0ADA" w:rsidP="00D64E68">
            <w:pPr>
              <w:rPr>
                <w:sz w:val="18"/>
                <w:szCs w:val="18"/>
              </w:rPr>
            </w:pPr>
            <w:r>
              <w:rPr>
                <w:sz w:val="18"/>
                <w:szCs w:val="18"/>
              </w:rPr>
              <w:t>5D (HD)</w:t>
            </w:r>
          </w:p>
        </w:tc>
        <w:tc>
          <w:tcPr>
            <w:tcW w:w="0" w:type="auto"/>
          </w:tcPr>
          <w:p w14:paraId="2ED4F682" w14:textId="4713F158" w:rsidR="00313D5F" w:rsidRDefault="00AE0ADA" w:rsidP="00D64E68">
            <w:pPr>
              <w:rPr>
                <w:sz w:val="18"/>
                <w:szCs w:val="18"/>
              </w:rPr>
            </w:pPr>
            <w:r>
              <w:rPr>
                <w:sz w:val="18"/>
                <w:szCs w:val="18"/>
              </w:rPr>
              <w:t>65</w:t>
            </w:r>
          </w:p>
        </w:tc>
        <w:tc>
          <w:tcPr>
            <w:tcW w:w="0" w:type="auto"/>
          </w:tcPr>
          <w:p w14:paraId="3B019DB6" w14:textId="446B0F52" w:rsidR="00313D5F" w:rsidRDefault="00AE0ADA" w:rsidP="00D64E68">
            <w:pPr>
              <w:rPr>
                <w:sz w:val="18"/>
                <w:szCs w:val="18"/>
              </w:rPr>
            </w:pPr>
            <w:r>
              <w:rPr>
                <w:sz w:val="18"/>
                <w:szCs w:val="18"/>
              </w:rPr>
              <w:t>Neutral</w:t>
            </w:r>
          </w:p>
        </w:tc>
        <w:tc>
          <w:tcPr>
            <w:tcW w:w="0" w:type="auto"/>
          </w:tcPr>
          <w:p w14:paraId="480C29B5" w14:textId="70B409EC" w:rsidR="00313D5F" w:rsidRPr="008A438F" w:rsidRDefault="00AE0ADA" w:rsidP="00B50F28">
            <w:pPr>
              <w:rPr>
                <w:sz w:val="18"/>
                <w:szCs w:val="18"/>
              </w:rPr>
            </w:pPr>
            <w:r>
              <w:rPr>
                <w:sz w:val="18"/>
                <w:szCs w:val="18"/>
              </w:rPr>
              <w:t>48.5</w:t>
            </w:r>
            <w:r w:rsidR="00613DCB">
              <w:rPr>
                <w:sz w:val="18"/>
                <w:szCs w:val="18"/>
              </w:rPr>
              <w:t xml:space="preserve">% vs. </w:t>
            </w:r>
            <w:r>
              <w:rPr>
                <w:sz w:val="18"/>
                <w:szCs w:val="18"/>
              </w:rPr>
              <w:t>43.7%, p &gt; 0.05</w:t>
            </w:r>
          </w:p>
        </w:tc>
        <w:tc>
          <w:tcPr>
            <w:tcW w:w="0" w:type="auto"/>
          </w:tcPr>
          <w:p w14:paraId="35AE766D" w14:textId="7B191840" w:rsidR="00AE0ADA" w:rsidRPr="00AE0ADA" w:rsidRDefault="00AE0ADA" w:rsidP="00AE0ADA">
            <w:pPr>
              <w:rPr>
                <w:sz w:val="18"/>
                <w:szCs w:val="18"/>
              </w:rPr>
            </w:pPr>
            <w:r>
              <w:rPr>
                <w:sz w:val="18"/>
                <w:szCs w:val="18"/>
              </w:rPr>
              <w:t>E</w:t>
            </w:r>
            <w:r w:rsidRPr="00AE0ADA">
              <w:rPr>
                <w:sz w:val="18"/>
                <w:szCs w:val="18"/>
              </w:rPr>
              <w:t>chocardiographic</w:t>
            </w:r>
          </w:p>
          <w:p w14:paraId="0101F6AA" w14:textId="77777777" w:rsidR="00AE0ADA" w:rsidRPr="00AE0ADA" w:rsidRDefault="00AE0ADA" w:rsidP="00AE0ADA">
            <w:pPr>
              <w:rPr>
                <w:sz w:val="18"/>
                <w:szCs w:val="18"/>
              </w:rPr>
            </w:pPr>
            <w:r w:rsidRPr="00AE0ADA">
              <w:rPr>
                <w:sz w:val="18"/>
                <w:szCs w:val="18"/>
              </w:rPr>
              <w:t>criteria of dense echoes in mitral vascular calcification</w:t>
            </w:r>
          </w:p>
          <w:p w14:paraId="43607AAD" w14:textId="77777777" w:rsidR="00AE0ADA" w:rsidRPr="00AE0ADA" w:rsidRDefault="00AE0ADA" w:rsidP="00AE0ADA">
            <w:pPr>
              <w:rPr>
                <w:sz w:val="18"/>
                <w:szCs w:val="18"/>
              </w:rPr>
            </w:pPr>
            <w:r w:rsidRPr="00AE0ADA">
              <w:rPr>
                <w:sz w:val="18"/>
                <w:szCs w:val="18"/>
              </w:rPr>
              <w:t>(MVC) or aortal vascular calcification (AVC) valve</w:t>
            </w:r>
          </w:p>
          <w:p w14:paraId="15A8CF63" w14:textId="674F0B0C" w:rsidR="00313D5F" w:rsidRDefault="00AE0ADA" w:rsidP="00AE0ADA">
            <w:pPr>
              <w:rPr>
                <w:sz w:val="18"/>
                <w:szCs w:val="18"/>
              </w:rPr>
            </w:pPr>
            <w:r w:rsidRPr="00AE0ADA">
              <w:rPr>
                <w:sz w:val="18"/>
                <w:szCs w:val="18"/>
              </w:rPr>
              <w:t>leaflets or annulus.</w:t>
            </w:r>
          </w:p>
        </w:tc>
        <w:tc>
          <w:tcPr>
            <w:tcW w:w="0" w:type="auto"/>
          </w:tcPr>
          <w:p w14:paraId="0828B926" w14:textId="23484EF4" w:rsidR="00313D5F" w:rsidRDefault="00AE0ADA" w:rsidP="00D64E68">
            <w:pPr>
              <w:ind w:left="720" w:hanging="72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41)","plainTextFormattedCitation":"(41)","previouslyFormattedCitation":"(41)"},"properties":{"noteIndex":0},"schema":"https://github.com/citation-style-language/schema/raw/master/csl-citation.json"}</w:instrText>
            </w:r>
            <w:r>
              <w:rPr>
                <w:sz w:val="18"/>
                <w:szCs w:val="18"/>
              </w:rPr>
              <w:fldChar w:fldCharType="separate"/>
            </w:r>
            <w:r w:rsidRPr="00AE0ADA">
              <w:rPr>
                <w:noProof/>
                <w:sz w:val="18"/>
                <w:szCs w:val="18"/>
              </w:rPr>
              <w:t>(41)</w:t>
            </w:r>
            <w:r>
              <w:rPr>
                <w:sz w:val="18"/>
                <w:szCs w:val="18"/>
              </w:rPr>
              <w:fldChar w:fldCharType="end"/>
            </w:r>
          </w:p>
        </w:tc>
      </w:tr>
      <w:tr w:rsidR="007D4C4D" w:rsidRPr="0001000C" w14:paraId="1C234175"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FB5CC0" w14:textId="7CCFD1FC" w:rsidR="008F3E58" w:rsidRPr="00AE0ADA" w:rsidRDefault="008F3E58" w:rsidP="008F3E58">
            <w:pPr>
              <w:rPr>
                <w:sz w:val="18"/>
                <w:szCs w:val="18"/>
              </w:rPr>
            </w:pPr>
            <w:proofErr w:type="spellStart"/>
            <w:r>
              <w:rPr>
                <w:sz w:val="18"/>
                <w:szCs w:val="18"/>
              </w:rPr>
              <w:t>Claes</w:t>
            </w:r>
            <w:proofErr w:type="spellEnd"/>
            <w:r>
              <w:rPr>
                <w:sz w:val="18"/>
                <w:szCs w:val="18"/>
              </w:rPr>
              <w:t xml:space="preserve"> KJ</w:t>
            </w:r>
          </w:p>
        </w:tc>
        <w:tc>
          <w:tcPr>
            <w:tcW w:w="0" w:type="auto"/>
          </w:tcPr>
          <w:p w14:paraId="03220DEA" w14:textId="4BB79CD1" w:rsidR="008F3E58" w:rsidRPr="00AE0ADA"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4C7C8D85" w14:textId="70A4EC93" w:rsidR="008F3E58" w:rsidRDefault="008F3E58"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14DF40B" w14:textId="71956392"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6983AD8" w14:textId="773C65C8"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91612B7" w14:textId="6A541191"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7ED8AA54" w14:textId="2708126B"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90B4D07" w14:textId="1F76D97D"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2196F0C4" w14:textId="37F7BC0E" w:rsidR="008F3E58" w:rsidRDefault="008F3E5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369F6645" w14:textId="59A4CECD" w:rsidR="008F3E58" w:rsidRDefault="00AC4333"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Pr="00AC4333">
              <w:rPr>
                <w:noProof/>
                <w:sz w:val="18"/>
                <w:szCs w:val="18"/>
              </w:rPr>
              <w:t>(42)</w:t>
            </w:r>
            <w:r>
              <w:rPr>
                <w:sz w:val="18"/>
                <w:szCs w:val="18"/>
              </w:rPr>
              <w:fldChar w:fldCharType="end"/>
            </w:r>
          </w:p>
        </w:tc>
      </w:tr>
      <w:tr w:rsidR="007D4C4D" w:rsidRPr="0001000C" w14:paraId="012F8796" w14:textId="77777777" w:rsidTr="000537F9">
        <w:tc>
          <w:tcPr>
            <w:tcW w:w="0" w:type="auto"/>
          </w:tcPr>
          <w:p w14:paraId="6D16F449" w14:textId="002478D4" w:rsidR="003845AB" w:rsidRDefault="00FD7EB5" w:rsidP="008F3E5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FD7EB5">
              <w:rPr>
                <w:sz w:val="18"/>
                <w:szCs w:val="18"/>
              </w:rPr>
              <w:lastRenderedPageBreak/>
              <w:t>Ballotta</w:t>
            </w:r>
            <w:proofErr w:type="spellEnd"/>
            <w:r>
              <w:rPr>
                <w:sz w:val="18"/>
                <w:szCs w:val="18"/>
              </w:rPr>
              <w:t xml:space="preserve"> </w:t>
            </w:r>
            <w:r w:rsidRPr="00FD7EB5">
              <w:rPr>
                <w:i/>
                <w:sz w:val="18"/>
                <w:szCs w:val="18"/>
              </w:rPr>
              <w:t>et al.</w:t>
            </w:r>
          </w:p>
        </w:tc>
        <w:tc>
          <w:tcPr>
            <w:tcW w:w="0" w:type="auto"/>
          </w:tcPr>
          <w:p w14:paraId="24A6922D" w14:textId="104912E7" w:rsidR="003845AB" w:rsidRPr="00FC372D" w:rsidRDefault="00FD7EB5" w:rsidP="008F3E58">
            <w:pPr>
              <w:rPr>
                <w:sz w:val="18"/>
                <w:szCs w:val="18"/>
              </w:rPr>
            </w:pPr>
            <w:r w:rsidRPr="00FD7EB5">
              <w:rPr>
                <w:sz w:val="18"/>
                <w:szCs w:val="18"/>
              </w:rPr>
              <w:t>14981445</w:t>
            </w:r>
          </w:p>
        </w:tc>
        <w:tc>
          <w:tcPr>
            <w:tcW w:w="0" w:type="auto"/>
          </w:tcPr>
          <w:p w14:paraId="2542935A" w14:textId="6A709321" w:rsidR="003845AB" w:rsidRPr="00FC372D" w:rsidRDefault="0089654F" w:rsidP="008F3E58">
            <w:pPr>
              <w:jc w:val="both"/>
              <w:rPr>
                <w:sz w:val="18"/>
                <w:szCs w:val="18"/>
              </w:rPr>
            </w:pPr>
            <w:r>
              <w:rPr>
                <w:sz w:val="18"/>
                <w:szCs w:val="18"/>
              </w:rPr>
              <w:t>Italy</w:t>
            </w:r>
          </w:p>
        </w:tc>
        <w:tc>
          <w:tcPr>
            <w:tcW w:w="0" w:type="auto"/>
          </w:tcPr>
          <w:p w14:paraId="061BB6B8" w14:textId="0239C06B" w:rsidR="003845AB" w:rsidRDefault="0047291F" w:rsidP="008F3E58">
            <w:pPr>
              <w:rPr>
                <w:sz w:val="18"/>
                <w:szCs w:val="18"/>
              </w:rPr>
            </w:pPr>
            <w:r>
              <w:rPr>
                <w:sz w:val="18"/>
                <w:szCs w:val="18"/>
              </w:rPr>
              <w:t>2004</w:t>
            </w:r>
          </w:p>
        </w:tc>
        <w:tc>
          <w:tcPr>
            <w:tcW w:w="0" w:type="auto"/>
          </w:tcPr>
          <w:p w14:paraId="703D6E35" w14:textId="684EACE5" w:rsidR="003845AB" w:rsidRDefault="0047291F" w:rsidP="008F3E58">
            <w:pPr>
              <w:rPr>
                <w:sz w:val="18"/>
                <w:szCs w:val="18"/>
              </w:rPr>
            </w:pPr>
            <w:r>
              <w:rPr>
                <w:sz w:val="18"/>
                <w:szCs w:val="18"/>
              </w:rPr>
              <w:t>5D</w:t>
            </w:r>
          </w:p>
        </w:tc>
        <w:tc>
          <w:tcPr>
            <w:tcW w:w="0" w:type="auto"/>
          </w:tcPr>
          <w:p w14:paraId="7FB9DE63" w14:textId="09941FA0" w:rsidR="003845AB" w:rsidRDefault="0047291F" w:rsidP="008F3E58">
            <w:pPr>
              <w:rPr>
                <w:sz w:val="18"/>
                <w:szCs w:val="18"/>
              </w:rPr>
            </w:pPr>
            <w:r>
              <w:rPr>
                <w:sz w:val="18"/>
                <w:szCs w:val="18"/>
              </w:rPr>
              <w:t>143</w:t>
            </w:r>
          </w:p>
        </w:tc>
        <w:tc>
          <w:tcPr>
            <w:tcW w:w="0" w:type="auto"/>
          </w:tcPr>
          <w:p w14:paraId="189574FA" w14:textId="17CFD8C4" w:rsidR="003845AB" w:rsidRDefault="00E66BA4" w:rsidP="008F3E58">
            <w:pPr>
              <w:rPr>
                <w:sz w:val="18"/>
                <w:szCs w:val="18"/>
              </w:rPr>
            </w:pPr>
            <w:r>
              <w:rPr>
                <w:sz w:val="18"/>
                <w:szCs w:val="18"/>
              </w:rPr>
              <w:t>Neutral</w:t>
            </w:r>
          </w:p>
        </w:tc>
        <w:tc>
          <w:tcPr>
            <w:tcW w:w="0" w:type="auto"/>
          </w:tcPr>
          <w:p w14:paraId="38B55BC9" w14:textId="300A7387" w:rsidR="003845AB" w:rsidRDefault="006A1BC3" w:rsidP="008F3E58">
            <w:pPr>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003845AB" w:rsidRPr="003845AB">
              <w:rPr>
                <w:sz w:val="18"/>
                <w:szCs w:val="18"/>
              </w:rPr>
              <w:t>78</w:t>
            </w:r>
            <w:r w:rsidR="003845AB">
              <w:rPr>
                <w:sz w:val="18"/>
                <w:szCs w:val="18"/>
              </w:rPr>
              <w:t>% vs.</w:t>
            </w:r>
            <w:r w:rsidR="003845AB" w:rsidRPr="003845AB">
              <w:rPr>
                <w:sz w:val="18"/>
                <w:szCs w:val="18"/>
              </w:rPr>
              <w:t xml:space="preserve"> 74</w:t>
            </w:r>
            <w:r w:rsidR="003845AB">
              <w:rPr>
                <w:sz w:val="18"/>
                <w:szCs w:val="18"/>
              </w:rPr>
              <w:t>%, p =</w:t>
            </w:r>
            <w:r w:rsidR="003845AB" w:rsidRPr="003845AB">
              <w:rPr>
                <w:sz w:val="18"/>
                <w:szCs w:val="18"/>
              </w:rPr>
              <w:t xml:space="preserve"> </w:t>
            </w:r>
            <w:r w:rsidR="00E66BA4">
              <w:rPr>
                <w:sz w:val="18"/>
                <w:szCs w:val="18"/>
              </w:rPr>
              <w:t>0</w:t>
            </w:r>
            <w:r w:rsidR="003845AB" w:rsidRPr="003845AB">
              <w:rPr>
                <w:sz w:val="18"/>
                <w:szCs w:val="18"/>
              </w:rPr>
              <w:t>.59</w:t>
            </w:r>
          </w:p>
        </w:tc>
        <w:tc>
          <w:tcPr>
            <w:tcW w:w="0" w:type="auto"/>
          </w:tcPr>
          <w:p w14:paraId="208EF401" w14:textId="723DD5C8" w:rsidR="003845AB" w:rsidRDefault="006A1BC3" w:rsidP="006A1BC3">
            <w:pPr>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273396DE" w14:textId="4FF8442B" w:rsidR="003845AB" w:rsidRDefault="0047291F" w:rsidP="008F3E58">
            <w:pPr>
              <w:ind w:left="720" w:hanging="720"/>
              <w:rPr>
                <w:sz w:val="18"/>
                <w:szCs w:val="18"/>
              </w:rPr>
            </w:pPr>
            <w:r>
              <w:rPr>
                <w:sz w:val="18"/>
                <w:szCs w:val="18"/>
              </w:rPr>
              <w:fldChar w:fldCharType="begin" w:fldLock="1"/>
            </w:r>
            <w:r w:rsidR="0045773A">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43)","plainTextFormattedCitation":"(43)","previouslyFormattedCitation":"(43)"},"properties":{"noteIndex":0},"schema":"https://github.com/citation-style-language/schema/raw/master/csl-citation.json"}</w:instrText>
            </w:r>
            <w:r>
              <w:rPr>
                <w:sz w:val="18"/>
                <w:szCs w:val="18"/>
              </w:rPr>
              <w:fldChar w:fldCharType="separate"/>
            </w:r>
            <w:r w:rsidRPr="0047291F">
              <w:rPr>
                <w:noProof/>
                <w:sz w:val="18"/>
                <w:szCs w:val="18"/>
              </w:rPr>
              <w:t>(43)</w:t>
            </w:r>
            <w:r>
              <w:rPr>
                <w:sz w:val="18"/>
                <w:szCs w:val="18"/>
              </w:rPr>
              <w:fldChar w:fldCharType="end"/>
            </w:r>
          </w:p>
        </w:tc>
      </w:tr>
      <w:tr w:rsidR="007D4C4D" w:rsidRPr="0001000C" w14:paraId="32D52ED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7DCE91" w14:textId="4070E1C7" w:rsidR="00BF782E" w:rsidRPr="00FD7EB5" w:rsidRDefault="00395ED8" w:rsidP="008F3E58">
            <w:pP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396A5AB5" w14:textId="6EA2B5CD" w:rsidR="00BF782E" w:rsidRPr="00FD7EB5" w:rsidRDefault="00395ED8" w:rsidP="008F3E58">
            <w:pP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402696EA" w14:textId="1E0CC2F6" w:rsidR="00BF782E" w:rsidRDefault="00395ED8"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23785B96" w14:textId="0B5502CF" w:rsidR="00BF782E" w:rsidRDefault="00395ED8" w:rsidP="008F3E58">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5B5E5565" w14:textId="428F6950" w:rsidR="00BF782E" w:rsidRDefault="00395ED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FEDD9B" w14:textId="41A80F8B" w:rsidR="00BF782E" w:rsidRDefault="00395ED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68885BF2" w14:textId="3D2110A8" w:rsidR="00BF782E" w:rsidRDefault="00BF782E"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23C4E8C" w14:textId="38E293C2" w:rsidR="00BF782E" w:rsidRDefault="00BF782E"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00472B29">
              <w:rPr>
                <w:sz w:val="18"/>
                <w:szCs w:val="18"/>
              </w:rPr>
              <w:t xml:space="preserve">gender in patients with 1 vs. 2 vs. 3 calcified valves: </w:t>
            </w:r>
            <w:r w:rsidR="00472B29" w:rsidRPr="00472B29">
              <w:rPr>
                <w:sz w:val="18"/>
                <w:szCs w:val="18"/>
              </w:rPr>
              <w:t xml:space="preserve">54.1 </w:t>
            </w:r>
            <w:r w:rsidR="00472B29">
              <w:rPr>
                <w:sz w:val="18"/>
                <w:szCs w:val="18"/>
              </w:rPr>
              <w:t xml:space="preserve">vs. </w:t>
            </w:r>
            <w:r w:rsidR="00472B29" w:rsidRPr="00472B29">
              <w:rPr>
                <w:sz w:val="18"/>
                <w:szCs w:val="18"/>
              </w:rPr>
              <w:t xml:space="preserve">55.3 </w:t>
            </w:r>
            <w:r w:rsidR="00472B29">
              <w:rPr>
                <w:sz w:val="18"/>
                <w:szCs w:val="18"/>
              </w:rPr>
              <w:t xml:space="preserve">vs. </w:t>
            </w:r>
            <w:r w:rsidR="00472B29" w:rsidRPr="00472B29">
              <w:rPr>
                <w:sz w:val="18"/>
                <w:szCs w:val="18"/>
              </w:rPr>
              <w:t>38.9</w:t>
            </w:r>
            <w:r w:rsidR="00472B29">
              <w:rPr>
                <w:sz w:val="18"/>
                <w:szCs w:val="18"/>
              </w:rPr>
              <w:t>, p = 0.19</w:t>
            </w:r>
          </w:p>
        </w:tc>
        <w:tc>
          <w:tcPr>
            <w:tcW w:w="0" w:type="auto"/>
          </w:tcPr>
          <w:p w14:paraId="6E9E1F75" w14:textId="0D671D5E" w:rsidR="00BF782E" w:rsidRDefault="00395ED8" w:rsidP="006A1BC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329BA19" w14:textId="39296927" w:rsidR="00BF782E" w:rsidRDefault="00395ED8"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B607B">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44)","plainTextFormattedCitation":"(44)","previouslyFormattedCitation":"(44)"},"properties":{"noteIndex":0},"schema":"https://github.com/citation-style-language/schema/raw/master/csl-citation.json"}</w:instrText>
            </w:r>
            <w:r>
              <w:rPr>
                <w:sz w:val="18"/>
                <w:szCs w:val="18"/>
              </w:rPr>
              <w:fldChar w:fldCharType="separate"/>
            </w:r>
            <w:r w:rsidRPr="00395ED8">
              <w:rPr>
                <w:noProof/>
                <w:sz w:val="18"/>
                <w:szCs w:val="18"/>
              </w:rPr>
              <w:t>(44)</w:t>
            </w:r>
            <w:r>
              <w:rPr>
                <w:sz w:val="18"/>
                <w:szCs w:val="18"/>
              </w:rPr>
              <w:fldChar w:fldCharType="end"/>
            </w:r>
          </w:p>
        </w:tc>
      </w:tr>
      <w:tr w:rsidR="007D4C4D" w:rsidRPr="0001000C" w14:paraId="301E3909" w14:textId="77777777" w:rsidTr="000537F9">
        <w:tc>
          <w:tcPr>
            <w:tcW w:w="0" w:type="auto"/>
          </w:tcPr>
          <w:p w14:paraId="3B27469F" w14:textId="2FCEEE0C" w:rsidR="0082231F" w:rsidRPr="00395ED8" w:rsidRDefault="001B607B" w:rsidP="008F3E5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Kimura </w:t>
            </w:r>
            <w:r w:rsidRPr="001B607B">
              <w:rPr>
                <w:i/>
                <w:sz w:val="18"/>
                <w:szCs w:val="18"/>
              </w:rPr>
              <w:t>et al.</w:t>
            </w:r>
          </w:p>
        </w:tc>
        <w:tc>
          <w:tcPr>
            <w:tcW w:w="0" w:type="auto"/>
          </w:tcPr>
          <w:p w14:paraId="6CCD0B57" w14:textId="0CFDDE9F" w:rsidR="0082231F" w:rsidRPr="00395ED8" w:rsidRDefault="001B607B" w:rsidP="008F3E58">
            <w:pPr>
              <w:rPr>
                <w:sz w:val="18"/>
                <w:szCs w:val="18"/>
              </w:rPr>
            </w:pPr>
            <w:r w:rsidRPr="001B607B">
              <w:rPr>
                <w:sz w:val="18"/>
                <w:szCs w:val="18"/>
              </w:rPr>
              <w:t>10412787</w:t>
            </w:r>
          </w:p>
        </w:tc>
        <w:tc>
          <w:tcPr>
            <w:tcW w:w="0" w:type="auto"/>
          </w:tcPr>
          <w:p w14:paraId="1138F0AF" w14:textId="3BF132F7" w:rsidR="0082231F" w:rsidRDefault="001B607B" w:rsidP="008F3E58">
            <w:pPr>
              <w:jc w:val="both"/>
              <w:rPr>
                <w:sz w:val="18"/>
                <w:szCs w:val="18"/>
              </w:rPr>
            </w:pPr>
            <w:r>
              <w:rPr>
                <w:sz w:val="18"/>
                <w:szCs w:val="18"/>
              </w:rPr>
              <w:t>Japan</w:t>
            </w:r>
          </w:p>
        </w:tc>
        <w:tc>
          <w:tcPr>
            <w:tcW w:w="0" w:type="auto"/>
          </w:tcPr>
          <w:p w14:paraId="50762897" w14:textId="5E6825BA" w:rsidR="0082231F" w:rsidRDefault="001B607B" w:rsidP="008F3E58">
            <w:pPr>
              <w:rPr>
                <w:sz w:val="18"/>
                <w:szCs w:val="18"/>
              </w:rPr>
            </w:pPr>
            <w:r>
              <w:rPr>
                <w:sz w:val="18"/>
                <w:szCs w:val="18"/>
              </w:rPr>
              <w:t>1999</w:t>
            </w:r>
          </w:p>
        </w:tc>
        <w:tc>
          <w:tcPr>
            <w:tcW w:w="0" w:type="auto"/>
          </w:tcPr>
          <w:p w14:paraId="5FFFF97A" w14:textId="480FC4B8" w:rsidR="0082231F" w:rsidRDefault="001B607B" w:rsidP="008F3E58">
            <w:pPr>
              <w:rPr>
                <w:sz w:val="18"/>
                <w:szCs w:val="18"/>
              </w:rPr>
            </w:pPr>
            <w:r>
              <w:rPr>
                <w:sz w:val="18"/>
                <w:szCs w:val="18"/>
              </w:rPr>
              <w:t>5D (HD)</w:t>
            </w:r>
          </w:p>
        </w:tc>
        <w:tc>
          <w:tcPr>
            <w:tcW w:w="0" w:type="auto"/>
          </w:tcPr>
          <w:p w14:paraId="7A12A83D" w14:textId="0A7BF7E4" w:rsidR="0082231F" w:rsidRDefault="001B607B" w:rsidP="008F3E58">
            <w:pPr>
              <w:rPr>
                <w:sz w:val="18"/>
                <w:szCs w:val="18"/>
              </w:rPr>
            </w:pPr>
            <w:r>
              <w:rPr>
                <w:sz w:val="18"/>
                <w:szCs w:val="18"/>
              </w:rPr>
              <w:t>137</w:t>
            </w:r>
          </w:p>
        </w:tc>
        <w:tc>
          <w:tcPr>
            <w:tcW w:w="0" w:type="auto"/>
          </w:tcPr>
          <w:p w14:paraId="38CD3415" w14:textId="543DAAD3" w:rsidR="0082231F" w:rsidRDefault="001B607B" w:rsidP="008F3E58">
            <w:pPr>
              <w:rPr>
                <w:sz w:val="18"/>
                <w:szCs w:val="18"/>
              </w:rPr>
            </w:pPr>
            <w:r>
              <w:rPr>
                <w:sz w:val="18"/>
                <w:szCs w:val="18"/>
              </w:rPr>
              <w:t>Male more severe</w:t>
            </w:r>
          </w:p>
        </w:tc>
        <w:tc>
          <w:tcPr>
            <w:tcW w:w="0" w:type="auto"/>
          </w:tcPr>
          <w:p w14:paraId="3353D04A" w14:textId="3D054A4D" w:rsidR="0082231F" w:rsidRDefault="001B607B" w:rsidP="008F3E58">
            <w:pPr>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316A6560" w14:textId="362B5BBB" w:rsidR="0082231F" w:rsidRDefault="001B607B" w:rsidP="006A1BC3">
            <w:pPr>
              <w:rPr>
                <w:sz w:val="18"/>
                <w:szCs w:val="18"/>
              </w:rPr>
            </w:pPr>
            <w:r>
              <w:rPr>
                <w:sz w:val="18"/>
                <w:szCs w:val="18"/>
              </w:rPr>
              <w:t>ACAI (aortic calcification area index) assessed with CT over the area above the bifurcation of the common iliac artery</w:t>
            </w:r>
          </w:p>
        </w:tc>
        <w:tc>
          <w:tcPr>
            <w:tcW w:w="0" w:type="auto"/>
          </w:tcPr>
          <w:p w14:paraId="59BFDA15" w14:textId="475E521C" w:rsidR="0082231F" w:rsidRDefault="001B607B" w:rsidP="008F3E58">
            <w:pPr>
              <w:ind w:left="720" w:hanging="720"/>
              <w:rPr>
                <w:sz w:val="18"/>
                <w:szCs w:val="18"/>
              </w:rPr>
            </w:pPr>
            <w:r>
              <w:rPr>
                <w:sz w:val="18"/>
                <w:szCs w:val="18"/>
              </w:rPr>
              <w:fldChar w:fldCharType="begin" w:fldLock="1"/>
            </w:r>
            <w:r w:rsidR="00042095">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5)","plainTextFormattedCitation":"(45)","previouslyFormattedCitation":"(45)"},"properties":{"noteIndex":0},"schema":"https://github.com/citation-style-language/schema/raw/master/csl-citation.json"}</w:instrText>
            </w:r>
            <w:r>
              <w:rPr>
                <w:sz w:val="18"/>
                <w:szCs w:val="18"/>
              </w:rPr>
              <w:fldChar w:fldCharType="separate"/>
            </w:r>
            <w:r w:rsidRPr="001B607B">
              <w:rPr>
                <w:noProof/>
                <w:sz w:val="18"/>
                <w:szCs w:val="18"/>
              </w:rPr>
              <w:t>(45)</w:t>
            </w:r>
            <w:r>
              <w:rPr>
                <w:sz w:val="18"/>
                <w:szCs w:val="18"/>
              </w:rPr>
              <w:fldChar w:fldCharType="end"/>
            </w:r>
          </w:p>
        </w:tc>
      </w:tr>
      <w:tr w:rsidR="007D4C4D" w:rsidRPr="0001000C" w14:paraId="071EFD5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F9A5B1" w14:textId="2ED1982B" w:rsidR="003C3EE4" w:rsidRDefault="00042095" w:rsidP="008F3E58">
            <w:pPr>
              <w:rPr>
                <w:sz w:val="18"/>
                <w:szCs w:val="18"/>
              </w:rPr>
            </w:pPr>
            <w:r>
              <w:rPr>
                <w:sz w:val="18"/>
                <w:szCs w:val="18"/>
              </w:rPr>
              <w:t xml:space="preserve">Lee </w:t>
            </w:r>
            <w:r w:rsidRPr="00042095">
              <w:rPr>
                <w:i/>
                <w:sz w:val="18"/>
                <w:szCs w:val="18"/>
              </w:rPr>
              <w:t>et al.</w:t>
            </w:r>
          </w:p>
        </w:tc>
        <w:tc>
          <w:tcPr>
            <w:tcW w:w="0" w:type="auto"/>
          </w:tcPr>
          <w:p w14:paraId="735645F9" w14:textId="3F05A0E8" w:rsidR="003C3EE4" w:rsidRPr="001B607B" w:rsidRDefault="00042095" w:rsidP="008F3E58">
            <w:pPr>
              <w:cnfStyle w:val="000000100000" w:firstRow="0" w:lastRow="0" w:firstColumn="0" w:lastColumn="0" w:oddVBand="0" w:evenVBand="0" w:oddHBand="1" w:evenHBand="0" w:firstRowFirstColumn="0" w:firstRowLastColumn="0" w:lastRowFirstColumn="0" w:lastRowLastColumn="0"/>
              <w:rPr>
                <w:sz w:val="18"/>
                <w:szCs w:val="18"/>
              </w:rPr>
            </w:pPr>
            <w:r w:rsidRPr="00042095">
              <w:rPr>
                <w:sz w:val="18"/>
                <w:szCs w:val="18"/>
              </w:rPr>
              <w:t>27884313</w:t>
            </w:r>
          </w:p>
        </w:tc>
        <w:tc>
          <w:tcPr>
            <w:tcW w:w="0" w:type="auto"/>
          </w:tcPr>
          <w:p w14:paraId="4FC75705" w14:textId="6D5E00BB" w:rsidR="003C3EE4" w:rsidRDefault="00042095"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D623482" w14:textId="1672F04A" w:rsidR="003C3EE4" w:rsidRDefault="00C63830"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B8522F7" w14:textId="0F0A00CD" w:rsidR="003C3EE4" w:rsidRDefault="0004209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2D9B1900" w14:textId="24A884A4" w:rsidR="003C3EE4" w:rsidRDefault="0004209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8</w:t>
            </w:r>
          </w:p>
        </w:tc>
        <w:tc>
          <w:tcPr>
            <w:tcW w:w="0" w:type="auto"/>
          </w:tcPr>
          <w:p w14:paraId="321AE27A" w14:textId="19E3E250" w:rsidR="003C3EE4" w:rsidRDefault="0004209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4C6F351E" w14:textId="7D6F2AAB" w:rsidR="003C3EE4" w:rsidRPr="001B607B" w:rsidRDefault="003C3EE4"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61558EB9" w14:textId="7EF13E6F" w:rsidR="003C3EE4" w:rsidRDefault="00042095" w:rsidP="000420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sidR="00871588">
              <w:rPr>
                <w:sz w:val="18"/>
                <w:szCs w:val="18"/>
              </w:rPr>
              <w:t xml:space="preserve">MSCT </w:t>
            </w:r>
            <w:r>
              <w:rPr>
                <w:sz w:val="18"/>
                <w:szCs w:val="18"/>
              </w:rPr>
              <w:t>(Agatston score)</w:t>
            </w:r>
          </w:p>
        </w:tc>
        <w:tc>
          <w:tcPr>
            <w:tcW w:w="0" w:type="auto"/>
          </w:tcPr>
          <w:p w14:paraId="2A512C58" w14:textId="1BEF8B5F" w:rsidR="003C3EE4" w:rsidRDefault="00042095"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61FA5">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46)","plainTextFormattedCitation":"(46)","previouslyFormattedCitation":"(46)"},"properties":{"noteIndex":0},"schema":"https://github.com/citation-style-language/schema/raw/master/csl-citation.json"}</w:instrText>
            </w:r>
            <w:r>
              <w:rPr>
                <w:sz w:val="18"/>
                <w:szCs w:val="18"/>
              </w:rPr>
              <w:fldChar w:fldCharType="separate"/>
            </w:r>
            <w:r w:rsidRPr="00D61FA5">
              <w:rPr>
                <w:noProof/>
                <w:sz w:val="18"/>
                <w:szCs w:val="18"/>
              </w:rPr>
              <w:t>(46)</w:t>
            </w:r>
            <w:r>
              <w:rPr>
                <w:sz w:val="18"/>
                <w:szCs w:val="18"/>
              </w:rPr>
              <w:fldChar w:fldCharType="end"/>
            </w:r>
          </w:p>
        </w:tc>
      </w:tr>
      <w:tr w:rsidR="007D4C4D" w:rsidRPr="0001000C" w14:paraId="3B238806" w14:textId="77777777" w:rsidTr="000537F9">
        <w:tc>
          <w:tcPr>
            <w:tcW w:w="0" w:type="auto"/>
          </w:tcPr>
          <w:p w14:paraId="293F9CC1" w14:textId="105308FF" w:rsidR="00D61FA5" w:rsidRDefault="0039771D" w:rsidP="008F3E5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Asci </w:t>
            </w:r>
            <w:r w:rsidRPr="0039771D">
              <w:rPr>
                <w:i/>
                <w:sz w:val="18"/>
                <w:szCs w:val="18"/>
              </w:rPr>
              <w:t>et al.</w:t>
            </w:r>
          </w:p>
        </w:tc>
        <w:tc>
          <w:tcPr>
            <w:tcW w:w="0" w:type="auto"/>
          </w:tcPr>
          <w:p w14:paraId="086D6F69" w14:textId="10819BE4" w:rsidR="00D61FA5" w:rsidRPr="00042095" w:rsidRDefault="0039771D" w:rsidP="008F3E58">
            <w:pPr>
              <w:rPr>
                <w:sz w:val="18"/>
                <w:szCs w:val="18"/>
              </w:rPr>
            </w:pPr>
            <w:r w:rsidRPr="0039771D">
              <w:rPr>
                <w:sz w:val="18"/>
                <w:szCs w:val="18"/>
              </w:rPr>
              <w:t>20709740</w:t>
            </w:r>
          </w:p>
        </w:tc>
        <w:tc>
          <w:tcPr>
            <w:tcW w:w="0" w:type="auto"/>
          </w:tcPr>
          <w:p w14:paraId="6957B3B5" w14:textId="43067113" w:rsidR="00D61FA5" w:rsidRDefault="00D61FA5" w:rsidP="008F3E58">
            <w:pPr>
              <w:jc w:val="both"/>
              <w:rPr>
                <w:sz w:val="18"/>
                <w:szCs w:val="18"/>
              </w:rPr>
            </w:pPr>
            <w:r>
              <w:rPr>
                <w:sz w:val="18"/>
                <w:szCs w:val="18"/>
              </w:rPr>
              <w:t>Turkey</w:t>
            </w:r>
          </w:p>
        </w:tc>
        <w:tc>
          <w:tcPr>
            <w:tcW w:w="0" w:type="auto"/>
          </w:tcPr>
          <w:p w14:paraId="6496192B" w14:textId="4F6B6BBD" w:rsidR="00D61FA5" w:rsidRDefault="00D61FA5" w:rsidP="008F3E58">
            <w:pPr>
              <w:rPr>
                <w:sz w:val="18"/>
                <w:szCs w:val="18"/>
              </w:rPr>
            </w:pPr>
            <w:r>
              <w:rPr>
                <w:sz w:val="18"/>
                <w:szCs w:val="18"/>
              </w:rPr>
              <w:t>2010</w:t>
            </w:r>
          </w:p>
        </w:tc>
        <w:tc>
          <w:tcPr>
            <w:tcW w:w="0" w:type="auto"/>
          </w:tcPr>
          <w:p w14:paraId="6D506E78" w14:textId="7D9FD4F9" w:rsidR="00D61FA5" w:rsidRDefault="00D61FA5" w:rsidP="008F3E58">
            <w:pPr>
              <w:rPr>
                <w:sz w:val="18"/>
                <w:szCs w:val="18"/>
              </w:rPr>
            </w:pPr>
            <w:r>
              <w:rPr>
                <w:sz w:val="18"/>
                <w:szCs w:val="18"/>
              </w:rPr>
              <w:t>5D (HD)</w:t>
            </w:r>
          </w:p>
        </w:tc>
        <w:tc>
          <w:tcPr>
            <w:tcW w:w="0" w:type="auto"/>
          </w:tcPr>
          <w:p w14:paraId="41AAE85B" w14:textId="3AD48FB9" w:rsidR="00D61FA5" w:rsidRDefault="00D61FA5" w:rsidP="008F3E58">
            <w:pPr>
              <w:rPr>
                <w:sz w:val="18"/>
                <w:szCs w:val="18"/>
              </w:rPr>
            </w:pPr>
            <w:r>
              <w:rPr>
                <w:sz w:val="18"/>
                <w:szCs w:val="18"/>
              </w:rPr>
              <w:t>207</w:t>
            </w:r>
          </w:p>
        </w:tc>
        <w:tc>
          <w:tcPr>
            <w:tcW w:w="0" w:type="auto"/>
          </w:tcPr>
          <w:p w14:paraId="54A0C126" w14:textId="48B0DC49" w:rsidR="00D61FA5" w:rsidRDefault="00D61FA5" w:rsidP="008F3E58">
            <w:pPr>
              <w:rPr>
                <w:sz w:val="18"/>
                <w:szCs w:val="18"/>
              </w:rPr>
            </w:pPr>
            <w:r>
              <w:rPr>
                <w:sz w:val="18"/>
                <w:szCs w:val="18"/>
              </w:rPr>
              <w:t>Male more severe</w:t>
            </w:r>
          </w:p>
        </w:tc>
        <w:tc>
          <w:tcPr>
            <w:tcW w:w="0" w:type="auto"/>
          </w:tcPr>
          <w:p w14:paraId="361EC3B2" w14:textId="6340E5A0" w:rsidR="00D61FA5" w:rsidRDefault="00D61FA5" w:rsidP="008F3E58">
            <w:pPr>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554644ED" w14:textId="711594FB" w:rsidR="00D61FA5" w:rsidRDefault="00D61FA5" w:rsidP="00042095">
            <w:pPr>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03CF19F5" w14:textId="568E3FBE" w:rsidR="00D61FA5" w:rsidRDefault="00D61FA5" w:rsidP="008F3E58">
            <w:pPr>
              <w:ind w:left="720" w:hanging="720"/>
              <w:rPr>
                <w:sz w:val="18"/>
                <w:szCs w:val="18"/>
              </w:rPr>
            </w:pPr>
            <w:r>
              <w:rPr>
                <w:sz w:val="18"/>
                <w:szCs w:val="18"/>
              </w:rPr>
              <w:fldChar w:fldCharType="begin" w:fldLock="1"/>
            </w:r>
            <w:r w:rsidR="0098277E">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7)","plainTextFormattedCitation":"(47)","previouslyFormattedCitation":"(47)"},"properties":{"noteIndex":0},"schema":"https://github.com/citation-style-language/schema/raw/master/csl-citation.json"}</w:instrText>
            </w:r>
            <w:r>
              <w:rPr>
                <w:sz w:val="18"/>
                <w:szCs w:val="18"/>
              </w:rPr>
              <w:fldChar w:fldCharType="separate"/>
            </w:r>
            <w:r w:rsidRPr="00D61FA5">
              <w:rPr>
                <w:noProof/>
                <w:sz w:val="18"/>
                <w:szCs w:val="18"/>
              </w:rPr>
              <w:t>(47)</w:t>
            </w:r>
            <w:r>
              <w:rPr>
                <w:sz w:val="18"/>
                <w:szCs w:val="18"/>
              </w:rPr>
              <w:fldChar w:fldCharType="end"/>
            </w:r>
          </w:p>
        </w:tc>
      </w:tr>
      <w:tr w:rsidR="007D4C4D" w:rsidRPr="0001000C" w14:paraId="675C271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6A876" w14:textId="65A8EF36" w:rsidR="002B6A37" w:rsidRDefault="00871588" w:rsidP="008F3E58">
            <w:pP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42C97AAD" w14:textId="3BEC7342" w:rsidR="002B6A37" w:rsidRPr="0039771D" w:rsidRDefault="00871588" w:rsidP="008F3E58">
            <w:pPr>
              <w:cnfStyle w:val="000000100000" w:firstRow="0" w:lastRow="0" w:firstColumn="0" w:lastColumn="0" w:oddVBand="0" w:evenVBand="0" w:oddHBand="1" w:evenHBand="0" w:firstRowFirstColumn="0" w:firstRowLastColumn="0" w:lastRowFirstColumn="0" w:lastRowLastColumn="0"/>
              <w:rPr>
                <w:sz w:val="18"/>
                <w:szCs w:val="18"/>
              </w:rPr>
            </w:pPr>
            <w:r w:rsidRPr="00871588">
              <w:rPr>
                <w:sz w:val="18"/>
                <w:szCs w:val="18"/>
              </w:rPr>
              <w:t>19594321</w:t>
            </w:r>
          </w:p>
        </w:tc>
        <w:tc>
          <w:tcPr>
            <w:tcW w:w="0" w:type="auto"/>
          </w:tcPr>
          <w:p w14:paraId="46742773" w14:textId="3A1F6AD1" w:rsidR="002B6A37" w:rsidRDefault="00871588"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711A3021" w14:textId="0AEEADC8" w:rsidR="002B6A37" w:rsidRDefault="0087158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4B55B86" w14:textId="0905855A" w:rsidR="002B6A37" w:rsidRDefault="0087158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0C84EF23" w14:textId="718FB4DD" w:rsidR="002B6A37" w:rsidRDefault="00871588"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62D6C1D1" w14:textId="57212EBD" w:rsidR="002B6A37" w:rsidRDefault="002B6A3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63D6604A" w14:textId="2217E821" w:rsidR="002B6A37" w:rsidRDefault="002B6A3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out vs. with calcification</w:t>
            </w:r>
            <w:r w:rsidR="00C76003">
              <w:rPr>
                <w:sz w:val="18"/>
                <w:szCs w:val="18"/>
              </w:rPr>
              <w:t>:</w:t>
            </w:r>
            <w:r>
              <w:rPr>
                <w:sz w:val="18"/>
                <w:szCs w:val="18"/>
              </w:rPr>
              <w:t xml:space="preserve"> </w:t>
            </w:r>
            <w:r w:rsidRPr="002B6A37">
              <w:rPr>
                <w:sz w:val="18"/>
                <w:szCs w:val="18"/>
              </w:rPr>
              <w:t>47</w:t>
            </w:r>
            <w:r w:rsidR="00C76003">
              <w:rPr>
                <w:sz w:val="18"/>
                <w:szCs w:val="18"/>
              </w:rPr>
              <w:t>%</w:t>
            </w:r>
            <w:r w:rsidRPr="002B6A37">
              <w:rPr>
                <w:sz w:val="18"/>
                <w:szCs w:val="18"/>
              </w:rPr>
              <w:t xml:space="preserve"> </w:t>
            </w:r>
            <w:r w:rsidR="00C76003">
              <w:rPr>
                <w:sz w:val="18"/>
                <w:szCs w:val="18"/>
              </w:rPr>
              <w:t xml:space="preserve">vs. </w:t>
            </w:r>
            <w:r w:rsidRPr="002B6A37">
              <w:rPr>
                <w:sz w:val="18"/>
                <w:szCs w:val="18"/>
              </w:rPr>
              <w:t>79</w:t>
            </w:r>
            <w:r w:rsidR="00C76003">
              <w:rPr>
                <w:sz w:val="18"/>
                <w:szCs w:val="18"/>
              </w:rPr>
              <w:t>%, p =</w:t>
            </w:r>
            <w:r w:rsidRPr="002B6A37">
              <w:rPr>
                <w:sz w:val="18"/>
                <w:szCs w:val="18"/>
              </w:rPr>
              <w:t xml:space="preserve"> </w:t>
            </w:r>
            <w:r w:rsidR="00C76003">
              <w:rPr>
                <w:sz w:val="18"/>
                <w:szCs w:val="18"/>
              </w:rPr>
              <w:t>0</w:t>
            </w:r>
            <w:r w:rsidRPr="002B6A37">
              <w:rPr>
                <w:sz w:val="18"/>
                <w:szCs w:val="18"/>
              </w:rPr>
              <w:t>.02</w:t>
            </w:r>
          </w:p>
        </w:tc>
        <w:tc>
          <w:tcPr>
            <w:tcW w:w="0" w:type="auto"/>
          </w:tcPr>
          <w:p w14:paraId="3238F045" w14:textId="574E6FC7" w:rsidR="002B6A37" w:rsidRDefault="00871588" w:rsidP="000420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using MSCT (Agatston score)</w:t>
            </w:r>
          </w:p>
        </w:tc>
        <w:tc>
          <w:tcPr>
            <w:tcW w:w="0" w:type="auto"/>
          </w:tcPr>
          <w:p w14:paraId="4D66446F" w14:textId="7A88F039" w:rsidR="002B6A37" w:rsidRDefault="00871588"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8C520C">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48)","plainTextFormattedCitation":"(48)","previouslyFormattedCitation":"(48)"},"properties":{"noteIndex":0},"schema":"https://github.com/citation-style-language/schema/raw/master/csl-citation.json"}</w:instrText>
            </w:r>
            <w:r>
              <w:rPr>
                <w:sz w:val="18"/>
                <w:szCs w:val="18"/>
              </w:rPr>
              <w:fldChar w:fldCharType="separate"/>
            </w:r>
            <w:r w:rsidRPr="00871588">
              <w:rPr>
                <w:noProof/>
                <w:sz w:val="18"/>
                <w:szCs w:val="18"/>
              </w:rPr>
              <w:t>(48)</w:t>
            </w:r>
            <w:r>
              <w:rPr>
                <w:sz w:val="18"/>
                <w:szCs w:val="18"/>
              </w:rPr>
              <w:fldChar w:fldCharType="end"/>
            </w:r>
          </w:p>
        </w:tc>
      </w:tr>
      <w:tr w:rsidR="007D4C4D" w:rsidRPr="0001000C" w14:paraId="3CD50A6B" w14:textId="77777777" w:rsidTr="000537F9">
        <w:tc>
          <w:tcPr>
            <w:tcW w:w="0" w:type="auto"/>
          </w:tcPr>
          <w:p w14:paraId="53C20D14" w14:textId="28774AB0" w:rsidR="00BE7413" w:rsidRPr="00871588" w:rsidRDefault="00E811AE" w:rsidP="008F3E5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Oh </w:t>
            </w:r>
            <w:r w:rsidRPr="00E811AE">
              <w:rPr>
                <w:i/>
                <w:sz w:val="18"/>
                <w:szCs w:val="18"/>
              </w:rPr>
              <w:t>et al.</w:t>
            </w:r>
          </w:p>
        </w:tc>
        <w:tc>
          <w:tcPr>
            <w:tcW w:w="0" w:type="auto"/>
          </w:tcPr>
          <w:p w14:paraId="567CA19D" w14:textId="27C16B06" w:rsidR="00BE7413" w:rsidRPr="00871588" w:rsidRDefault="00E811AE" w:rsidP="008F3E58">
            <w:pPr>
              <w:rPr>
                <w:sz w:val="18"/>
                <w:szCs w:val="18"/>
              </w:rPr>
            </w:pPr>
            <w:r w:rsidRPr="00E811AE">
              <w:rPr>
                <w:sz w:val="18"/>
                <w:szCs w:val="18"/>
              </w:rPr>
              <w:t>12093777</w:t>
            </w:r>
          </w:p>
        </w:tc>
        <w:tc>
          <w:tcPr>
            <w:tcW w:w="0" w:type="auto"/>
          </w:tcPr>
          <w:p w14:paraId="0650ECB7" w14:textId="749333D5" w:rsidR="00BE7413" w:rsidRDefault="00E811AE" w:rsidP="008F3E58">
            <w:pPr>
              <w:jc w:val="both"/>
              <w:rPr>
                <w:sz w:val="18"/>
                <w:szCs w:val="18"/>
              </w:rPr>
            </w:pPr>
            <w:r>
              <w:rPr>
                <w:sz w:val="18"/>
                <w:szCs w:val="18"/>
              </w:rPr>
              <w:t>Germany</w:t>
            </w:r>
          </w:p>
        </w:tc>
        <w:tc>
          <w:tcPr>
            <w:tcW w:w="0" w:type="auto"/>
          </w:tcPr>
          <w:p w14:paraId="6995D270" w14:textId="2CD43BF7" w:rsidR="00BE7413" w:rsidRDefault="00E811AE" w:rsidP="008F3E58">
            <w:pPr>
              <w:rPr>
                <w:sz w:val="18"/>
                <w:szCs w:val="18"/>
              </w:rPr>
            </w:pPr>
            <w:r>
              <w:rPr>
                <w:sz w:val="18"/>
                <w:szCs w:val="18"/>
              </w:rPr>
              <w:t>2002</w:t>
            </w:r>
          </w:p>
        </w:tc>
        <w:tc>
          <w:tcPr>
            <w:tcW w:w="0" w:type="auto"/>
          </w:tcPr>
          <w:p w14:paraId="33B7081A" w14:textId="6F681923" w:rsidR="00BE7413" w:rsidRDefault="00E811AE" w:rsidP="008F3E58">
            <w:pPr>
              <w:rPr>
                <w:sz w:val="18"/>
                <w:szCs w:val="18"/>
              </w:rPr>
            </w:pPr>
            <w:r>
              <w:rPr>
                <w:sz w:val="18"/>
                <w:szCs w:val="18"/>
              </w:rPr>
              <w:t>5</w:t>
            </w:r>
          </w:p>
        </w:tc>
        <w:tc>
          <w:tcPr>
            <w:tcW w:w="0" w:type="auto"/>
          </w:tcPr>
          <w:p w14:paraId="0FBE9920" w14:textId="18918DAB" w:rsidR="00BE7413" w:rsidRDefault="00E811AE" w:rsidP="008F3E58">
            <w:pPr>
              <w:rPr>
                <w:sz w:val="18"/>
                <w:szCs w:val="18"/>
              </w:rPr>
            </w:pPr>
            <w:r>
              <w:rPr>
                <w:sz w:val="18"/>
                <w:szCs w:val="18"/>
              </w:rPr>
              <w:t>39</w:t>
            </w:r>
          </w:p>
        </w:tc>
        <w:tc>
          <w:tcPr>
            <w:tcW w:w="0" w:type="auto"/>
          </w:tcPr>
          <w:p w14:paraId="1E0525A3" w14:textId="26CEC879" w:rsidR="00BE7413" w:rsidRDefault="00BE7413" w:rsidP="008F3E58">
            <w:pPr>
              <w:rPr>
                <w:sz w:val="18"/>
                <w:szCs w:val="18"/>
              </w:rPr>
            </w:pPr>
            <w:r>
              <w:rPr>
                <w:sz w:val="18"/>
                <w:szCs w:val="18"/>
              </w:rPr>
              <w:t xml:space="preserve">Female more </w:t>
            </w:r>
            <w:r w:rsidR="00E811AE">
              <w:rPr>
                <w:sz w:val="18"/>
                <w:szCs w:val="18"/>
              </w:rPr>
              <w:t>prevalent in childhood-onset CRF aged 19-39</w:t>
            </w:r>
          </w:p>
        </w:tc>
        <w:tc>
          <w:tcPr>
            <w:tcW w:w="0" w:type="auto"/>
          </w:tcPr>
          <w:p w14:paraId="46819CDB" w14:textId="3AF06771" w:rsidR="00BE7413" w:rsidRDefault="00BE7413" w:rsidP="00BE7413">
            <w:pPr>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756B51B3" w14:textId="5D77A384" w:rsidR="00BE7413" w:rsidRDefault="008C520C" w:rsidP="008C520C">
            <w:pPr>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312A3F8E" w14:textId="72512673" w:rsidR="00BE7413" w:rsidRDefault="008C520C" w:rsidP="008F3E58">
            <w:pPr>
              <w:ind w:left="720" w:hanging="720"/>
              <w:rPr>
                <w:sz w:val="18"/>
                <w:szCs w:val="18"/>
              </w:rPr>
            </w:pPr>
            <w:r>
              <w:rPr>
                <w:sz w:val="18"/>
                <w:szCs w:val="18"/>
              </w:rPr>
              <w:fldChar w:fldCharType="begin" w:fldLock="1"/>
            </w:r>
            <w:r w:rsidR="001748A5">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49)","plainTextFormattedCitation":"(49)","previouslyFormattedCitation":"(49)"},"properties":{"noteIndex":0},"schema":"https://github.com/citation-style-language/schema/raw/master/csl-citation.json"}</w:instrText>
            </w:r>
            <w:r>
              <w:rPr>
                <w:sz w:val="18"/>
                <w:szCs w:val="18"/>
              </w:rPr>
              <w:fldChar w:fldCharType="separate"/>
            </w:r>
            <w:r w:rsidRPr="008C520C">
              <w:rPr>
                <w:noProof/>
                <w:sz w:val="18"/>
                <w:szCs w:val="18"/>
              </w:rPr>
              <w:t>(49)</w:t>
            </w:r>
            <w:r>
              <w:rPr>
                <w:sz w:val="18"/>
                <w:szCs w:val="18"/>
              </w:rPr>
              <w:fldChar w:fldCharType="end"/>
            </w:r>
          </w:p>
        </w:tc>
      </w:tr>
      <w:tr w:rsidR="007D4C4D" w:rsidRPr="0001000C" w14:paraId="70D2F3B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6F65AF" w14:textId="2B79A21A" w:rsidR="00FE7432" w:rsidRDefault="00A63A6A" w:rsidP="008F3E58">
            <w:pPr>
              <w:rPr>
                <w:sz w:val="18"/>
                <w:szCs w:val="18"/>
              </w:rPr>
            </w:pPr>
            <w:r>
              <w:rPr>
                <w:sz w:val="18"/>
                <w:szCs w:val="18"/>
              </w:rPr>
              <w:t xml:space="preserve">Kim </w:t>
            </w:r>
            <w:r w:rsidRPr="00A63A6A">
              <w:rPr>
                <w:i/>
                <w:sz w:val="18"/>
                <w:szCs w:val="18"/>
              </w:rPr>
              <w:t>et al.</w:t>
            </w:r>
          </w:p>
        </w:tc>
        <w:tc>
          <w:tcPr>
            <w:tcW w:w="0" w:type="auto"/>
          </w:tcPr>
          <w:p w14:paraId="339CA23F" w14:textId="6A196F46" w:rsidR="00FE7432" w:rsidRPr="00E811AE" w:rsidRDefault="00A63A6A" w:rsidP="008F3E58">
            <w:pPr>
              <w:cnfStyle w:val="000000100000" w:firstRow="0" w:lastRow="0" w:firstColumn="0" w:lastColumn="0" w:oddVBand="0" w:evenVBand="0" w:oddHBand="1" w:evenHBand="0" w:firstRowFirstColumn="0" w:firstRowLastColumn="0" w:lastRowFirstColumn="0" w:lastRowLastColumn="0"/>
              <w:rPr>
                <w:sz w:val="18"/>
                <w:szCs w:val="18"/>
              </w:rPr>
            </w:pPr>
            <w:r w:rsidRPr="00A63A6A">
              <w:rPr>
                <w:sz w:val="18"/>
                <w:szCs w:val="18"/>
              </w:rPr>
              <w:t>22111814</w:t>
            </w:r>
          </w:p>
        </w:tc>
        <w:tc>
          <w:tcPr>
            <w:tcW w:w="0" w:type="auto"/>
          </w:tcPr>
          <w:p w14:paraId="1B092328" w14:textId="6C1584DF" w:rsidR="00FE7432" w:rsidRDefault="00F6753A"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89667F5" w14:textId="180CFF65" w:rsidR="00FE7432" w:rsidRDefault="00C33E7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D1F0535" w14:textId="5DB7C8F1" w:rsidR="00FE7432" w:rsidRDefault="00C33E7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17AEFA" w14:textId="6E716136" w:rsidR="00FE7432" w:rsidRDefault="00C33E7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39A075CD" w14:textId="53158D20" w:rsidR="00FE7432" w:rsidRDefault="00C33E75"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BD4102A" w14:textId="73695C00" w:rsidR="00FE7432" w:rsidRPr="00BE7413" w:rsidRDefault="00D969E2" w:rsidP="00BE741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00FE7432" w:rsidRPr="00FE7432">
              <w:rPr>
                <w:sz w:val="18"/>
                <w:szCs w:val="18"/>
              </w:rPr>
              <w:t xml:space="preserve">47.8% </w:t>
            </w:r>
            <w:r>
              <w:rPr>
                <w:sz w:val="18"/>
                <w:szCs w:val="18"/>
              </w:rPr>
              <w:t>vs.</w:t>
            </w:r>
            <w:r w:rsidR="00FE7432" w:rsidRPr="00FE7432">
              <w:rPr>
                <w:sz w:val="18"/>
                <w:szCs w:val="18"/>
              </w:rPr>
              <w:t xml:space="preserve"> 44.5%</w:t>
            </w:r>
            <w:r>
              <w:rPr>
                <w:sz w:val="18"/>
                <w:szCs w:val="18"/>
              </w:rPr>
              <w:t>, p =</w:t>
            </w:r>
            <w:r w:rsidR="00FE7432" w:rsidRPr="00FE7432">
              <w:rPr>
                <w:sz w:val="18"/>
                <w:szCs w:val="18"/>
              </w:rPr>
              <w:t xml:space="preserve"> 0.657</w:t>
            </w:r>
          </w:p>
        </w:tc>
        <w:tc>
          <w:tcPr>
            <w:tcW w:w="0" w:type="auto"/>
          </w:tcPr>
          <w:p w14:paraId="717CFB2A" w14:textId="3BDC5472" w:rsidR="00FE7432" w:rsidRPr="008C520C" w:rsidRDefault="00195B4F" w:rsidP="008C520C">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62BC6747" w14:textId="3098BC1C" w:rsidR="00FE7432" w:rsidRDefault="00F6753A"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50)","plainTextFormattedCitation":"(50)","previouslyFormattedCitation":"(50)"},"properties":{"noteIndex":0},"schema":"https://github.com/citation-style-language/schema/raw/master/csl-citation.json"}</w:instrText>
            </w:r>
            <w:r>
              <w:rPr>
                <w:sz w:val="18"/>
                <w:szCs w:val="18"/>
              </w:rPr>
              <w:fldChar w:fldCharType="separate"/>
            </w:r>
            <w:r w:rsidRPr="00F6753A">
              <w:rPr>
                <w:noProof/>
                <w:sz w:val="18"/>
                <w:szCs w:val="18"/>
              </w:rPr>
              <w:t>(50)</w:t>
            </w:r>
            <w:r>
              <w:rPr>
                <w:sz w:val="18"/>
                <w:szCs w:val="18"/>
              </w:rPr>
              <w:fldChar w:fldCharType="end"/>
            </w:r>
          </w:p>
        </w:tc>
      </w:tr>
      <w:tr w:rsidR="007D4C4D" w:rsidRPr="0001000C" w14:paraId="0B785214" w14:textId="77777777" w:rsidTr="000537F9">
        <w:tc>
          <w:tcPr>
            <w:tcW w:w="0" w:type="auto"/>
          </w:tcPr>
          <w:p w14:paraId="5A90C56C" w14:textId="2B428ED4" w:rsidR="005563AF" w:rsidRDefault="00F6753A" w:rsidP="008F3E58">
            <w:pPr>
              <w:cnfStyle w:val="001000000000" w:firstRow="0" w:lastRow="0" w:firstColumn="1" w:lastColumn="0" w:oddVBand="0" w:evenVBand="0" w:oddHBand="0" w:evenHBand="0" w:firstRowFirstColumn="0" w:firstRowLastColumn="0" w:lastRowFirstColumn="0" w:lastRowLastColumn="0"/>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7EF29653" w14:textId="23490FC9" w:rsidR="005563AF" w:rsidRPr="00A63A6A" w:rsidRDefault="00F6753A" w:rsidP="008F3E58">
            <w:pPr>
              <w:rPr>
                <w:sz w:val="18"/>
                <w:szCs w:val="18"/>
              </w:rPr>
            </w:pPr>
            <w:r w:rsidRPr="00F6753A">
              <w:rPr>
                <w:sz w:val="18"/>
                <w:szCs w:val="18"/>
              </w:rPr>
              <w:t>19554054</w:t>
            </w:r>
          </w:p>
        </w:tc>
        <w:tc>
          <w:tcPr>
            <w:tcW w:w="0" w:type="auto"/>
          </w:tcPr>
          <w:p w14:paraId="3B7DE30B" w14:textId="01402CCE" w:rsidR="005563AF" w:rsidRPr="00A63A6A" w:rsidRDefault="00F6753A" w:rsidP="008F3E58">
            <w:pPr>
              <w:jc w:val="both"/>
              <w:rPr>
                <w:sz w:val="18"/>
                <w:szCs w:val="18"/>
              </w:rPr>
            </w:pPr>
            <w:r>
              <w:rPr>
                <w:sz w:val="18"/>
                <w:szCs w:val="18"/>
              </w:rPr>
              <w:t>Spain</w:t>
            </w:r>
          </w:p>
        </w:tc>
        <w:tc>
          <w:tcPr>
            <w:tcW w:w="0" w:type="auto"/>
          </w:tcPr>
          <w:p w14:paraId="677BDE42" w14:textId="1AB8F1D6" w:rsidR="005563AF" w:rsidRDefault="00F6753A" w:rsidP="008F3E58">
            <w:pPr>
              <w:rPr>
                <w:sz w:val="18"/>
                <w:szCs w:val="18"/>
              </w:rPr>
            </w:pPr>
            <w:r>
              <w:rPr>
                <w:sz w:val="18"/>
                <w:szCs w:val="18"/>
              </w:rPr>
              <w:t>2009</w:t>
            </w:r>
          </w:p>
        </w:tc>
        <w:tc>
          <w:tcPr>
            <w:tcW w:w="0" w:type="auto"/>
          </w:tcPr>
          <w:p w14:paraId="160A6BD6" w14:textId="05BAD402" w:rsidR="005563AF" w:rsidRDefault="00F6753A" w:rsidP="008F3E58">
            <w:pPr>
              <w:rPr>
                <w:sz w:val="18"/>
                <w:szCs w:val="18"/>
              </w:rPr>
            </w:pPr>
            <w:r>
              <w:rPr>
                <w:sz w:val="18"/>
                <w:szCs w:val="18"/>
              </w:rPr>
              <w:t>5D (HD)</w:t>
            </w:r>
          </w:p>
        </w:tc>
        <w:tc>
          <w:tcPr>
            <w:tcW w:w="0" w:type="auto"/>
          </w:tcPr>
          <w:p w14:paraId="28D7ACC3" w14:textId="549C6ECF" w:rsidR="005563AF" w:rsidRDefault="00F6753A" w:rsidP="008F3E58">
            <w:pPr>
              <w:rPr>
                <w:sz w:val="18"/>
                <w:szCs w:val="18"/>
              </w:rPr>
            </w:pPr>
            <w:r>
              <w:rPr>
                <w:sz w:val="18"/>
                <w:szCs w:val="18"/>
              </w:rPr>
              <w:t>45</w:t>
            </w:r>
          </w:p>
        </w:tc>
        <w:tc>
          <w:tcPr>
            <w:tcW w:w="0" w:type="auto"/>
          </w:tcPr>
          <w:p w14:paraId="750B7B45" w14:textId="21F17387" w:rsidR="005563AF" w:rsidRDefault="005563AF" w:rsidP="008F3E58">
            <w:pPr>
              <w:rPr>
                <w:sz w:val="18"/>
                <w:szCs w:val="18"/>
              </w:rPr>
            </w:pPr>
            <w:r>
              <w:rPr>
                <w:sz w:val="18"/>
                <w:szCs w:val="18"/>
              </w:rPr>
              <w:t>Neutral</w:t>
            </w:r>
          </w:p>
        </w:tc>
        <w:tc>
          <w:tcPr>
            <w:tcW w:w="0" w:type="auto"/>
          </w:tcPr>
          <w:p w14:paraId="5484FC61" w14:textId="100E277E" w:rsidR="005563AF" w:rsidRPr="00D969E2" w:rsidRDefault="00576EA1" w:rsidP="00BE7413">
            <w:pPr>
              <w:rPr>
                <w:sz w:val="18"/>
                <w:szCs w:val="18"/>
              </w:rPr>
            </w:pPr>
            <w:r>
              <w:rPr>
                <w:sz w:val="18"/>
                <w:szCs w:val="18"/>
              </w:rPr>
              <w:t xml:space="preserve">Male in patients with vs. without AVF calcification: </w:t>
            </w:r>
            <w:r w:rsidR="005563AF">
              <w:rPr>
                <w:sz w:val="18"/>
                <w:szCs w:val="18"/>
              </w:rPr>
              <w:t>81.5% vs. 55.6%</w:t>
            </w:r>
            <w:r>
              <w:rPr>
                <w:sz w:val="18"/>
                <w:szCs w:val="18"/>
              </w:rPr>
              <w:t>, p = 0.09</w:t>
            </w:r>
          </w:p>
        </w:tc>
        <w:tc>
          <w:tcPr>
            <w:tcW w:w="0" w:type="auto"/>
          </w:tcPr>
          <w:p w14:paraId="0CD2E7E3" w14:textId="02BF38EA" w:rsidR="005563AF" w:rsidRDefault="00F6753A" w:rsidP="008C520C">
            <w:pPr>
              <w:rPr>
                <w:sz w:val="18"/>
                <w:szCs w:val="18"/>
              </w:rPr>
            </w:pPr>
            <w:r>
              <w:rPr>
                <w:sz w:val="18"/>
                <w:szCs w:val="18"/>
              </w:rPr>
              <w:t xml:space="preserve">Radial or brachial </w:t>
            </w:r>
            <w:r w:rsidR="008F1A68">
              <w:rPr>
                <w:sz w:val="18"/>
                <w:szCs w:val="18"/>
              </w:rPr>
              <w:t xml:space="preserve">AVF calcification </w:t>
            </w:r>
            <w:r>
              <w:rPr>
                <w:sz w:val="18"/>
                <w:szCs w:val="18"/>
              </w:rPr>
              <w:t>on spiral CT</w:t>
            </w:r>
          </w:p>
        </w:tc>
        <w:tc>
          <w:tcPr>
            <w:tcW w:w="0" w:type="auto"/>
          </w:tcPr>
          <w:p w14:paraId="1216B05B" w14:textId="3112DC00" w:rsidR="005563AF" w:rsidRDefault="00F6753A" w:rsidP="008F3E58">
            <w:pPr>
              <w:ind w:left="720" w:hanging="720"/>
              <w:rPr>
                <w:sz w:val="18"/>
                <w:szCs w:val="18"/>
              </w:rPr>
            </w:pPr>
            <w:r>
              <w:rPr>
                <w:sz w:val="18"/>
                <w:szCs w:val="18"/>
              </w:rPr>
              <w:fldChar w:fldCharType="begin" w:fldLock="1"/>
            </w:r>
            <w:r w:rsidR="004A4107">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51)","plainTextFormattedCitation":"(51)","previouslyFormattedCitation":"(51)"},"properties":{"noteIndex":0},"schema":"https://github.com/citation-style-language/schema/raw/master/csl-citation.json"}</w:instrText>
            </w:r>
            <w:r>
              <w:rPr>
                <w:sz w:val="18"/>
                <w:szCs w:val="18"/>
              </w:rPr>
              <w:fldChar w:fldCharType="separate"/>
            </w:r>
            <w:r w:rsidRPr="00F6753A">
              <w:rPr>
                <w:noProof/>
                <w:sz w:val="18"/>
                <w:szCs w:val="18"/>
              </w:rPr>
              <w:t>(51)</w:t>
            </w:r>
            <w:r>
              <w:rPr>
                <w:sz w:val="18"/>
                <w:szCs w:val="18"/>
              </w:rPr>
              <w:fldChar w:fldCharType="end"/>
            </w:r>
          </w:p>
        </w:tc>
      </w:tr>
      <w:tr w:rsidR="007D4C4D" w:rsidRPr="0001000C" w14:paraId="1B223CD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32239" w14:textId="32BF05B8" w:rsidR="009F40FE" w:rsidRPr="00F6753A" w:rsidRDefault="004A4107" w:rsidP="008F3E58">
            <w:pP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2054D241" w14:textId="09900070" w:rsidR="009F40FE" w:rsidRPr="00F6753A" w:rsidRDefault="004A4107" w:rsidP="008F3E58">
            <w:pPr>
              <w:cnfStyle w:val="000000100000" w:firstRow="0" w:lastRow="0" w:firstColumn="0" w:lastColumn="0" w:oddVBand="0" w:evenVBand="0" w:oddHBand="1" w:evenHBand="0" w:firstRowFirstColumn="0" w:firstRowLastColumn="0" w:lastRowFirstColumn="0" w:lastRowLastColumn="0"/>
              <w:rPr>
                <w:sz w:val="18"/>
                <w:szCs w:val="18"/>
              </w:rPr>
            </w:pPr>
            <w:r w:rsidRPr="004A4107">
              <w:rPr>
                <w:sz w:val="18"/>
                <w:szCs w:val="18"/>
              </w:rPr>
              <w:t>16940716</w:t>
            </w:r>
          </w:p>
        </w:tc>
        <w:tc>
          <w:tcPr>
            <w:tcW w:w="0" w:type="auto"/>
          </w:tcPr>
          <w:p w14:paraId="7112D084" w14:textId="6AB58AD8" w:rsidR="009F40FE" w:rsidRDefault="004A4107"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79D64E09" w14:textId="5B64B492" w:rsidR="009F40FE" w:rsidRDefault="004A410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D7CB9AA" w14:textId="7E3F16A2" w:rsidR="009F40FE" w:rsidRDefault="004A410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 5D</w:t>
            </w:r>
          </w:p>
        </w:tc>
        <w:tc>
          <w:tcPr>
            <w:tcW w:w="0" w:type="auto"/>
          </w:tcPr>
          <w:p w14:paraId="24EB751E" w14:textId="05A5BA99" w:rsidR="009F40FE" w:rsidRDefault="004A410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77F8C8E0" w14:textId="5FDEE4C3" w:rsidR="009F40FE" w:rsidRDefault="004A4107"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1E3F366F" w14:textId="210C0598" w:rsidR="009F40FE" w:rsidRDefault="009F40FE" w:rsidP="00BE741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TC score &lt;400 vs. &gt; 400</w:t>
            </w:r>
            <w:r w:rsidR="004A4107">
              <w:rPr>
                <w:sz w:val="18"/>
                <w:szCs w:val="18"/>
              </w:rPr>
              <w:t xml:space="preserve">: </w:t>
            </w:r>
            <w:r w:rsidR="004A4107" w:rsidRPr="004A4107">
              <w:rPr>
                <w:sz w:val="18"/>
                <w:szCs w:val="18"/>
              </w:rPr>
              <w:t>42</w:t>
            </w:r>
            <w:r w:rsidR="004A4107">
              <w:rPr>
                <w:sz w:val="18"/>
                <w:szCs w:val="18"/>
              </w:rPr>
              <w:t>% vs.</w:t>
            </w:r>
            <w:r w:rsidR="004A4107" w:rsidRPr="004A4107">
              <w:rPr>
                <w:sz w:val="18"/>
                <w:szCs w:val="18"/>
              </w:rPr>
              <w:t xml:space="preserve"> 75</w:t>
            </w:r>
            <w:r w:rsidR="004A4107">
              <w:rPr>
                <w:sz w:val="18"/>
                <w:szCs w:val="18"/>
              </w:rPr>
              <w:t>%, p =</w:t>
            </w:r>
            <w:r w:rsidR="004A4107" w:rsidRPr="004A4107">
              <w:rPr>
                <w:sz w:val="18"/>
                <w:szCs w:val="18"/>
              </w:rPr>
              <w:t xml:space="preserve"> 0.05</w:t>
            </w:r>
          </w:p>
        </w:tc>
        <w:tc>
          <w:tcPr>
            <w:tcW w:w="0" w:type="auto"/>
          </w:tcPr>
          <w:p w14:paraId="238EC9EA" w14:textId="77777777" w:rsidR="004A4107" w:rsidRPr="004A4107" w:rsidRDefault="004A4107" w:rsidP="004A41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if </w:t>
            </w:r>
            <w:proofErr w:type="spellStart"/>
            <w:r w:rsidRPr="004A4107">
              <w:rPr>
                <w:sz w:val="18"/>
                <w:szCs w:val="18"/>
              </w:rPr>
              <w:t>if</w:t>
            </w:r>
            <w:proofErr w:type="spellEnd"/>
            <w:r w:rsidRPr="004A4107">
              <w:rPr>
                <w:sz w:val="18"/>
                <w:szCs w:val="18"/>
              </w:rPr>
              <w:t xml:space="preserve"> an area</w:t>
            </w:r>
          </w:p>
          <w:p w14:paraId="7A17F9F1" w14:textId="2FB3F789" w:rsidR="009F40FE" w:rsidRDefault="004A4107" w:rsidP="004A41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04DC868B" w14:textId="0DFB8B4C" w:rsidR="009F40FE" w:rsidRDefault="004A4107"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sidR="00150CFC">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52)","plainTextFormattedCitation":"(52)","previouslyFormattedCitation":"(52)"},"properties":{"noteIndex":0},"schema":"https://github.com/citation-style-language/schema/raw/master/csl-citation.json"}</w:instrText>
            </w:r>
            <w:r>
              <w:rPr>
                <w:sz w:val="18"/>
                <w:szCs w:val="18"/>
              </w:rPr>
              <w:fldChar w:fldCharType="separate"/>
            </w:r>
            <w:r w:rsidRPr="004A4107">
              <w:rPr>
                <w:noProof/>
                <w:sz w:val="18"/>
                <w:szCs w:val="18"/>
              </w:rPr>
              <w:t>(52)</w:t>
            </w:r>
            <w:r>
              <w:rPr>
                <w:sz w:val="18"/>
                <w:szCs w:val="18"/>
              </w:rPr>
              <w:fldChar w:fldCharType="end"/>
            </w:r>
          </w:p>
        </w:tc>
      </w:tr>
      <w:tr w:rsidR="007D4C4D" w:rsidRPr="0001000C" w14:paraId="20C4AE4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483A1A6C" w14:textId="77777777" w:rsidR="004A4107" w:rsidRPr="00F6753A" w:rsidRDefault="004A4107" w:rsidP="008F3E58">
            <w:pPr>
              <w:rPr>
                <w:sz w:val="18"/>
                <w:szCs w:val="18"/>
              </w:rPr>
            </w:pPr>
          </w:p>
        </w:tc>
        <w:tc>
          <w:tcPr>
            <w:tcW w:w="0" w:type="auto"/>
          </w:tcPr>
          <w:p w14:paraId="78148569" w14:textId="77777777" w:rsidR="004A4107" w:rsidRPr="00F6753A" w:rsidRDefault="004A4107" w:rsidP="008F3E5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64F07BA" w14:textId="77777777" w:rsidR="004A4107" w:rsidRDefault="004A4107" w:rsidP="008F3E58">
            <w:pPr>
              <w:jc w:val="both"/>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E84AB4" w14:textId="77777777" w:rsidR="004A4107" w:rsidRDefault="004A4107" w:rsidP="008F3E5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86B6F4" w14:textId="77777777" w:rsidR="004A4107" w:rsidRDefault="004A4107" w:rsidP="008F3E5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258722" w14:textId="77777777" w:rsidR="004A4107" w:rsidRDefault="004A4107" w:rsidP="008F3E5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BDEAB0" w14:textId="77777777" w:rsidR="004A4107" w:rsidRDefault="004A4107" w:rsidP="008F3E5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E1126A" w14:textId="1047EB46" w:rsidR="004A4107" w:rsidRDefault="004A4107" w:rsidP="00BE741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hat is TC score???</w:t>
            </w:r>
          </w:p>
        </w:tc>
        <w:tc>
          <w:tcPr>
            <w:tcW w:w="0" w:type="auto"/>
          </w:tcPr>
          <w:p w14:paraId="108C5A5B" w14:textId="77777777" w:rsidR="004A4107" w:rsidRDefault="004A4107" w:rsidP="008C520C">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73139F" w14:textId="77777777" w:rsidR="004A4107" w:rsidRDefault="004A4107" w:rsidP="008F3E58">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r>
      <w:tr w:rsidR="007D4C4D" w:rsidRPr="0001000C" w14:paraId="47834CD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9D32D" w14:textId="2B4DB306" w:rsidR="003641C6" w:rsidRPr="00F6753A" w:rsidRDefault="00777C9D" w:rsidP="008F3E58">
            <w:pPr>
              <w:rPr>
                <w:sz w:val="18"/>
                <w:szCs w:val="18"/>
              </w:rPr>
            </w:pPr>
            <w:r>
              <w:rPr>
                <w:sz w:val="18"/>
                <w:szCs w:val="18"/>
              </w:rPr>
              <w:t xml:space="preserve">Wang </w:t>
            </w:r>
            <w:r w:rsidRPr="00777C9D">
              <w:rPr>
                <w:i/>
                <w:sz w:val="18"/>
                <w:szCs w:val="18"/>
              </w:rPr>
              <w:t>et al.</w:t>
            </w:r>
          </w:p>
        </w:tc>
        <w:tc>
          <w:tcPr>
            <w:tcW w:w="0" w:type="auto"/>
          </w:tcPr>
          <w:p w14:paraId="1D0771EA" w14:textId="478C8061" w:rsidR="003641C6" w:rsidRPr="00F6753A" w:rsidRDefault="00777C9D" w:rsidP="008F3E58">
            <w:pPr>
              <w:cnfStyle w:val="000000100000" w:firstRow="0" w:lastRow="0" w:firstColumn="0" w:lastColumn="0" w:oddVBand="0" w:evenVBand="0" w:oddHBand="1" w:evenHBand="0" w:firstRowFirstColumn="0" w:firstRowLastColumn="0" w:lastRowFirstColumn="0" w:lastRowLastColumn="0"/>
              <w:rPr>
                <w:sz w:val="18"/>
                <w:szCs w:val="18"/>
              </w:rPr>
            </w:pPr>
            <w:r w:rsidRPr="00777C9D">
              <w:rPr>
                <w:sz w:val="18"/>
                <w:szCs w:val="18"/>
              </w:rPr>
              <w:t>12506148</w:t>
            </w:r>
          </w:p>
        </w:tc>
        <w:tc>
          <w:tcPr>
            <w:tcW w:w="0" w:type="auto"/>
          </w:tcPr>
          <w:p w14:paraId="41A9EE8E" w14:textId="7F38D120" w:rsidR="003641C6" w:rsidRDefault="00777C9D"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2F31A18B" w14:textId="72FB60CE" w:rsidR="003641C6" w:rsidRDefault="00777C9D"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1E0F10D0" w14:textId="4D025FC2" w:rsidR="003641C6" w:rsidRDefault="00777C9D"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4304C1B2" w14:textId="1687C42A" w:rsidR="003641C6" w:rsidRDefault="00777C9D"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887A41B" w14:textId="1FB20A33" w:rsidR="003641C6" w:rsidRDefault="003641C6"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AF5C7F" w14:textId="0560D0DA" w:rsidR="003641C6" w:rsidRDefault="003641C6" w:rsidP="00BE741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00777C9D">
              <w:rPr>
                <w:sz w:val="18"/>
                <w:szCs w:val="18"/>
              </w:rPr>
              <w:t xml:space="preserve">vs. without valvular calcification: </w:t>
            </w:r>
            <w:r w:rsidR="00777C9D" w:rsidRPr="00777C9D">
              <w:rPr>
                <w:sz w:val="18"/>
                <w:szCs w:val="18"/>
              </w:rPr>
              <w:t>50.0</w:t>
            </w:r>
            <w:r w:rsidR="00777C9D">
              <w:rPr>
                <w:sz w:val="18"/>
                <w:szCs w:val="18"/>
              </w:rPr>
              <w:t>% vs.</w:t>
            </w:r>
            <w:r w:rsidR="00777C9D" w:rsidRPr="00777C9D">
              <w:rPr>
                <w:sz w:val="18"/>
                <w:szCs w:val="18"/>
              </w:rPr>
              <w:t xml:space="preserve"> </w:t>
            </w:r>
            <w:r w:rsidR="00777C9D">
              <w:rPr>
                <w:sz w:val="18"/>
                <w:szCs w:val="18"/>
              </w:rPr>
              <w:t>5</w:t>
            </w:r>
            <w:r w:rsidR="00777C9D" w:rsidRPr="00777C9D">
              <w:rPr>
                <w:sz w:val="18"/>
                <w:szCs w:val="18"/>
              </w:rPr>
              <w:t>1.5</w:t>
            </w:r>
            <w:r w:rsidR="00777C9D">
              <w:rPr>
                <w:sz w:val="18"/>
                <w:szCs w:val="18"/>
              </w:rPr>
              <w:t xml:space="preserve">%, p = </w:t>
            </w:r>
            <w:r w:rsidR="00777C9D" w:rsidRPr="00777C9D">
              <w:rPr>
                <w:sz w:val="18"/>
                <w:szCs w:val="18"/>
              </w:rPr>
              <w:t>0.842</w:t>
            </w:r>
          </w:p>
        </w:tc>
        <w:tc>
          <w:tcPr>
            <w:tcW w:w="0" w:type="auto"/>
          </w:tcPr>
          <w:p w14:paraId="407C7949" w14:textId="09D84C1D" w:rsidR="003641C6" w:rsidRDefault="00777C9D" w:rsidP="008C520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0245B6D2" w14:textId="5AE90713" w:rsidR="003641C6" w:rsidRDefault="00777C9D"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213D4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53)","plainTextFormattedCitation":"(53)","previouslyFormattedCitation":"(53)"},"properties":{"noteIndex":0},"schema":"https://github.com/citation-style-language/schema/raw/master/csl-citation.json"}</w:instrText>
            </w:r>
            <w:r>
              <w:rPr>
                <w:sz w:val="18"/>
                <w:szCs w:val="18"/>
              </w:rPr>
              <w:fldChar w:fldCharType="separate"/>
            </w:r>
            <w:r w:rsidRPr="00777C9D">
              <w:rPr>
                <w:noProof/>
                <w:sz w:val="18"/>
                <w:szCs w:val="18"/>
              </w:rPr>
              <w:t>(53)</w:t>
            </w:r>
            <w:r>
              <w:rPr>
                <w:sz w:val="18"/>
                <w:szCs w:val="18"/>
              </w:rPr>
              <w:fldChar w:fldCharType="end"/>
            </w:r>
          </w:p>
        </w:tc>
      </w:tr>
      <w:tr w:rsidR="007D4C4D" w:rsidRPr="0001000C" w14:paraId="5B93825D" w14:textId="77777777" w:rsidTr="000537F9">
        <w:tc>
          <w:tcPr>
            <w:tcW w:w="0" w:type="auto"/>
          </w:tcPr>
          <w:p w14:paraId="2CBD17D1" w14:textId="2BD84B6D" w:rsidR="00D27978" w:rsidRDefault="00A94AA0" w:rsidP="008F3E5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Lockhart </w:t>
            </w:r>
            <w:r w:rsidRPr="00A94AA0">
              <w:rPr>
                <w:i/>
                <w:sz w:val="18"/>
                <w:szCs w:val="18"/>
              </w:rPr>
              <w:t>et al.</w:t>
            </w:r>
          </w:p>
        </w:tc>
        <w:tc>
          <w:tcPr>
            <w:tcW w:w="0" w:type="auto"/>
          </w:tcPr>
          <w:p w14:paraId="6D476D5D" w14:textId="05E533F1" w:rsidR="00D27978" w:rsidRPr="00777C9D" w:rsidRDefault="00A94AA0" w:rsidP="008F3E58">
            <w:pPr>
              <w:rPr>
                <w:sz w:val="18"/>
                <w:szCs w:val="18"/>
              </w:rPr>
            </w:pPr>
            <w:r w:rsidRPr="00A94AA0">
              <w:rPr>
                <w:sz w:val="18"/>
                <w:szCs w:val="18"/>
              </w:rPr>
              <w:t>15280525</w:t>
            </w:r>
          </w:p>
        </w:tc>
        <w:tc>
          <w:tcPr>
            <w:tcW w:w="0" w:type="auto"/>
          </w:tcPr>
          <w:p w14:paraId="683B81B8" w14:textId="5B26709B" w:rsidR="00D27978" w:rsidRDefault="00A94AA0" w:rsidP="008F3E58">
            <w:pPr>
              <w:jc w:val="both"/>
              <w:rPr>
                <w:sz w:val="18"/>
                <w:szCs w:val="18"/>
              </w:rPr>
            </w:pPr>
            <w:r>
              <w:rPr>
                <w:sz w:val="18"/>
                <w:szCs w:val="18"/>
              </w:rPr>
              <w:t>US</w:t>
            </w:r>
          </w:p>
        </w:tc>
        <w:tc>
          <w:tcPr>
            <w:tcW w:w="0" w:type="auto"/>
          </w:tcPr>
          <w:p w14:paraId="4DEC5047" w14:textId="106851B7" w:rsidR="00D27978" w:rsidRDefault="00A94AA0" w:rsidP="008F3E58">
            <w:pPr>
              <w:rPr>
                <w:sz w:val="18"/>
                <w:szCs w:val="18"/>
              </w:rPr>
            </w:pPr>
            <w:r>
              <w:rPr>
                <w:sz w:val="18"/>
                <w:szCs w:val="18"/>
              </w:rPr>
              <w:t>2004</w:t>
            </w:r>
          </w:p>
        </w:tc>
        <w:tc>
          <w:tcPr>
            <w:tcW w:w="0" w:type="auto"/>
          </w:tcPr>
          <w:p w14:paraId="7DD084DD" w14:textId="7B9BB512" w:rsidR="00D27978" w:rsidRDefault="00A94AA0" w:rsidP="008F3E58">
            <w:pPr>
              <w:rPr>
                <w:sz w:val="18"/>
                <w:szCs w:val="18"/>
              </w:rPr>
            </w:pPr>
            <w:r>
              <w:rPr>
                <w:sz w:val="18"/>
                <w:szCs w:val="18"/>
              </w:rPr>
              <w:t>5D (HD)</w:t>
            </w:r>
          </w:p>
        </w:tc>
        <w:tc>
          <w:tcPr>
            <w:tcW w:w="0" w:type="auto"/>
          </w:tcPr>
          <w:p w14:paraId="438600A8" w14:textId="148D346E" w:rsidR="00D27978" w:rsidRDefault="00A94AA0" w:rsidP="008F3E58">
            <w:pPr>
              <w:rPr>
                <w:sz w:val="18"/>
                <w:szCs w:val="18"/>
              </w:rPr>
            </w:pPr>
            <w:r>
              <w:rPr>
                <w:sz w:val="18"/>
                <w:szCs w:val="18"/>
              </w:rPr>
              <w:t>32</w:t>
            </w:r>
          </w:p>
        </w:tc>
        <w:tc>
          <w:tcPr>
            <w:tcW w:w="0" w:type="auto"/>
          </w:tcPr>
          <w:p w14:paraId="06D3F5F1" w14:textId="5D2A4CEB" w:rsidR="00D27978" w:rsidRDefault="00A94AA0" w:rsidP="008F3E58">
            <w:pPr>
              <w:rPr>
                <w:sz w:val="18"/>
                <w:szCs w:val="18"/>
              </w:rPr>
            </w:pPr>
            <w:r>
              <w:rPr>
                <w:sz w:val="18"/>
                <w:szCs w:val="18"/>
              </w:rPr>
              <w:t>Neutral</w:t>
            </w:r>
          </w:p>
        </w:tc>
        <w:tc>
          <w:tcPr>
            <w:tcW w:w="0" w:type="auto"/>
          </w:tcPr>
          <w:p w14:paraId="0C8EC7EA" w14:textId="5A55A0B1" w:rsidR="00D27978" w:rsidRDefault="00EE198B" w:rsidP="00BE7413">
            <w:pPr>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0CB58DC0" w14:textId="7BA1ED36" w:rsidR="00A94AA0" w:rsidRPr="00A94AA0" w:rsidRDefault="00A94AA0" w:rsidP="00A94AA0">
            <w:pPr>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5C9819AC" w14:textId="050B1213" w:rsidR="00D27978" w:rsidRDefault="00A94AA0" w:rsidP="00A94AA0">
            <w:pPr>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521DC821" w14:textId="18276D00" w:rsidR="00D27978" w:rsidRDefault="00A94AA0" w:rsidP="008F3E58">
            <w:pPr>
              <w:ind w:left="720" w:hanging="720"/>
              <w:rPr>
                <w:sz w:val="18"/>
                <w:szCs w:val="18"/>
              </w:rPr>
            </w:pPr>
            <w:r>
              <w:rPr>
                <w:sz w:val="18"/>
                <w:szCs w:val="18"/>
              </w:rPr>
              <w:fldChar w:fldCharType="begin" w:fldLock="1"/>
            </w:r>
            <w:r w:rsidR="00C00C35">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4)","plainTextFormattedCitation":"(54)","previouslyFormattedCitation":"(54)"},"properties":{"noteIndex":0},"schema":"https://github.com/citation-style-language/schema/raw/master/csl-citation.json"}</w:instrText>
            </w:r>
            <w:r>
              <w:rPr>
                <w:sz w:val="18"/>
                <w:szCs w:val="18"/>
              </w:rPr>
              <w:fldChar w:fldCharType="separate"/>
            </w:r>
            <w:r w:rsidRPr="00A94AA0">
              <w:rPr>
                <w:noProof/>
                <w:sz w:val="18"/>
                <w:szCs w:val="18"/>
              </w:rPr>
              <w:t>(54)</w:t>
            </w:r>
            <w:r>
              <w:rPr>
                <w:sz w:val="18"/>
                <w:szCs w:val="18"/>
              </w:rPr>
              <w:fldChar w:fldCharType="end"/>
            </w:r>
          </w:p>
        </w:tc>
      </w:tr>
      <w:tr w:rsidR="007D4C4D" w:rsidRPr="0001000C" w14:paraId="6055C0F2"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0DA3F0" w14:textId="28204F2D" w:rsidR="00565CDC" w:rsidRDefault="00565CDC" w:rsidP="008F3E58">
            <w:pPr>
              <w:rPr>
                <w:sz w:val="18"/>
                <w:szCs w:val="18"/>
              </w:rPr>
            </w:pPr>
            <w:r>
              <w:rPr>
                <w:sz w:val="18"/>
                <w:szCs w:val="18"/>
              </w:rPr>
              <w:t xml:space="preserve">Oh </w:t>
            </w:r>
            <w:r w:rsidRPr="00565CDC">
              <w:rPr>
                <w:i/>
                <w:sz w:val="18"/>
                <w:szCs w:val="18"/>
              </w:rPr>
              <w:t>et al.</w:t>
            </w:r>
          </w:p>
        </w:tc>
        <w:tc>
          <w:tcPr>
            <w:tcW w:w="0" w:type="auto"/>
          </w:tcPr>
          <w:p w14:paraId="4656FF56" w14:textId="19388E84" w:rsidR="00565CDC" w:rsidRPr="00A94AA0" w:rsidRDefault="00565CDC" w:rsidP="008F3E58">
            <w:pPr>
              <w:cnfStyle w:val="000000100000" w:firstRow="0" w:lastRow="0" w:firstColumn="0" w:lastColumn="0" w:oddVBand="0" w:evenVBand="0" w:oddHBand="1" w:evenHBand="0" w:firstRowFirstColumn="0" w:firstRowLastColumn="0" w:lastRowFirstColumn="0" w:lastRowLastColumn="0"/>
              <w:rPr>
                <w:sz w:val="18"/>
                <w:szCs w:val="18"/>
              </w:rPr>
            </w:pPr>
            <w:r w:rsidRPr="00565CDC">
              <w:rPr>
                <w:sz w:val="18"/>
                <w:szCs w:val="18"/>
              </w:rPr>
              <w:t>16224161</w:t>
            </w:r>
          </w:p>
        </w:tc>
        <w:tc>
          <w:tcPr>
            <w:tcW w:w="0" w:type="auto"/>
          </w:tcPr>
          <w:p w14:paraId="128E5538" w14:textId="713C9A66" w:rsidR="00565CDC" w:rsidRDefault="00565CDC"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79680A0D" w14:textId="6EAE4318" w:rsidR="00565CDC" w:rsidRDefault="00565CDC"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27568438" w14:textId="178E2EE9" w:rsidR="00565CDC" w:rsidRDefault="00565CDC"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3D1B169C" w14:textId="46FF82E7" w:rsidR="00565CDC" w:rsidRDefault="00565CDC"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533F3656" w14:textId="724536C0" w:rsidR="00565CDC" w:rsidRDefault="00565CDC"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B146F03" w14:textId="16296823" w:rsidR="00565CDC" w:rsidRDefault="00565CD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9F3A3E7" w14:textId="54CB3E17" w:rsidR="00565CDC" w:rsidRDefault="00D923E3" w:rsidP="00D923E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32E39848" w14:textId="436740C4" w:rsidR="00565CDC" w:rsidRDefault="00D923E3"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55)","plainTextFormattedCitation":"(55)","previouslyFormattedCitation":"(55)"},"properties":{"noteIndex":0},"schema":"https://github.com/citation-style-language/schema/raw/master/csl-citation.json"}</w:instrText>
            </w:r>
            <w:r>
              <w:rPr>
                <w:sz w:val="18"/>
                <w:szCs w:val="18"/>
              </w:rPr>
              <w:fldChar w:fldCharType="separate"/>
            </w:r>
            <w:r w:rsidRPr="00D923E3">
              <w:rPr>
                <w:noProof/>
                <w:sz w:val="18"/>
                <w:szCs w:val="18"/>
              </w:rPr>
              <w:t>(55)</w:t>
            </w:r>
            <w:r>
              <w:rPr>
                <w:sz w:val="18"/>
                <w:szCs w:val="18"/>
              </w:rPr>
              <w:fldChar w:fldCharType="end"/>
            </w:r>
          </w:p>
        </w:tc>
      </w:tr>
      <w:tr w:rsidR="007D4C4D" w:rsidRPr="0001000C" w14:paraId="2113509B" w14:textId="77777777" w:rsidTr="00994EB8">
        <w:tc>
          <w:tcPr>
            <w:tcW w:w="0" w:type="auto"/>
          </w:tcPr>
          <w:p w14:paraId="7137059A" w14:textId="6953B5A5" w:rsidR="00D923E3" w:rsidRDefault="0075058B" w:rsidP="008F3E5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Ribeiro </w:t>
            </w:r>
            <w:r w:rsidRPr="0075058B">
              <w:rPr>
                <w:i/>
                <w:sz w:val="18"/>
                <w:szCs w:val="18"/>
              </w:rPr>
              <w:t>et al.</w:t>
            </w:r>
          </w:p>
        </w:tc>
        <w:tc>
          <w:tcPr>
            <w:tcW w:w="0" w:type="auto"/>
          </w:tcPr>
          <w:p w14:paraId="66DED051" w14:textId="24AFBC54" w:rsidR="00D923E3" w:rsidRPr="00565CDC" w:rsidRDefault="0075058B" w:rsidP="008F3E58">
            <w:pPr>
              <w:rPr>
                <w:sz w:val="18"/>
                <w:szCs w:val="18"/>
              </w:rPr>
            </w:pPr>
            <w:r w:rsidRPr="0075058B">
              <w:rPr>
                <w:sz w:val="18"/>
                <w:szCs w:val="18"/>
              </w:rPr>
              <w:t>9719161</w:t>
            </w:r>
          </w:p>
        </w:tc>
        <w:tc>
          <w:tcPr>
            <w:tcW w:w="0" w:type="auto"/>
          </w:tcPr>
          <w:p w14:paraId="0CEA9882" w14:textId="73A0436C" w:rsidR="00D923E3" w:rsidRDefault="00A077D9" w:rsidP="008F3E58">
            <w:pPr>
              <w:jc w:val="both"/>
              <w:rPr>
                <w:sz w:val="18"/>
                <w:szCs w:val="18"/>
              </w:rPr>
            </w:pPr>
            <w:r>
              <w:rPr>
                <w:sz w:val="18"/>
                <w:szCs w:val="18"/>
              </w:rPr>
              <w:t>Portugal</w:t>
            </w:r>
          </w:p>
        </w:tc>
        <w:tc>
          <w:tcPr>
            <w:tcW w:w="0" w:type="auto"/>
          </w:tcPr>
          <w:p w14:paraId="1EE967FA" w14:textId="1013E0B6" w:rsidR="00D923E3" w:rsidRDefault="0075058B" w:rsidP="008F3E58">
            <w:pPr>
              <w:rPr>
                <w:sz w:val="18"/>
                <w:szCs w:val="18"/>
              </w:rPr>
            </w:pPr>
            <w:r>
              <w:rPr>
                <w:sz w:val="18"/>
                <w:szCs w:val="18"/>
              </w:rPr>
              <w:t>1998</w:t>
            </w:r>
          </w:p>
        </w:tc>
        <w:tc>
          <w:tcPr>
            <w:tcW w:w="0" w:type="auto"/>
          </w:tcPr>
          <w:p w14:paraId="7B46B6DC" w14:textId="70A6ABA9" w:rsidR="00D923E3" w:rsidRDefault="0075058B" w:rsidP="008F3E58">
            <w:pPr>
              <w:rPr>
                <w:sz w:val="18"/>
                <w:szCs w:val="18"/>
              </w:rPr>
            </w:pPr>
            <w:r>
              <w:rPr>
                <w:sz w:val="18"/>
                <w:szCs w:val="18"/>
              </w:rPr>
              <w:t>5D (HD)</w:t>
            </w:r>
          </w:p>
        </w:tc>
        <w:tc>
          <w:tcPr>
            <w:tcW w:w="0" w:type="auto"/>
          </w:tcPr>
          <w:p w14:paraId="62E21C57" w14:textId="1614B533" w:rsidR="00D923E3" w:rsidRDefault="0075058B" w:rsidP="008F3E58">
            <w:pPr>
              <w:rPr>
                <w:sz w:val="18"/>
                <w:szCs w:val="18"/>
              </w:rPr>
            </w:pPr>
            <w:r>
              <w:rPr>
                <w:sz w:val="18"/>
                <w:szCs w:val="18"/>
              </w:rPr>
              <w:t>92</w:t>
            </w:r>
          </w:p>
        </w:tc>
        <w:tc>
          <w:tcPr>
            <w:tcW w:w="0" w:type="auto"/>
          </w:tcPr>
          <w:p w14:paraId="176630B7" w14:textId="7C9AC5F1" w:rsidR="00D923E3" w:rsidRDefault="0075058B" w:rsidP="008F3E58">
            <w:pPr>
              <w:rPr>
                <w:sz w:val="18"/>
                <w:szCs w:val="18"/>
              </w:rPr>
            </w:pPr>
            <w:r>
              <w:rPr>
                <w:sz w:val="18"/>
                <w:szCs w:val="18"/>
              </w:rPr>
              <w:t>Neutral</w:t>
            </w:r>
          </w:p>
        </w:tc>
        <w:tc>
          <w:tcPr>
            <w:tcW w:w="0" w:type="auto"/>
          </w:tcPr>
          <w:p w14:paraId="4667A0AA" w14:textId="6EAF591D" w:rsidR="00D923E3" w:rsidRDefault="00D923E3" w:rsidP="00994EB8">
            <w:pPr>
              <w:rPr>
                <w:sz w:val="18"/>
                <w:szCs w:val="18"/>
              </w:rPr>
            </w:pPr>
            <w:r>
              <w:rPr>
                <w:sz w:val="18"/>
                <w:szCs w:val="18"/>
              </w:rPr>
              <w:t>58.5% vs. 56.7%, p &gt; 0.05</w:t>
            </w:r>
          </w:p>
        </w:tc>
        <w:tc>
          <w:tcPr>
            <w:tcW w:w="0" w:type="auto"/>
          </w:tcPr>
          <w:p w14:paraId="108B7ED7" w14:textId="038A5AC0" w:rsidR="00D923E3" w:rsidRDefault="0040644A" w:rsidP="00D923E3">
            <w:pPr>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528DB2DB" w14:textId="1DCAD946" w:rsidR="00D923E3" w:rsidRDefault="00D923E3" w:rsidP="008F3E58">
            <w:pPr>
              <w:ind w:left="720" w:hanging="720"/>
              <w:rPr>
                <w:sz w:val="18"/>
                <w:szCs w:val="18"/>
              </w:rPr>
            </w:pPr>
            <w:r>
              <w:rPr>
                <w:sz w:val="18"/>
                <w:szCs w:val="18"/>
              </w:rPr>
              <w:fldChar w:fldCharType="begin" w:fldLock="1"/>
            </w:r>
            <w:r w:rsidR="00DA2A91">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56)","plainTextFormattedCitation":"(56)","previouslyFormattedCitation":"(56)"},"properties":{"noteIndex":0},"schema":"https://github.com/citation-style-language/schema/raw/master/csl-citation.json"}</w:instrText>
            </w:r>
            <w:r>
              <w:rPr>
                <w:sz w:val="18"/>
                <w:szCs w:val="18"/>
              </w:rPr>
              <w:fldChar w:fldCharType="separate"/>
            </w:r>
            <w:r w:rsidRPr="00D923E3">
              <w:rPr>
                <w:noProof/>
                <w:sz w:val="18"/>
                <w:szCs w:val="18"/>
              </w:rPr>
              <w:t>(56)</w:t>
            </w:r>
            <w:r>
              <w:rPr>
                <w:sz w:val="18"/>
                <w:szCs w:val="18"/>
              </w:rPr>
              <w:fldChar w:fldCharType="end"/>
            </w:r>
          </w:p>
        </w:tc>
      </w:tr>
      <w:tr w:rsidR="007D4C4D" w:rsidRPr="0001000C" w14:paraId="0F9CB858"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0F757" w14:textId="77777777" w:rsidR="00D923E3" w:rsidRDefault="00D923E3" w:rsidP="008F3E58">
            <w:pPr>
              <w:rPr>
                <w:sz w:val="18"/>
                <w:szCs w:val="18"/>
              </w:rPr>
            </w:pPr>
          </w:p>
        </w:tc>
        <w:tc>
          <w:tcPr>
            <w:tcW w:w="0" w:type="auto"/>
          </w:tcPr>
          <w:p w14:paraId="1CADB9DF" w14:textId="77777777" w:rsidR="00D923E3" w:rsidRPr="00565CDC" w:rsidRDefault="00D923E3" w:rsidP="008F3E5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C05DC1" w14:textId="77777777" w:rsidR="00D923E3" w:rsidRDefault="00D923E3" w:rsidP="008F3E58">
            <w:pPr>
              <w:jc w:val="both"/>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D9825E" w14:textId="77777777" w:rsidR="00D923E3" w:rsidRDefault="00D923E3" w:rsidP="008F3E5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6B0E0A" w14:textId="77777777" w:rsidR="00D923E3" w:rsidRDefault="00D923E3" w:rsidP="008F3E5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0670D3" w14:textId="77777777" w:rsidR="00D923E3" w:rsidRDefault="00D923E3" w:rsidP="008F3E5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23044E" w14:textId="77777777" w:rsidR="00D923E3" w:rsidRDefault="00D923E3" w:rsidP="008F3E5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68D9E9" w14:textId="0E4947EE" w:rsidR="00D923E3" w:rsidRDefault="00D923E3"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5% vs. 52.3%, p &gt; 0.05</w:t>
            </w:r>
          </w:p>
        </w:tc>
        <w:tc>
          <w:tcPr>
            <w:tcW w:w="0" w:type="auto"/>
          </w:tcPr>
          <w:p w14:paraId="137C949E" w14:textId="2E549A8A" w:rsidR="00D923E3" w:rsidRDefault="00D923E3" w:rsidP="00D923E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valve calcification</w:t>
            </w:r>
            <w:r w:rsidR="0040644A">
              <w:rPr>
                <w:sz w:val="18"/>
                <w:szCs w:val="18"/>
              </w:rPr>
              <w:t xml:space="preserve"> </w:t>
            </w:r>
            <w:r w:rsidR="0040644A" w:rsidRPr="0040644A">
              <w:rPr>
                <w:sz w:val="18"/>
                <w:szCs w:val="18"/>
              </w:rPr>
              <w:t xml:space="preserve">determined in B-mode </w:t>
            </w:r>
            <w:r w:rsidR="0040644A">
              <w:rPr>
                <w:sz w:val="18"/>
                <w:szCs w:val="18"/>
              </w:rPr>
              <w:t>echocardiograph</w:t>
            </w:r>
          </w:p>
        </w:tc>
        <w:tc>
          <w:tcPr>
            <w:tcW w:w="0" w:type="auto"/>
          </w:tcPr>
          <w:p w14:paraId="2D5E2420" w14:textId="77777777" w:rsidR="00D923E3" w:rsidRDefault="00D923E3"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r>
      <w:tr w:rsidR="002503EF" w:rsidRPr="0001000C" w14:paraId="12AF9E9F" w14:textId="77777777" w:rsidTr="00D923E3">
        <w:tc>
          <w:tcPr>
            <w:tcW w:w="0" w:type="auto"/>
          </w:tcPr>
          <w:p w14:paraId="22BB946E" w14:textId="1CAE11C3" w:rsidR="002503EF" w:rsidRDefault="002225F3" w:rsidP="008F3E5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113A0187" w14:textId="571E8657" w:rsidR="002503EF" w:rsidRPr="00565CDC" w:rsidRDefault="002225F3" w:rsidP="008F3E58">
            <w:pPr>
              <w:rPr>
                <w:sz w:val="18"/>
                <w:szCs w:val="18"/>
              </w:rPr>
            </w:pPr>
            <w:r w:rsidRPr="002225F3">
              <w:rPr>
                <w:sz w:val="18"/>
                <w:szCs w:val="18"/>
              </w:rPr>
              <w:t>4434140</w:t>
            </w:r>
          </w:p>
        </w:tc>
        <w:tc>
          <w:tcPr>
            <w:tcW w:w="0" w:type="auto"/>
          </w:tcPr>
          <w:p w14:paraId="7959490B" w14:textId="04E46CDD" w:rsidR="002503EF" w:rsidRDefault="002225F3" w:rsidP="008F3E58">
            <w:pPr>
              <w:jc w:val="both"/>
              <w:rPr>
                <w:sz w:val="18"/>
                <w:szCs w:val="18"/>
              </w:rPr>
            </w:pPr>
            <w:r>
              <w:rPr>
                <w:sz w:val="18"/>
                <w:szCs w:val="18"/>
              </w:rPr>
              <w:t>UK</w:t>
            </w:r>
          </w:p>
        </w:tc>
        <w:tc>
          <w:tcPr>
            <w:tcW w:w="0" w:type="auto"/>
          </w:tcPr>
          <w:p w14:paraId="71542341" w14:textId="7E50049C" w:rsidR="002503EF" w:rsidRDefault="002225F3" w:rsidP="008F3E58">
            <w:pPr>
              <w:rPr>
                <w:sz w:val="18"/>
                <w:szCs w:val="18"/>
              </w:rPr>
            </w:pPr>
            <w:r>
              <w:rPr>
                <w:sz w:val="18"/>
                <w:szCs w:val="18"/>
              </w:rPr>
              <w:t>1974</w:t>
            </w:r>
          </w:p>
        </w:tc>
        <w:tc>
          <w:tcPr>
            <w:tcW w:w="0" w:type="auto"/>
          </w:tcPr>
          <w:p w14:paraId="43D962FC" w14:textId="36B11EA0" w:rsidR="002503EF" w:rsidRDefault="002225F3" w:rsidP="008F3E58">
            <w:pPr>
              <w:rPr>
                <w:sz w:val="18"/>
                <w:szCs w:val="18"/>
              </w:rPr>
            </w:pPr>
            <w:r>
              <w:rPr>
                <w:sz w:val="18"/>
                <w:szCs w:val="18"/>
              </w:rPr>
              <w:t>5D (HD)</w:t>
            </w:r>
          </w:p>
        </w:tc>
        <w:tc>
          <w:tcPr>
            <w:tcW w:w="0" w:type="auto"/>
          </w:tcPr>
          <w:p w14:paraId="05B72675" w14:textId="1DF9AC6A" w:rsidR="002503EF" w:rsidRDefault="002225F3" w:rsidP="008F3E58">
            <w:pPr>
              <w:rPr>
                <w:sz w:val="18"/>
                <w:szCs w:val="18"/>
              </w:rPr>
            </w:pPr>
            <w:r>
              <w:rPr>
                <w:sz w:val="18"/>
                <w:szCs w:val="18"/>
              </w:rPr>
              <w:t>150</w:t>
            </w:r>
          </w:p>
        </w:tc>
        <w:tc>
          <w:tcPr>
            <w:tcW w:w="0" w:type="auto"/>
          </w:tcPr>
          <w:p w14:paraId="5E4AFFDD" w14:textId="1B39F4B4" w:rsidR="002503EF" w:rsidRDefault="00AA1C26" w:rsidP="008F3E58">
            <w:pPr>
              <w:rPr>
                <w:sz w:val="18"/>
                <w:szCs w:val="18"/>
              </w:rPr>
            </w:pPr>
            <w:r>
              <w:rPr>
                <w:sz w:val="18"/>
                <w:szCs w:val="18"/>
              </w:rPr>
              <w:t>Male at risk</w:t>
            </w:r>
          </w:p>
        </w:tc>
        <w:tc>
          <w:tcPr>
            <w:tcW w:w="0" w:type="auto"/>
            <w:vAlign w:val="bottom"/>
          </w:tcPr>
          <w:p w14:paraId="7E46A550" w14:textId="496F3A56" w:rsidR="002503EF" w:rsidRDefault="002503EF" w:rsidP="002503EF">
            <w:pPr>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7740DAB5" w14:textId="72458F68" w:rsidR="002503EF" w:rsidRDefault="00AA1C26" w:rsidP="00D923E3">
            <w:pPr>
              <w:rPr>
                <w:sz w:val="18"/>
                <w:szCs w:val="18"/>
              </w:rPr>
            </w:pPr>
            <w:r>
              <w:rPr>
                <w:sz w:val="18"/>
                <w:szCs w:val="18"/>
              </w:rPr>
              <w:t>Erosions</w:t>
            </w:r>
          </w:p>
        </w:tc>
        <w:tc>
          <w:tcPr>
            <w:tcW w:w="0" w:type="auto"/>
          </w:tcPr>
          <w:p w14:paraId="0E133A48" w14:textId="0AE6D5ED" w:rsidR="002503EF" w:rsidRDefault="00DA2A91" w:rsidP="008F3E58">
            <w:pPr>
              <w:ind w:left="720" w:hanging="720"/>
              <w:rPr>
                <w:sz w:val="18"/>
                <w:szCs w:val="18"/>
              </w:rPr>
            </w:pPr>
            <w:r>
              <w:rPr>
                <w:sz w:val="18"/>
                <w:szCs w:val="18"/>
              </w:rPr>
              <w:fldChar w:fldCharType="begin" w:fldLock="1"/>
            </w:r>
            <w:r w:rsidR="007D4C4D">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57)","plainTextFormattedCitation":"(57)","previouslyFormattedCitation":"(57)"},"properties":{"noteIndex":0},"schema":"https://github.com/citation-style-language/schema/raw/master/csl-citation.json"}</w:instrText>
            </w:r>
            <w:r>
              <w:rPr>
                <w:sz w:val="18"/>
                <w:szCs w:val="18"/>
              </w:rPr>
              <w:fldChar w:fldCharType="separate"/>
            </w:r>
            <w:r w:rsidRPr="00DA2A91">
              <w:rPr>
                <w:noProof/>
                <w:sz w:val="18"/>
                <w:szCs w:val="18"/>
              </w:rPr>
              <w:t>(57)</w:t>
            </w:r>
            <w:r>
              <w:rPr>
                <w:sz w:val="18"/>
                <w:szCs w:val="18"/>
              </w:rPr>
              <w:fldChar w:fldCharType="end"/>
            </w:r>
          </w:p>
        </w:tc>
      </w:tr>
      <w:tr w:rsidR="00FB570B" w:rsidRPr="0001000C" w14:paraId="52498683" w14:textId="77777777" w:rsidTr="00D923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E2A5A7" w14:textId="0B4ABDBD" w:rsidR="00FB570B" w:rsidRDefault="007D4C4D" w:rsidP="008F3E58">
            <w:pPr>
              <w:rPr>
                <w:sz w:val="18"/>
                <w:szCs w:val="18"/>
              </w:rPr>
            </w:pPr>
            <w:r>
              <w:rPr>
                <w:sz w:val="18"/>
                <w:szCs w:val="18"/>
              </w:rPr>
              <w:t xml:space="preserve">Yoshikawa </w:t>
            </w:r>
            <w:r w:rsidRPr="007D4C4D">
              <w:rPr>
                <w:i/>
                <w:sz w:val="18"/>
                <w:szCs w:val="18"/>
              </w:rPr>
              <w:t>et al.</w:t>
            </w:r>
          </w:p>
        </w:tc>
        <w:tc>
          <w:tcPr>
            <w:tcW w:w="0" w:type="auto"/>
          </w:tcPr>
          <w:p w14:paraId="31F9B376" w14:textId="5EB4CCC0" w:rsidR="00FB570B" w:rsidRPr="002225F3" w:rsidRDefault="007D4C4D" w:rsidP="008F3E58">
            <w:pP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53668DC2" w14:textId="095FDCF2" w:rsidR="00FB570B" w:rsidRDefault="00F17D2E" w:rsidP="008F3E58">
            <w:pPr>
              <w:jc w:val="both"/>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05927CA" w14:textId="21BBBD91" w:rsidR="00FB570B" w:rsidRDefault="00F17D2E"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75841D5" w14:textId="01795A0E" w:rsidR="00FB570B" w:rsidRDefault="00793BD2"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FE24CDD" w14:textId="4EDB9151" w:rsidR="00FB570B" w:rsidRPr="00AE18CE" w:rsidRDefault="00F17D2E"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17AB94E0" w14:textId="1BDE8EA2" w:rsidR="00FB570B" w:rsidRPr="00AE18CE" w:rsidRDefault="00AE18CE" w:rsidP="008F3E5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vAlign w:val="bottom"/>
          </w:tcPr>
          <w:p w14:paraId="2C7B2001" w14:textId="4121A616" w:rsidR="007D4C4D" w:rsidRPr="002503EF" w:rsidRDefault="00AE18CE" w:rsidP="002503EF">
            <w:pP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00FB570B" w:rsidRPr="00FB570B">
              <w:rPr>
                <w:sz w:val="18"/>
                <w:szCs w:val="18"/>
              </w:rPr>
              <w:t>-0.20</w:t>
            </w:r>
            <w:r w:rsidR="001B2E36">
              <w:rPr>
                <w:sz w:val="18"/>
                <w:szCs w:val="18"/>
              </w:rPr>
              <w:t>, p =</w:t>
            </w:r>
            <w:r w:rsidR="00FB570B" w:rsidRPr="00FB570B">
              <w:rPr>
                <w:sz w:val="18"/>
                <w:szCs w:val="18"/>
              </w:rPr>
              <w:t xml:space="preserve"> 0.008</w:t>
            </w:r>
          </w:p>
        </w:tc>
        <w:tc>
          <w:tcPr>
            <w:tcW w:w="0" w:type="auto"/>
          </w:tcPr>
          <w:p w14:paraId="0A879CE9" w14:textId="001BC755" w:rsidR="00FB570B" w:rsidRDefault="007D4C4D" w:rsidP="00D923E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ic calcium volume score </w:t>
            </w:r>
            <w:r w:rsidR="001B2E36">
              <w:rPr>
                <w:sz w:val="18"/>
                <w:szCs w:val="18"/>
              </w:rPr>
              <w:t>(</w:t>
            </w:r>
            <w:r w:rsidR="001B2E36" w:rsidRPr="001B2E36">
              <w:rPr>
                <w:sz w:val="18"/>
                <w:szCs w:val="18"/>
              </w:rPr>
              <w:t>AACVS</w:t>
            </w:r>
            <w:r w:rsidR="001B2E36">
              <w:rPr>
                <w:sz w:val="18"/>
                <w:szCs w:val="18"/>
              </w:rPr>
              <w:t>)</w:t>
            </w:r>
          </w:p>
        </w:tc>
        <w:tc>
          <w:tcPr>
            <w:tcW w:w="0" w:type="auto"/>
          </w:tcPr>
          <w:p w14:paraId="0F9B4242" w14:textId="6F30AB3A" w:rsidR="00FB570B" w:rsidRDefault="007D4C4D" w:rsidP="008F3E5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F7482">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58)","plainTextFormattedCitation":"(58)","previouslyFormattedCitation":"(58)"},"properties":{"noteIndex":0},"schema":"https://github.com/citation-style-language/schema/raw/master/csl-citation.json"}</w:instrText>
            </w:r>
            <w:r>
              <w:rPr>
                <w:sz w:val="18"/>
                <w:szCs w:val="18"/>
              </w:rPr>
              <w:fldChar w:fldCharType="separate"/>
            </w:r>
            <w:r w:rsidRPr="007D4C4D">
              <w:rPr>
                <w:noProof/>
                <w:sz w:val="18"/>
                <w:szCs w:val="18"/>
              </w:rPr>
              <w:t>(58)</w:t>
            </w:r>
            <w:r>
              <w:rPr>
                <w:sz w:val="18"/>
                <w:szCs w:val="18"/>
              </w:rPr>
              <w:fldChar w:fldCharType="end"/>
            </w:r>
          </w:p>
        </w:tc>
      </w:tr>
      <w:tr w:rsidR="007D4C4D" w:rsidRPr="0001000C" w14:paraId="30A629F5" w14:textId="77777777" w:rsidTr="00994EB8">
        <w:tc>
          <w:tcPr>
            <w:tcW w:w="0" w:type="auto"/>
          </w:tcPr>
          <w:p w14:paraId="69D9CAC2" w14:textId="2BB1A0C2" w:rsidR="007D4C4D" w:rsidRDefault="00A9158D" w:rsidP="00994EB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Chao </w:t>
            </w:r>
            <w:r w:rsidRPr="00A9158D">
              <w:rPr>
                <w:i/>
                <w:sz w:val="18"/>
                <w:szCs w:val="18"/>
              </w:rPr>
              <w:t>et al.</w:t>
            </w:r>
          </w:p>
        </w:tc>
        <w:tc>
          <w:tcPr>
            <w:tcW w:w="0" w:type="auto"/>
          </w:tcPr>
          <w:p w14:paraId="6344628B" w14:textId="5BACD67A" w:rsidR="007D4C4D" w:rsidRPr="002225F3" w:rsidRDefault="00994EB8" w:rsidP="00994EB8">
            <w:pPr>
              <w:rPr>
                <w:sz w:val="18"/>
                <w:szCs w:val="18"/>
              </w:rPr>
            </w:pPr>
            <w:r w:rsidRPr="00994EB8">
              <w:rPr>
                <w:sz w:val="18"/>
                <w:szCs w:val="18"/>
              </w:rPr>
              <w:t>32866261</w:t>
            </w:r>
          </w:p>
        </w:tc>
        <w:tc>
          <w:tcPr>
            <w:tcW w:w="0" w:type="auto"/>
          </w:tcPr>
          <w:p w14:paraId="5185682E" w14:textId="788A6C84" w:rsidR="007D4C4D" w:rsidRDefault="00994EB8" w:rsidP="00994EB8">
            <w:pPr>
              <w:rPr>
                <w:sz w:val="18"/>
                <w:szCs w:val="18"/>
              </w:rPr>
            </w:pPr>
            <w:r>
              <w:rPr>
                <w:sz w:val="18"/>
                <w:szCs w:val="18"/>
              </w:rPr>
              <w:t>Taiwan</w:t>
            </w:r>
          </w:p>
        </w:tc>
        <w:tc>
          <w:tcPr>
            <w:tcW w:w="0" w:type="auto"/>
          </w:tcPr>
          <w:p w14:paraId="05FA85F4" w14:textId="6406D47D" w:rsidR="007D4C4D" w:rsidRDefault="00A9158D" w:rsidP="00994EB8">
            <w:pPr>
              <w:rPr>
                <w:sz w:val="18"/>
                <w:szCs w:val="18"/>
              </w:rPr>
            </w:pPr>
            <w:r>
              <w:rPr>
                <w:sz w:val="18"/>
                <w:szCs w:val="18"/>
              </w:rPr>
              <w:t>2020</w:t>
            </w:r>
          </w:p>
        </w:tc>
        <w:tc>
          <w:tcPr>
            <w:tcW w:w="0" w:type="auto"/>
          </w:tcPr>
          <w:p w14:paraId="76F1A1ED" w14:textId="6331571D" w:rsidR="007D4C4D" w:rsidRDefault="00994EB8" w:rsidP="00994EB8">
            <w:pPr>
              <w:rPr>
                <w:sz w:val="18"/>
                <w:szCs w:val="18"/>
              </w:rPr>
            </w:pPr>
            <w:r>
              <w:rPr>
                <w:sz w:val="18"/>
                <w:szCs w:val="18"/>
              </w:rPr>
              <w:t>1-</w:t>
            </w:r>
            <w:r w:rsidR="00A9158D">
              <w:rPr>
                <w:sz w:val="18"/>
                <w:szCs w:val="18"/>
              </w:rPr>
              <w:t>5</w:t>
            </w:r>
            <w:r>
              <w:rPr>
                <w:sz w:val="18"/>
                <w:szCs w:val="18"/>
              </w:rPr>
              <w:t>? (ESRD and CKD)</w:t>
            </w:r>
          </w:p>
        </w:tc>
        <w:tc>
          <w:tcPr>
            <w:tcW w:w="0" w:type="auto"/>
          </w:tcPr>
          <w:p w14:paraId="2EDDFB75" w14:textId="01998A18" w:rsidR="007D4C4D" w:rsidRPr="00AE18CE" w:rsidRDefault="00A9158D" w:rsidP="00994EB8">
            <w:pPr>
              <w:rPr>
                <w:sz w:val="18"/>
                <w:szCs w:val="18"/>
              </w:rPr>
            </w:pPr>
            <w:r>
              <w:rPr>
                <w:sz w:val="18"/>
                <w:szCs w:val="18"/>
              </w:rPr>
              <w:t>96</w:t>
            </w:r>
          </w:p>
        </w:tc>
        <w:tc>
          <w:tcPr>
            <w:tcW w:w="0" w:type="auto"/>
          </w:tcPr>
          <w:p w14:paraId="150482CF" w14:textId="3704F195" w:rsidR="007D4C4D" w:rsidRDefault="00A9158D" w:rsidP="00994EB8">
            <w:pPr>
              <w:rPr>
                <w:sz w:val="18"/>
                <w:szCs w:val="18"/>
              </w:rPr>
            </w:pPr>
            <w:r>
              <w:rPr>
                <w:sz w:val="18"/>
                <w:szCs w:val="18"/>
              </w:rPr>
              <w:t>Neutral</w:t>
            </w:r>
          </w:p>
        </w:tc>
        <w:tc>
          <w:tcPr>
            <w:tcW w:w="0" w:type="auto"/>
          </w:tcPr>
          <w:p w14:paraId="691B07BA" w14:textId="0C29436A" w:rsidR="007D4C4D" w:rsidRPr="007D4C4D" w:rsidRDefault="00CA4AA4" w:rsidP="00994EB8">
            <w:pPr>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0053110D" w:rsidRPr="0053110D">
              <w:rPr>
                <w:sz w:val="18"/>
                <w:szCs w:val="18"/>
              </w:rPr>
              <w:t>43</w:t>
            </w:r>
            <w:r w:rsidR="0053110D">
              <w:rPr>
                <w:sz w:val="18"/>
                <w:szCs w:val="18"/>
              </w:rPr>
              <w:t xml:space="preserve">% vs. </w:t>
            </w:r>
            <w:r w:rsidR="0053110D" w:rsidRPr="0053110D">
              <w:rPr>
                <w:sz w:val="18"/>
                <w:szCs w:val="18"/>
              </w:rPr>
              <w:t>47</w:t>
            </w:r>
            <w:r w:rsidR="0053110D">
              <w:rPr>
                <w:sz w:val="18"/>
                <w:szCs w:val="18"/>
              </w:rPr>
              <w:t>%, p =</w:t>
            </w:r>
            <w:r w:rsidR="0053110D" w:rsidRPr="0053110D">
              <w:rPr>
                <w:sz w:val="18"/>
                <w:szCs w:val="18"/>
              </w:rPr>
              <w:t xml:space="preserve"> 0.711</w:t>
            </w:r>
          </w:p>
        </w:tc>
        <w:tc>
          <w:tcPr>
            <w:tcW w:w="0" w:type="auto"/>
          </w:tcPr>
          <w:p w14:paraId="4D04642E" w14:textId="3FE80B85" w:rsidR="007D4C4D" w:rsidRDefault="00CA4AA4" w:rsidP="00994EB8">
            <w:pPr>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3C840AFC" w14:textId="5279B273" w:rsidR="007D4C4D" w:rsidRDefault="00994EB8" w:rsidP="00994EB8">
            <w:pPr>
              <w:ind w:left="720" w:hanging="720"/>
              <w:rPr>
                <w:sz w:val="18"/>
                <w:szCs w:val="18"/>
              </w:rPr>
            </w:pPr>
            <w:r>
              <w:rPr>
                <w:sz w:val="18"/>
                <w:szCs w:val="18"/>
              </w:rPr>
              <w:fldChar w:fldCharType="begin" w:fldLock="1"/>
            </w:r>
            <w:r w:rsidR="008B59F7">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59)","plainTextFormattedCitation":"(59)","previouslyFormattedCitation":"(59)"},"properties":{"noteIndex":0},"schema":"https://github.com/citation-style-language/schema/raw/master/csl-citation.json"}</w:instrText>
            </w:r>
            <w:r>
              <w:rPr>
                <w:sz w:val="18"/>
                <w:szCs w:val="18"/>
              </w:rPr>
              <w:fldChar w:fldCharType="separate"/>
            </w:r>
            <w:r w:rsidRPr="00994EB8">
              <w:rPr>
                <w:noProof/>
                <w:sz w:val="18"/>
                <w:szCs w:val="18"/>
              </w:rPr>
              <w:t>(59)</w:t>
            </w:r>
            <w:r>
              <w:rPr>
                <w:sz w:val="18"/>
                <w:szCs w:val="18"/>
              </w:rPr>
              <w:fldChar w:fldCharType="end"/>
            </w:r>
          </w:p>
        </w:tc>
      </w:tr>
      <w:tr w:rsidR="00994EB8" w:rsidRPr="0001000C" w14:paraId="28DB5A5A"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719D88" w14:textId="7D37EA2B" w:rsidR="00994EB8" w:rsidRDefault="00FB6D9B" w:rsidP="00994EB8">
            <w:pPr>
              <w:rPr>
                <w:sz w:val="18"/>
                <w:szCs w:val="18"/>
              </w:rPr>
            </w:pPr>
            <w:r>
              <w:rPr>
                <w:sz w:val="18"/>
                <w:szCs w:val="18"/>
              </w:rPr>
              <w:t xml:space="preserve">Chao </w:t>
            </w:r>
            <w:r w:rsidRPr="00FB6D9B">
              <w:rPr>
                <w:i/>
                <w:sz w:val="18"/>
                <w:szCs w:val="18"/>
              </w:rPr>
              <w:t>et al.</w:t>
            </w:r>
          </w:p>
        </w:tc>
        <w:tc>
          <w:tcPr>
            <w:tcW w:w="0" w:type="auto"/>
          </w:tcPr>
          <w:p w14:paraId="1BB5516F" w14:textId="25265062" w:rsidR="00994EB8" w:rsidRP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sidRPr="00FB6D9B">
              <w:rPr>
                <w:sz w:val="18"/>
                <w:szCs w:val="18"/>
              </w:rPr>
              <w:t>28522697</w:t>
            </w:r>
          </w:p>
        </w:tc>
        <w:tc>
          <w:tcPr>
            <w:tcW w:w="0" w:type="auto"/>
          </w:tcPr>
          <w:p w14:paraId="1601DFCD" w14:textId="0EC98416"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0F37218" w14:textId="3F815504"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66CEC84" w14:textId="6BCA9394"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4BBA7013" w14:textId="17607DE6"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4A6A66F0" w14:textId="7A06901E"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EFBDD73" w14:textId="1D292DDD"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00EE2537" w:rsidRPr="00EE2537">
              <w:rPr>
                <w:sz w:val="18"/>
                <w:szCs w:val="18"/>
              </w:rPr>
              <w:t>53) 51 (49) 0.65</w:t>
            </w:r>
          </w:p>
        </w:tc>
        <w:tc>
          <w:tcPr>
            <w:tcW w:w="0" w:type="auto"/>
          </w:tcPr>
          <w:p w14:paraId="4F6B83EE" w14:textId="618F427A" w:rsidR="00994EB8" w:rsidRDefault="00FB6D9B" w:rsidP="00994EB8">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6AB124BD" w14:textId="2BDF8F2A" w:rsidR="00994EB8" w:rsidRDefault="008B59F7" w:rsidP="00994EB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EB62A1">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60)","plainTextFormattedCitation":"(60)","previouslyFormattedCitation":"(60)"},"properties":{"noteIndex":0},"schema":"https://github.com/citation-style-language/schema/raw/master/csl-citation.json"}</w:instrText>
            </w:r>
            <w:r>
              <w:rPr>
                <w:sz w:val="18"/>
                <w:szCs w:val="18"/>
              </w:rPr>
              <w:fldChar w:fldCharType="separate"/>
            </w:r>
            <w:r w:rsidRPr="008B59F7">
              <w:rPr>
                <w:noProof/>
                <w:sz w:val="18"/>
                <w:szCs w:val="18"/>
              </w:rPr>
              <w:t>(60)</w:t>
            </w:r>
            <w:r>
              <w:rPr>
                <w:sz w:val="18"/>
                <w:szCs w:val="18"/>
              </w:rPr>
              <w:fldChar w:fldCharType="end"/>
            </w:r>
          </w:p>
        </w:tc>
      </w:tr>
      <w:tr w:rsidR="008F6190" w:rsidRPr="0001000C" w14:paraId="7D87E2C4" w14:textId="77777777" w:rsidTr="00994EB8">
        <w:tc>
          <w:tcPr>
            <w:tcW w:w="0" w:type="auto"/>
          </w:tcPr>
          <w:p w14:paraId="1AF49DCA" w14:textId="2C2EAAE0" w:rsidR="008F6190" w:rsidRDefault="004F0D3C" w:rsidP="00994EB8">
            <w:pPr>
              <w:cnfStyle w:val="001000000000" w:firstRow="0" w:lastRow="0" w:firstColumn="1" w:lastColumn="0" w:oddVBand="0" w:evenVBand="0" w:oddHBand="0" w:evenHBand="0" w:firstRowFirstColumn="0" w:firstRowLastColumn="0" w:lastRowFirstColumn="0" w:lastRowLastColumn="0"/>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35561830" w14:textId="6664E4F4" w:rsidR="008F6190" w:rsidRPr="00FB6D9B" w:rsidRDefault="004F0D3C" w:rsidP="00994EB8">
            <w:pPr>
              <w:rPr>
                <w:sz w:val="18"/>
                <w:szCs w:val="18"/>
              </w:rPr>
            </w:pPr>
            <w:r w:rsidRPr="004F0D3C">
              <w:rPr>
                <w:sz w:val="18"/>
                <w:szCs w:val="18"/>
              </w:rPr>
              <w:t>31170717</w:t>
            </w:r>
          </w:p>
        </w:tc>
        <w:tc>
          <w:tcPr>
            <w:tcW w:w="0" w:type="auto"/>
          </w:tcPr>
          <w:p w14:paraId="42EAC00E" w14:textId="78672FC6" w:rsidR="008F6190" w:rsidRDefault="004F0D3C" w:rsidP="00994EB8">
            <w:pPr>
              <w:rPr>
                <w:sz w:val="18"/>
                <w:szCs w:val="18"/>
              </w:rPr>
            </w:pPr>
            <w:r>
              <w:rPr>
                <w:sz w:val="18"/>
                <w:szCs w:val="18"/>
              </w:rPr>
              <w:t>Egypt</w:t>
            </w:r>
          </w:p>
        </w:tc>
        <w:tc>
          <w:tcPr>
            <w:tcW w:w="0" w:type="auto"/>
          </w:tcPr>
          <w:p w14:paraId="42D6B207" w14:textId="21CA38D6" w:rsidR="008F6190" w:rsidRDefault="004F0D3C" w:rsidP="00994EB8">
            <w:pPr>
              <w:rPr>
                <w:sz w:val="18"/>
                <w:szCs w:val="18"/>
              </w:rPr>
            </w:pPr>
            <w:r>
              <w:rPr>
                <w:sz w:val="18"/>
                <w:szCs w:val="18"/>
              </w:rPr>
              <w:t>2019</w:t>
            </w:r>
          </w:p>
        </w:tc>
        <w:tc>
          <w:tcPr>
            <w:tcW w:w="0" w:type="auto"/>
          </w:tcPr>
          <w:p w14:paraId="41788152" w14:textId="334A815B" w:rsidR="008F6190" w:rsidRDefault="004F0D3C" w:rsidP="00994EB8">
            <w:pPr>
              <w:rPr>
                <w:sz w:val="18"/>
                <w:szCs w:val="18"/>
              </w:rPr>
            </w:pPr>
            <w:r>
              <w:rPr>
                <w:sz w:val="18"/>
                <w:szCs w:val="18"/>
              </w:rPr>
              <w:t>5</w:t>
            </w:r>
          </w:p>
        </w:tc>
        <w:tc>
          <w:tcPr>
            <w:tcW w:w="0" w:type="auto"/>
          </w:tcPr>
          <w:p w14:paraId="47060B45" w14:textId="2D94749D" w:rsidR="008F6190" w:rsidRDefault="004F0D3C" w:rsidP="00994EB8">
            <w:pPr>
              <w:rPr>
                <w:sz w:val="18"/>
                <w:szCs w:val="18"/>
              </w:rPr>
            </w:pPr>
            <w:r>
              <w:rPr>
                <w:sz w:val="18"/>
                <w:szCs w:val="18"/>
              </w:rPr>
              <w:t>172</w:t>
            </w:r>
          </w:p>
        </w:tc>
        <w:tc>
          <w:tcPr>
            <w:tcW w:w="0" w:type="auto"/>
          </w:tcPr>
          <w:p w14:paraId="4DEB1FCC" w14:textId="0DA9AF94" w:rsidR="008F6190" w:rsidRDefault="008F6190" w:rsidP="00994EB8">
            <w:pPr>
              <w:rPr>
                <w:sz w:val="18"/>
                <w:szCs w:val="18"/>
              </w:rPr>
            </w:pPr>
            <w:r>
              <w:rPr>
                <w:sz w:val="18"/>
                <w:szCs w:val="18"/>
              </w:rPr>
              <w:t>Neutral</w:t>
            </w:r>
          </w:p>
        </w:tc>
        <w:tc>
          <w:tcPr>
            <w:tcW w:w="0" w:type="auto"/>
          </w:tcPr>
          <w:p w14:paraId="502FA4C2" w14:textId="215EE430" w:rsidR="008F6190" w:rsidRDefault="004F0D3C" w:rsidP="00994EB8">
            <w:pPr>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xml:space="preserve">, </w:t>
            </w:r>
            <w:r w:rsidR="000304EE">
              <w:rPr>
                <w:sz w:val="18"/>
                <w:szCs w:val="18"/>
              </w:rPr>
              <w:t xml:space="preserve">ANOVA </w:t>
            </w:r>
            <w:r>
              <w:rPr>
                <w:sz w:val="18"/>
                <w:szCs w:val="18"/>
              </w:rPr>
              <w:t>was not performed</w:t>
            </w:r>
          </w:p>
        </w:tc>
        <w:tc>
          <w:tcPr>
            <w:tcW w:w="0" w:type="auto"/>
          </w:tcPr>
          <w:p w14:paraId="4ED08389" w14:textId="3552A0A8" w:rsidR="008F6190" w:rsidRDefault="004F0D3C" w:rsidP="004F0D3C">
            <w:pPr>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30530F8A" w14:textId="5EB032AE" w:rsidR="008F6190" w:rsidRDefault="004F0D3C" w:rsidP="00994EB8">
            <w:pPr>
              <w:ind w:left="720" w:hanging="72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61)","plainTextFormattedCitation":"(61)","previouslyFormattedCitation":"(61)"},"properties":{"noteIndex":0},"schema":"https://github.com/citation-style-language/schema/raw/master/csl-citation.json"}</w:instrText>
            </w:r>
            <w:r>
              <w:rPr>
                <w:sz w:val="18"/>
                <w:szCs w:val="18"/>
              </w:rPr>
              <w:fldChar w:fldCharType="separate"/>
            </w:r>
            <w:r w:rsidRPr="004F0D3C">
              <w:rPr>
                <w:noProof/>
                <w:sz w:val="18"/>
                <w:szCs w:val="18"/>
              </w:rPr>
              <w:t>(61)</w:t>
            </w:r>
            <w:r>
              <w:rPr>
                <w:sz w:val="18"/>
                <w:szCs w:val="18"/>
              </w:rPr>
              <w:fldChar w:fldCharType="end"/>
            </w:r>
          </w:p>
        </w:tc>
      </w:tr>
      <w:tr w:rsidR="004F0D3C" w:rsidRPr="0001000C" w14:paraId="41BEA271"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3B265" w14:textId="624ECCDC" w:rsidR="004F0D3C" w:rsidRPr="004F0D3C" w:rsidRDefault="004F0D3C" w:rsidP="00994EB8">
            <w:pP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2DFF6FFC" w14:textId="56117CC7" w:rsidR="004F0D3C" w:rsidRP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339604</w:t>
            </w:r>
          </w:p>
        </w:tc>
        <w:tc>
          <w:tcPr>
            <w:tcW w:w="0" w:type="auto"/>
          </w:tcPr>
          <w:p w14:paraId="3B77DF3A" w14:textId="2585AE0B"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0BB9542" w14:textId="6092C823"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59A8A5" w14:textId="5C7CD536"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5D </w:t>
            </w:r>
          </w:p>
        </w:tc>
        <w:tc>
          <w:tcPr>
            <w:tcW w:w="0" w:type="auto"/>
          </w:tcPr>
          <w:p w14:paraId="05A7871B" w14:textId="3F820727"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06F6C87D" w14:textId="43528A2D"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476274C" w14:textId="3A70A3D8" w:rsidR="004F0D3C" w:rsidRDefault="004F0D3C"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3CE57D1" w14:textId="0B5876BA" w:rsidR="004F0D3C" w:rsidRDefault="004F0D3C" w:rsidP="004F0D3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MSCT (Agatston score)</w:t>
            </w:r>
          </w:p>
        </w:tc>
        <w:tc>
          <w:tcPr>
            <w:tcW w:w="0" w:type="auto"/>
          </w:tcPr>
          <w:p w14:paraId="1E0BB229" w14:textId="534F60A4" w:rsidR="004F0D3C" w:rsidRDefault="004F0D3C" w:rsidP="00994EB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304EE">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2)","plainTextFormattedCitation":"(62)","previouslyFormattedCitation":"(62)"},"properties":{"noteIndex":0},"schema":"https://github.com/citation-style-language/schema/raw/master/csl-citation.json"}</w:instrText>
            </w:r>
            <w:r>
              <w:rPr>
                <w:sz w:val="18"/>
                <w:szCs w:val="18"/>
              </w:rPr>
              <w:fldChar w:fldCharType="separate"/>
            </w:r>
            <w:r w:rsidRPr="004F0D3C">
              <w:rPr>
                <w:noProof/>
                <w:sz w:val="18"/>
                <w:szCs w:val="18"/>
              </w:rPr>
              <w:t>(62)</w:t>
            </w:r>
            <w:r>
              <w:rPr>
                <w:sz w:val="18"/>
                <w:szCs w:val="18"/>
              </w:rPr>
              <w:fldChar w:fldCharType="end"/>
            </w:r>
          </w:p>
        </w:tc>
      </w:tr>
      <w:tr w:rsidR="00D51347" w:rsidRPr="0001000C" w14:paraId="1CC763DB" w14:textId="77777777" w:rsidTr="00994EB8">
        <w:tc>
          <w:tcPr>
            <w:tcW w:w="0" w:type="auto"/>
          </w:tcPr>
          <w:p w14:paraId="4FAE518C" w14:textId="3C750F4B" w:rsidR="00D51347" w:rsidRDefault="000304EE" w:rsidP="00994EB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Bundy </w:t>
            </w:r>
            <w:r w:rsidRPr="000304EE">
              <w:rPr>
                <w:i/>
                <w:sz w:val="18"/>
                <w:szCs w:val="18"/>
              </w:rPr>
              <w:t>et al.</w:t>
            </w:r>
          </w:p>
        </w:tc>
        <w:tc>
          <w:tcPr>
            <w:tcW w:w="0" w:type="auto"/>
          </w:tcPr>
          <w:p w14:paraId="6D7B3901" w14:textId="7B9AC2A7" w:rsidR="00D51347" w:rsidRPr="004F0D3C" w:rsidRDefault="000304EE" w:rsidP="00994EB8">
            <w:pPr>
              <w:rPr>
                <w:sz w:val="18"/>
                <w:szCs w:val="18"/>
              </w:rPr>
            </w:pPr>
            <w:r w:rsidRPr="000304EE">
              <w:rPr>
                <w:sz w:val="18"/>
                <w:szCs w:val="18"/>
              </w:rPr>
              <w:t>31658949</w:t>
            </w:r>
          </w:p>
        </w:tc>
        <w:tc>
          <w:tcPr>
            <w:tcW w:w="0" w:type="auto"/>
          </w:tcPr>
          <w:p w14:paraId="2B46D0B4" w14:textId="579DA704" w:rsidR="00D51347" w:rsidRDefault="000304EE" w:rsidP="00994EB8">
            <w:pPr>
              <w:rPr>
                <w:sz w:val="18"/>
                <w:szCs w:val="18"/>
              </w:rPr>
            </w:pPr>
            <w:r>
              <w:rPr>
                <w:sz w:val="18"/>
                <w:szCs w:val="18"/>
              </w:rPr>
              <w:t>US (CRIC)</w:t>
            </w:r>
          </w:p>
        </w:tc>
        <w:tc>
          <w:tcPr>
            <w:tcW w:w="0" w:type="auto"/>
          </w:tcPr>
          <w:p w14:paraId="56C14E40" w14:textId="6BE1ECF2" w:rsidR="00D51347" w:rsidRDefault="000304EE" w:rsidP="00994EB8">
            <w:pPr>
              <w:rPr>
                <w:sz w:val="18"/>
                <w:szCs w:val="18"/>
              </w:rPr>
            </w:pPr>
            <w:r>
              <w:rPr>
                <w:sz w:val="18"/>
                <w:szCs w:val="18"/>
              </w:rPr>
              <w:t>2019</w:t>
            </w:r>
          </w:p>
        </w:tc>
        <w:tc>
          <w:tcPr>
            <w:tcW w:w="0" w:type="auto"/>
          </w:tcPr>
          <w:p w14:paraId="50E3C451" w14:textId="0693FA58" w:rsidR="00D51347" w:rsidRDefault="000304EE" w:rsidP="00994EB8">
            <w:pPr>
              <w:rPr>
                <w:sz w:val="18"/>
                <w:szCs w:val="18"/>
              </w:rPr>
            </w:pPr>
            <w:r>
              <w:rPr>
                <w:sz w:val="18"/>
                <w:szCs w:val="18"/>
              </w:rPr>
              <w:t>2-4</w:t>
            </w:r>
          </w:p>
        </w:tc>
        <w:tc>
          <w:tcPr>
            <w:tcW w:w="0" w:type="auto"/>
          </w:tcPr>
          <w:p w14:paraId="4CEF33D0" w14:textId="480A474B" w:rsidR="00D51347" w:rsidRDefault="000304EE" w:rsidP="00994EB8">
            <w:pPr>
              <w:rPr>
                <w:sz w:val="18"/>
                <w:szCs w:val="18"/>
              </w:rPr>
            </w:pPr>
            <w:r>
              <w:rPr>
                <w:sz w:val="18"/>
                <w:szCs w:val="18"/>
              </w:rPr>
              <w:t>3404</w:t>
            </w:r>
          </w:p>
        </w:tc>
        <w:tc>
          <w:tcPr>
            <w:tcW w:w="0" w:type="auto"/>
          </w:tcPr>
          <w:p w14:paraId="0FA38AFB" w14:textId="3CFF3722" w:rsidR="00D51347" w:rsidRDefault="00D51347" w:rsidP="00994EB8">
            <w:pPr>
              <w:rPr>
                <w:sz w:val="18"/>
                <w:szCs w:val="18"/>
              </w:rPr>
            </w:pPr>
            <w:r>
              <w:rPr>
                <w:sz w:val="18"/>
                <w:szCs w:val="18"/>
              </w:rPr>
              <w:t>Neutral</w:t>
            </w:r>
          </w:p>
        </w:tc>
        <w:tc>
          <w:tcPr>
            <w:tcW w:w="0" w:type="auto"/>
          </w:tcPr>
          <w:p w14:paraId="10177F8D" w14:textId="45F58598" w:rsidR="00D51347" w:rsidRDefault="00D51347" w:rsidP="00994EB8">
            <w:pPr>
              <w:rPr>
                <w:sz w:val="18"/>
                <w:szCs w:val="18"/>
              </w:rPr>
            </w:pPr>
            <w:r>
              <w:rPr>
                <w:sz w:val="18"/>
                <w:szCs w:val="18"/>
              </w:rPr>
              <w:t xml:space="preserve">Female in patients with </w:t>
            </w:r>
            <w:r w:rsidR="000304EE">
              <w:rPr>
                <w:sz w:val="18"/>
                <w:szCs w:val="18"/>
              </w:rPr>
              <w:t>quartiles 4 vs. 3 vs. 2 vs. 1 T</w:t>
            </w:r>
            <w:r w:rsidR="000304EE" w:rsidRPr="000304EE">
              <w:rPr>
                <w:sz w:val="18"/>
                <w:szCs w:val="18"/>
                <w:vertAlign w:val="subscript"/>
              </w:rPr>
              <w:t>50</w:t>
            </w:r>
            <w:r w:rsidR="000304EE">
              <w:rPr>
                <w:sz w:val="18"/>
                <w:szCs w:val="18"/>
              </w:rPr>
              <w:t xml:space="preserve">: </w:t>
            </w:r>
            <w:r w:rsidR="000304EE" w:rsidRPr="000304EE">
              <w:rPr>
                <w:sz w:val="18"/>
                <w:szCs w:val="18"/>
              </w:rPr>
              <w:t>41</w:t>
            </w:r>
            <w:r w:rsidR="000304EE">
              <w:rPr>
                <w:sz w:val="18"/>
                <w:szCs w:val="18"/>
              </w:rPr>
              <w:t xml:space="preserve">% vs. </w:t>
            </w:r>
            <w:r w:rsidR="000304EE" w:rsidRPr="000304EE">
              <w:rPr>
                <w:sz w:val="18"/>
                <w:szCs w:val="18"/>
              </w:rPr>
              <w:t>44</w:t>
            </w:r>
            <w:r w:rsidR="000304EE">
              <w:rPr>
                <w:sz w:val="18"/>
                <w:szCs w:val="18"/>
              </w:rPr>
              <w:t xml:space="preserve">% vs. </w:t>
            </w:r>
            <w:r w:rsidR="000304EE" w:rsidRPr="000304EE">
              <w:rPr>
                <w:sz w:val="18"/>
                <w:szCs w:val="18"/>
              </w:rPr>
              <w:t>48</w:t>
            </w:r>
            <w:r w:rsidR="000304EE">
              <w:rPr>
                <w:sz w:val="18"/>
                <w:szCs w:val="18"/>
              </w:rPr>
              <w:t>%</w:t>
            </w:r>
            <w:r w:rsidR="000304EE" w:rsidRPr="000304EE">
              <w:rPr>
                <w:sz w:val="18"/>
                <w:szCs w:val="18"/>
              </w:rPr>
              <w:t xml:space="preserve"> </w:t>
            </w:r>
            <w:r w:rsidR="000304EE">
              <w:rPr>
                <w:sz w:val="18"/>
                <w:szCs w:val="18"/>
              </w:rPr>
              <w:t xml:space="preserve">vs. </w:t>
            </w:r>
            <w:r w:rsidR="000304EE" w:rsidRPr="000304EE">
              <w:rPr>
                <w:sz w:val="18"/>
                <w:szCs w:val="18"/>
              </w:rPr>
              <w:t>47</w:t>
            </w:r>
            <w:r w:rsidR="000304EE">
              <w:rPr>
                <w:sz w:val="18"/>
                <w:szCs w:val="18"/>
              </w:rPr>
              <w:t>%, ANOVA was not performed</w:t>
            </w:r>
          </w:p>
        </w:tc>
        <w:tc>
          <w:tcPr>
            <w:tcW w:w="0" w:type="auto"/>
          </w:tcPr>
          <w:p w14:paraId="7084F8D2" w14:textId="1163AF25" w:rsidR="00D51347" w:rsidRPr="000304EE" w:rsidRDefault="000304EE" w:rsidP="004F0D3C">
            <w:pPr>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384A7DC3" w14:textId="17968EB2" w:rsidR="00D51347" w:rsidRDefault="000304EE" w:rsidP="00994EB8">
            <w:pPr>
              <w:ind w:left="720" w:hanging="72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63)","plainTextFormattedCitation":"(63)","previouslyFormattedCitation":"(63)"},"properties":{"noteIndex":0},"schema":"https://github.com/citation-style-language/schema/raw/master/csl-citation.json"}</w:instrText>
            </w:r>
            <w:r>
              <w:rPr>
                <w:sz w:val="18"/>
                <w:szCs w:val="18"/>
              </w:rPr>
              <w:fldChar w:fldCharType="separate"/>
            </w:r>
            <w:r w:rsidRPr="000304EE">
              <w:rPr>
                <w:noProof/>
                <w:sz w:val="18"/>
                <w:szCs w:val="18"/>
              </w:rPr>
              <w:t>(63)</w:t>
            </w:r>
            <w:r>
              <w:rPr>
                <w:sz w:val="18"/>
                <w:szCs w:val="18"/>
              </w:rPr>
              <w:fldChar w:fldCharType="end"/>
            </w:r>
          </w:p>
        </w:tc>
      </w:tr>
      <w:tr w:rsidR="000304EE" w:rsidRPr="0001000C" w14:paraId="722A6B6C"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B83FE4" w14:textId="7F6484C1" w:rsidR="000304EE" w:rsidRDefault="009625ED" w:rsidP="00994EB8">
            <w:pP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6B77D54F" w14:textId="26C20B9C" w:rsidR="000304EE" w:rsidRPr="000304EE" w:rsidRDefault="009625ED" w:rsidP="00994EB8">
            <w:pP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6F3F1C7A" w14:textId="34F117FE"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33459FF" w14:textId="37CD3844"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A6D7835" w14:textId="36ADACAE"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A96AAA" w14:textId="379C81B5"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726DB453" w14:textId="65703640"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5ABD9AC" w14:textId="4D915D78" w:rsidR="000304EE" w:rsidRDefault="000304EE"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5CCA8FB2" w14:textId="2E66126B" w:rsidR="000304EE" w:rsidRDefault="000304EE" w:rsidP="004F0D3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61F79560" w14:textId="701EE422" w:rsidR="000304EE" w:rsidRDefault="000304EE" w:rsidP="00994EB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080544">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4)","plainTextFormattedCitation":"(64)","previouslyFormattedCitation":"(64)"},"properties":{"noteIndex":0},"schema":"https://github.com/citation-style-language/schema/raw/master/csl-citation.json"}</w:instrText>
            </w:r>
            <w:r>
              <w:rPr>
                <w:sz w:val="18"/>
                <w:szCs w:val="18"/>
              </w:rPr>
              <w:fldChar w:fldCharType="separate"/>
            </w:r>
            <w:r w:rsidRPr="000304EE">
              <w:rPr>
                <w:noProof/>
                <w:sz w:val="18"/>
                <w:szCs w:val="18"/>
              </w:rPr>
              <w:t>(64)</w:t>
            </w:r>
            <w:r>
              <w:rPr>
                <w:sz w:val="18"/>
                <w:szCs w:val="18"/>
              </w:rPr>
              <w:fldChar w:fldCharType="end"/>
            </w:r>
          </w:p>
        </w:tc>
      </w:tr>
      <w:tr w:rsidR="00262020" w:rsidRPr="0001000C" w14:paraId="66116234" w14:textId="77777777" w:rsidTr="00994EB8">
        <w:tc>
          <w:tcPr>
            <w:tcW w:w="0" w:type="auto"/>
          </w:tcPr>
          <w:p w14:paraId="7FE2286F" w14:textId="672768D6" w:rsidR="00262020" w:rsidRPr="009625ED" w:rsidRDefault="001E5EB1" w:rsidP="00994EB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223616AC" w14:textId="798D81F5" w:rsidR="00262020" w:rsidRPr="009625ED" w:rsidRDefault="003A4F56" w:rsidP="00994EB8">
            <w:pPr>
              <w:rPr>
                <w:sz w:val="18"/>
                <w:szCs w:val="18"/>
              </w:rPr>
            </w:pPr>
            <w:r w:rsidRPr="003A4F56">
              <w:rPr>
                <w:sz w:val="18"/>
                <w:szCs w:val="18"/>
              </w:rPr>
              <w:t>31464230</w:t>
            </w:r>
          </w:p>
        </w:tc>
        <w:tc>
          <w:tcPr>
            <w:tcW w:w="0" w:type="auto"/>
          </w:tcPr>
          <w:p w14:paraId="10109124" w14:textId="37DFE1E4" w:rsidR="00262020" w:rsidRDefault="003A4F56" w:rsidP="00994EB8">
            <w:pPr>
              <w:rPr>
                <w:sz w:val="18"/>
                <w:szCs w:val="18"/>
              </w:rPr>
            </w:pPr>
            <w:r>
              <w:rPr>
                <w:sz w:val="18"/>
                <w:szCs w:val="18"/>
              </w:rPr>
              <w:t>Turkey</w:t>
            </w:r>
          </w:p>
        </w:tc>
        <w:tc>
          <w:tcPr>
            <w:tcW w:w="0" w:type="auto"/>
          </w:tcPr>
          <w:p w14:paraId="669CBE95" w14:textId="7E2D47BC" w:rsidR="00262020" w:rsidRDefault="003A4F56" w:rsidP="00994EB8">
            <w:pPr>
              <w:rPr>
                <w:sz w:val="18"/>
                <w:szCs w:val="18"/>
              </w:rPr>
            </w:pPr>
            <w:r>
              <w:rPr>
                <w:sz w:val="18"/>
                <w:szCs w:val="18"/>
              </w:rPr>
              <w:t>2019</w:t>
            </w:r>
          </w:p>
        </w:tc>
        <w:tc>
          <w:tcPr>
            <w:tcW w:w="0" w:type="auto"/>
          </w:tcPr>
          <w:p w14:paraId="26485649" w14:textId="46E1F35B" w:rsidR="00262020" w:rsidRDefault="003A4F56" w:rsidP="00994EB8">
            <w:pPr>
              <w:rPr>
                <w:sz w:val="18"/>
                <w:szCs w:val="18"/>
              </w:rPr>
            </w:pPr>
            <w:r>
              <w:rPr>
                <w:sz w:val="18"/>
                <w:szCs w:val="18"/>
              </w:rPr>
              <w:t>5D (HD)</w:t>
            </w:r>
          </w:p>
        </w:tc>
        <w:tc>
          <w:tcPr>
            <w:tcW w:w="0" w:type="auto"/>
          </w:tcPr>
          <w:p w14:paraId="40230789" w14:textId="296F246C" w:rsidR="00262020" w:rsidRDefault="003A4F56" w:rsidP="00994EB8">
            <w:pPr>
              <w:rPr>
                <w:sz w:val="18"/>
                <w:szCs w:val="18"/>
              </w:rPr>
            </w:pPr>
            <w:r>
              <w:rPr>
                <w:sz w:val="18"/>
                <w:szCs w:val="18"/>
              </w:rPr>
              <w:t>60</w:t>
            </w:r>
          </w:p>
        </w:tc>
        <w:tc>
          <w:tcPr>
            <w:tcW w:w="0" w:type="auto"/>
          </w:tcPr>
          <w:p w14:paraId="1AE4E485" w14:textId="5B2E72F0" w:rsidR="00262020" w:rsidRDefault="001E5EB1" w:rsidP="00994EB8">
            <w:pPr>
              <w:rPr>
                <w:sz w:val="18"/>
                <w:szCs w:val="18"/>
              </w:rPr>
            </w:pPr>
            <w:r>
              <w:rPr>
                <w:sz w:val="18"/>
                <w:szCs w:val="18"/>
              </w:rPr>
              <w:t>Neutral</w:t>
            </w:r>
          </w:p>
        </w:tc>
        <w:tc>
          <w:tcPr>
            <w:tcW w:w="0" w:type="auto"/>
          </w:tcPr>
          <w:p w14:paraId="5A1F7C4F" w14:textId="2DB3B8BE" w:rsidR="00262020" w:rsidRDefault="001E5EB1" w:rsidP="00994EB8">
            <w:pPr>
              <w:rPr>
                <w:sz w:val="18"/>
                <w:szCs w:val="18"/>
              </w:rPr>
            </w:pPr>
            <w:r>
              <w:rPr>
                <w:sz w:val="18"/>
                <w:szCs w:val="18"/>
              </w:rPr>
              <w:t>Female in patients with positive vs. negative CAC: 54.7% vs. 58.4%, p = 0.22</w:t>
            </w:r>
          </w:p>
        </w:tc>
        <w:tc>
          <w:tcPr>
            <w:tcW w:w="0" w:type="auto"/>
          </w:tcPr>
          <w:p w14:paraId="04F0D32C" w14:textId="6555E299" w:rsidR="00262020" w:rsidRDefault="001E5EB1" w:rsidP="004F0D3C">
            <w:pPr>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25E1E4C0" w14:textId="40FEA167" w:rsidR="00262020" w:rsidRDefault="001E5EB1" w:rsidP="00994EB8">
            <w:pPr>
              <w:ind w:left="720" w:hanging="720"/>
              <w:rPr>
                <w:sz w:val="18"/>
                <w:szCs w:val="18"/>
              </w:rPr>
            </w:pPr>
            <w:r>
              <w:rPr>
                <w:sz w:val="18"/>
                <w:szCs w:val="18"/>
              </w:rPr>
              <w:fldChar w:fldCharType="begin" w:fldLock="1"/>
            </w:r>
            <w:r w:rsidR="003D2775">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65)","plainTextFormattedCitation":"(65)","previouslyFormattedCitation":"(65)"},"properties":{"noteIndex":0},"schema":"https://github.com/citation-style-language/schema/raw/master/csl-citation.json"}</w:instrText>
            </w:r>
            <w:r>
              <w:rPr>
                <w:sz w:val="18"/>
                <w:szCs w:val="18"/>
              </w:rPr>
              <w:fldChar w:fldCharType="separate"/>
            </w:r>
            <w:r w:rsidRPr="001E5EB1">
              <w:rPr>
                <w:noProof/>
                <w:sz w:val="18"/>
                <w:szCs w:val="18"/>
              </w:rPr>
              <w:t>(65)</w:t>
            </w:r>
            <w:r>
              <w:rPr>
                <w:sz w:val="18"/>
                <w:szCs w:val="18"/>
              </w:rPr>
              <w:fldChar w:fldCharType="end"/>
            </w:r>
          </w:p>
        </w:tc>
      </w:tr>
      <w:tr w:rsidR="00AB4150" w:rsidRPr="0001000C" w14:paraId="541D6311"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58819" w14:textId="3AB26F56" w:rsidR="00AB4150" w:rsidRPr="001E5EB1" w:rsidRDefault="003D2775" w:rsidP="00994EB8">
            <w:pP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07931408" w14:textId="18E4E3AF" w:rsidR="00AB4150" w:rsidRPr="003A4F56"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sidRPr="003D2775">
              <w:rPr>
                <w:sz w:val="18"/>
                <w:szCs w:val="18"/>
              </w:rPr>
              <w:t>31791277</w:t>
            </w:r>
          </w:p>
        </w:tc>
        <w:tc>
          <w:tcPr>
            <w:tcW w:w="0" w:type="auto"/>
          </w:tcPr>
          <w:p w14:paraId="30742E6E" w14:textId="2CFA28E2" w:rsidR="00AB4150"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25FC49" w14:textId="720902C2" w:rsidR="00AB4150"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4C83EA" w14:textId="48B89376" w:rsidR="00AB4150"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426D8A8A" w14:textId="18CFB2B1" w:rsidR="00AB4150"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7F68A493" w14:textId="03C4B00F" w:rsidR="00AB4150" w:rsidRDefault="003D2775"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C7E9070" w14:textId="07BF8A3C" w:rsidR="00AB4150" w:rsidRDefault="00AB4150" w:rsidP="00994EB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6FF7D625" w14:textId="5D8C7F11" w:rsidR="00AB4150" w:rsidRPr="00AB4150" w:rsidRDefault="00AB4150" w:rsidP="00AB415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4E780E66" w14:textId="71F3A629" w:rsidR="00AB4150" w:rsidRPr="001E5EB1" w:rsidRDefault="00AB4150" w:rsidP="00AB4150">
            <w:pP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6ECD46AE" w14:textId="3FDC36E7" w:rsidR="00AB4150" w:rsidRDefault="003D2775" w:rsidP="00994EB8">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6)"},"properties":{"noteIndex":0},"schema":"https://github.com/citation-style-language/schema/raw/master/csl-citation.json"}</w:instrText>
            </w:r>
            <w:r>
              <w:rPr>
                <w:sz w:val="18"/>
                <w:szCs w:val="18"/>
              </w:rPr>
              <w:fldChar w:fldCharType="separate"/>
            </w:r>
            <w:r w:rsidRPr="003D2775">
              <w:rPr>
                <w:noProof/>
                <w:sz w:val="18"/>
                <w:szCs w:val="18"/>
              </w:rPr>
              <w:t>(66)</w:t>
            </w:r>
            <w:r>
              <w:rPr>
                <w:sz w:val="18"/>
                <w:szCs w:val="18"/>
              </w:rPr>
              <w:fldChar w:fldCharType="end"/>
            </w:r>
          </w:p>
        </w:tc>
      </w:tr>
      <w:tr w:rsidR="009F5763" w:rsidRPr="0001000C" w14:paraId="3903F226" w14:textId="77777777" w:rsidTr="00994EB8">
        <w:tc>
          <w:tcPr>
            <w:cnfStyle w:val="001000000000" w:firstRow="0" w:lastRow="0" w:firstColumn="1" w:lastColumn="0" w:oddVBand="0" w:evenVBand="0" w:oddHBand="0" w:evenHBand="0" w:firstRowFirstColumn="0" w:firstRowLastColumn="0" w:lastRowFirstColumn="0" w:lastRowLastColumn="0"/>
            <w:tcW w:w="0" w:type="auto"/>
          </w:tcPr>
          <w:p w14:paraId="332516FD" w14:textId="6BAE50B3" w:rsidR="009F5763" w:rsidRDefault="005453A0" w:rsidP="00994EB8">
            <w:pP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30EFBA2F" w14:textId="60CA411C" w:rsidR="009F5763" w:rsidRPr="003D2775" w:rsidRDefault="005453A0" w:rsidP="00994EB8">
            <w:pP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77C6617B" w14:textId="7618C771" w:rsidR="009F5763" w:rsidRDefault="005453A0" w:rsidP="00994EB8">
            <w:pP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1096A5AC" w14:textId="1EA4DFE8" w:rsidR="009F5763" w:rsidRDefault="005453A0" w:rsidP="00994EB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E5E5FDE" w14:textId="43DF0C54" w:rsidR="009F5763" w:rsidRDefault="005453A0" w:rsidP="00994EB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590C42F" w14:textId="3060AA01" w:rsidR="009F5763" w:rsidRDefault="00F6691C" w:rsidP="00994EB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1DC2EE5B" w14:textId="607D8C29" w:rsidR="009F5763" w:rsidRDefault="009F5763" w:rsidP="00994EB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3EE423" w14:textId="1F56B36E" w:rsidR="009F5763" w:rsidRDefault="009F5763" w:rsidP="00994EB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9C2ECB4" w14:textId="7ED4C084" w:rsidR="009F5763" w:rsidRDefault="00AA6DE4" w:rsidP="00AB415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05FF9501" w14:textId="1C37D321" w:rsidR="009F5763" w:rsidRDefault="00AA6DE4" w:rsidP="00994EB8">
            <w:pPr>
              <w:ind w:left="720" w:hanging="72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7)","plainTextFormattedCitation":"(67)","previouslyFormattedCitation":"(67)"},"properties":{"noteIndex":0},"schema":"https://github.com/citation-style-language/schema/raw/master/csl-citation.json"}</w:instrText>
            </w:r>
            <w:r>
              <w:rPr>
                <w:sz w:val="18"/>
                <w:szCs w:val="18"/>
              </w:rPr>
              <w:fldChar w:fldCharType="separate"/>
            </w:r>
            <w:r w:rsidRPr="00AA6DE4">
              <w:rPr>
                <w:noProof/>
                <w:sz w:val="18"/>
                <w:szCs w:val="18"/>
              </w:rPr>
              <w:t>(67)</w:t>
            </w:r>
            <w:r>
              <w:rPr>
                <w:sz w:val="18"/>
                <w:szCs w:val="18"/>
              </w:rPr>
              <w:fldChar w:fldCharType="end"/>
            </w:r>
          </w:p>
        </w:tc>
      </w:tr>
      <w:tr w:rsidR="00AA6DE4" w:rsidRPr="0001000C" w14:paraId="663F26EB" w14:textId="77777777" w:rsidTr="00994E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77EBD5" w14:textId="77777777" w:rsidR="00AA6DE4" w:rsidRPr="005453A0" w:rsidRDefault="00AA6DE4" w:rsidP="00994EB8">
            <w:pPr>
              <w:rPr>
                <w:sz w:val="18"/>
                <w:szCs w:val="18"/>
              </w:rPr>
            </w:pPr>
          </w:p>
        </w:tc>
        <w:tc>
          <w:tcPr>
            <w:tcW w:w="0" w:type="auto"/>
          </w:tcPr>
          <w:p w14:paraId="489F3022" w14:textId="77777777" w:rsidR="00AA6DE4" w:rsidRPr="005453A0"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065575" w14:textId="77777777" w:rsidR="00AA6DE4" w:rsidRPr="005453A0"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091975" w14:textId="77777777" w:rsidR="00AA6DE4"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2280F0" w14:textId="77777777" w:rsidR="00AA6DE4"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B92C29" w14:textId="77777777" w:rsidR="00AA6DE4"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E00AD8" w14:textId="77777777" w:rsidR="00AA6DE4"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0CD450" w14:textId="77777777" w:rsidR="00AA6DE4" w:rsidRDefault="00AA6DE4" w:rsidP="00994EB8">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39E4B8" w14:textId="77777777" w:rsidR="00AA6DE4" w:rsidRDefault="00AA6DE4" w:rsidP="00AB4150">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0830A6" w14:textId="77777777" w:rsidR="00AA6DE4" w:rsidRDefault="00AA6DE4" w:rsidP="00994EB8">
            <w:pPr>
              <w:ind w:left="720" w:hanging="720"/>
              <w:cnfStyle w:val="000000100000" w:firstRow="0" w:lastRow="0" w:firstColumn="0" w:lastColumn="0" w:oddVBand="0" w:evenVBand="0" w:oddHBand="1" w:evenHBand="0" w:firstRowFirstColumn="0" w:firstRowLastColumn="0" w:lastRowFirstColumn="0" w:lastRowLastColumn="0"/>
              <w:rPr>
                <w:sz w:val="18"/>
                <w:szCs w:val="18"/>
              </w:rPr>
            </w:pP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420"/>
        <w:gridCol w:w="946"/>
        <w:gridCol w:w="1096"/>
        <w:gridCol w:w="587"/>
        <w:gridCol w:w="1248"/>
        <w:gridCol w:w="756"/>
        <w:gridCol w:w="1429"/>
        <w:gridCol w:w="4138"/>
        <w:gridCol w:w="1739"/>
        <w:gridCol w:w="599"/>
      </w:tblGrid>
      <w:tr w:rsidR="006B198F" w:rsidRPr="0001000C" w14:paraId="132D376E" w14:textId="0D4A6CBF" w:rsidTr="005D21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99" w:type="dxa"/>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6B198F" w:rsidRPr="0001000C" w14:paraId="2C09A35A" w14:textId="137004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599" w:type="dxa"/>
          </w:tcPr>
          <w:p w14:paraId="49351BCD" w14:textId="09D6BEA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68)","plainTextFormattedCitation":"(68)","previouslyFormattedCitation":"(68)"},"properties":{"noteIndex":0},"schema":"https://github.com/citation-style-language/schema/raw/master/csl-citation.json"}</w:instrText>
            </w:r>
            <w:r w:rsidRPr="002352DD">
              <w:rPr>
                <w:sz w:val="18"/>
                <w:szCs w:val="18"/>
              </w:rPr>
              <w:fldChar w:fldCharType="separate"/>
            </w:r>
            <w:r w:rsidR="00AA6DE4" w:rsidRPr="00AA6DE4">
              <w:rPr>
                <w:noProof/>
                <w:sz w:val="18"/>
                <w:szCs w:val="18"/>
              </w:rPr>
              <w:t>(68)</w:t>
            </w:r>
            <w:r w:rsidRPr="002352DD">
              <w:rPr>
                <w:sz w:val="18"/>
                <w:szCs w:val="18"/>
              </w:rPr>
              <w:fldChar w:fldCharType="end"/>
            </w:r>
          </w:p>
        </w:tc>
      </w:tr>
      <w:tr w:rsidR="006B198F" w:rsidRPr="0001000C" w14:paraId="19785A17" w14:textId="704DB24D" w:rsidTr="005D21C3">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Lack of a FEP-FGF23 correlation in patients with severe AAC (KI &gt; 5) suggested a role for an impaired </w:t>
            </w:r>
            <w:proofErr w:type="spellStart"/>
            <w:r w:rsidRPr="0001000C">
              <w:rPr>
                <w:sz w:val="18"/>
                <w:szCs w:val="18"/>
              </w:rPr>
              <w:t>phosphaturic</w:t>
            </w:r>
            <w:proofErr w:type="spellEnd"/>
            <w:r w:rsidRPr="0001000C">
              <w:rPr>
                <w:sz w:val="18"/>
                <w:szCs w:val="18"/>
              </w:rPr>
              <w:t xml:space="preserve">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1B096AAB" w14:textId="6D7484A5"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99" w:type="dxa"/>
          </w:tcPr>
          <w:p w14:paraId="79234D21" w14:textId="12F7CFD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69)","plainTextFormattedCitation":"(69)","previouslyFormattedCitation":"(69)"},"properties":{"noteIndex":0},"schema":"https://github.com/citation-style-language/schema/raw/master/csl-citation.json"}</w:instrText>
            </w:r>
            <w:r w:rsidRPr="002352DD">
              <w:rPr>
                <w:sz w:val="18"/>
                <w:szCs w:val="18"/>
              </w:rPr>
              <w:fldChar w:fldCharType="separate"/>
            </w:r>
            <w:r w:rsidR="00AA6DE4" w:rsidRPr="00AA6DE4">
              <w:rPr>
                <w:noProof/>
                <w:sz w:val="18"/>
                <w:szCs w:val="18"/>
              </w:rPr>
              <w:t>(69)</w:t>
            </w:r>
            <w:r w:rsidRPr="002352DD">
              <w:rPr>
                <w:sz w:val="18"/>
                <w:szCs w:val="18"/>
              </w:rPr>
              <w:fldChar w:fldCharType="end"/>
            </w:r>
          </w:p>
        </w:tc>
      </w:tr>
      <w:tr w:rsidR="006B198F" w:rsidRPr="0001000C" w14:paraId="1066B321" w14:textId="76C6CAEB" w:rsidTr="005D21C3">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548B868F" w:rsidR="000537F9" w:rsidRPr="0001000C" w:rsidRDefault="00E71F11"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E3A2713" w14:textId="72602F3E"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sidR="00E71F11">
              <w:rPr>
                <w:rFonts w:eastAsia="Yu Mincho"/>
                <w:sz w:val="18"/>
                <w:szCs w:val="18"/>
              </w:rPr>
              <w:t xml:space="preserve">, p = </w:t>
            </w:r>
            <w:r w:rsidR="00E71F11" w:rsidRPr="00E71F11">
              <w:rPr>
                <w:rFonts w:eastAsia="Yu Mincho"/>
                <w:sz w:val="18"/>
                <w:szCs w:val="18"/>
              </w:rPr>
              <w:t>0.025</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599" w:type="dxa"/>
          </w:tcPr>
          <w:p w14:paraId="4BC1531C" w14:textId="570169B8"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AA6DE4" w:rsidRPr="00AA6DE4">
              <w:rPr>
                <w:noProof/>
                <w:sz w:val="18"/>
                <w:szCs w:val="18"/>
              </w:rPr>
              <w:t>(70)</w:t>
            </w:r>
            <w:r w:rsidRPr="002352DD">
              <w:rPr>
                <w:sz w:val="18"/>
                <w:szCs w:val="18"/>
              </w:rPr>
              <w:fldChar w:fldCharType="end"/>
            </w:r>
          </w:p>
        </w:tc>
      </w:tr>
      <w:tr w:rsidR="006B198F" w:rsidRPr="0001000C" w14:paraId="2CC5ADE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A5245C" w14:textId="77777777" w:rsidR="004071ED" w:rsidRDefault="004071ED" w:rsidP="00861409">
            <w:pPr>
              <w:rPr>
                <w:sz w:val="18"/>
                <w:szCs w:val="18"/>
              </w:rPr>
            </w:pPr>
          </w:p>
        </w:tc>
        <w:tc>
          <w:tcPr>
            <w:tcW w:w="0" w:type="auto"/>
          </w:tcPr>
          <w:p w14:paraId="5670A67A"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AF73FB" w14:textId="77777777" w:rsidR="004071ED" w:rsidRPr="001D4A6B"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013FF8"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FFFA7D"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96EBF" w14:textId="77777777"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35A46FD" w14:textId="0714A174" w:rsidR="004071ED" w:rsidRPr="0001000C" w:rsidRDefault="00CF64CB"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623B31" w14:textId="659D51CD" w:rsidR="004071ED" w:rsidRPr="00E71F11" w:rsidRDefault="004071ED" w:rsidP="00861409">
            <w:pP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17B">
              <w:rPr>
                <w:rFonts w:eastAsia="Yu Mincho"/>
                <w:sz w:val="18"/>
                <w:szCs w:val="18"/>
                <w:lang w:eastAsia="ja-JP"/>
              </w:rPr>
              <w:t>−0.128</w:t>
            </w:r>
            <w:r w:rsidR="00E71F11">
              <w:rPr>
                <w:rFonts w:eastAsia="Yu Mincho"/>
                <w:sz w:val="18"/>
                <w:szCs w:val="18"/>
                <w:lang w:eastAsia="ja-JP"/>
              </w:rPr>
              <w:t xml:space="preserve">, p = </w:t>
            </w:r>
            <w:r w:rsidR="00E71F11" w:rsidRPr="00E71F11">
              <w:rPr>
                <w:rFonts w:eastAsia="Yu Mincho"/>
                <w:sz w:val="18"/>
                <w:szCs w:val="18"/>
                <w:lang w:eastAsia="ja-JP"/>
              </w:rPr>
              <w:t>0.150</w:t>
            </w:r>
          </w:p>
        </w:tc>
        <w:tc>
          <w:tcPr>
            <w:tcW w:w="0" w:type="auto"/>
          </w:tcPr>
          <w:p w14:paraId="68859420" w14:textId="66AE417F" w:rsidR="004071ED" w:rsidRPr="0001000C"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4071ED">
              <w:rPr>
                <w:sz w:val="18"/>
                <w:szCs w:val="18"/>
              </w:rPr>
              <w:t>arotid-</w:t>
            </w:r>
            <w:proofErr w:type="gramStart"/>
            <w:r w:rsidRPr="004071ED">
              <w:rPr>
                <w:sz w:val="18"/>
                <w:szCs w:val="18"/>
              </w:rPr>
              <w:t>femora</w:t>
            </w:r>
            <w:r>
              <w:rPr>
                <w:sz w:val="18"/>
                <w:szCs w:val="18"/>
              </w:rPr>
              <w:t>l  PWV</w:t>
            </w:r>
            <w:proofErr w:type="gramEnd"/>
            <w:r>
              <w:rPr>
                <w:sz w:val="18"/>
                <w:szCs w:val="18"/>
              </w:rPr>
              <w:t xml:space="preserve"> (</w:t>
            </w:r>
            <w:proofErr w:type="spellStart"/>
            <w:r>
              <w:rPr>
                <w:sz w:val="18"/>
                <w:szCs w:val="18"/>
              </w:rPr>
              <w:t>cfPWV</w:t>
            </w:r>
            <w:proofErr w:type="spellEnd"/>
            <w:r>
              <w:rPr>
                <w:sz w:val="18"/>
                <w:szCs w:val="18"/>
              </w:rPr>
              <w:t>)</w:t>
            </w:r>
          </w:p>
        </w:tc>
        <w:tc>
          <w:tcPr>
            <w:tcW w:w="599" w:type="dxa"/>
          </w:tcPr>
          <w:p w14:paraId="67907AD8" w14:textId="77777777" w:rsidR="004071ED" w:rsidRPr="002352DD" w:rsidRDefault="004071ED"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50835703" w14:textId="50C5CC84" w:rsidTr="005D21C3">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599" w:type="dxa"/>
          </w:tcPr>
          <w:p w14:paraId="637153F8" w14:textId="782A1BD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AA6DE4">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71)","plainTextFormattedCitation":"(71)","previouslyFormattedCitation":"(71)"},"properties":{"noteIndex":0},"schema":"https://github.com/citation-style-language/schema/raw/master/csl-citation.json"}</w:instrText>
            </w:r>
            <w:r w:rsidRPr="002352DD">
              <w:rPr>
                <w:sz w:val="18"/>
                <w:szCs w:val="18"/>
              </w:rPr>
              <w:fldChar w:fldCharType="separate"/>
            </w:r>
            <w:r w:rsidR="00AA6DE4" w:rsidRPr="00AA6DE4">
              <w:rPr>
                <w:noProof/>
                <w:sz w:val="18"/>
                <w:szCs w:val="18"/>
                <w:lang w:eastAsia="ja-JP"/>
              </w:rPr>
              <w:t>(71)</w:t>
            </w:r>
            <w:r w:rsidRPr="002352DD">
              <w:rPr>
                <w:sz w:val="18"/>
                <w:szCs w:val="18"/>
              </w:rPr>
              <w:fldChar w:fldCharType="end"/>
            </w:r>
          </w:p>
        </w:tc>
      </w:tr>
      <w:tr w:rsidR="006B198F" w:rsidRPr="0001000C" w14:paraId="2204919D" w14:textId="7664747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lang w:eastAsia="ja-JP"/>
              </w:rPr>
            </w:pPr>
          </w:p>
        </w:tc>
        <w:tc>
          <w:tcPr>
            <w:tcW w:w="0" w:type="auto"/>
          </w:tcPr>
          <w:p w14:paraId="4EC9790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34B4A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55D80A"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B0046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A4AD3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B364D5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421BB0" w14:textId="7CF1841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217DE81B"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15D7EFF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0CB9E0DD" w14:textId="0CCB3966" w:rsidTr="005D21C3">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599" w:type="dxa"/>
          </w:tcPr>
          <w:p w14:paraId="0E920F8B" w14:textId="29331EEE" w:rsidR="000537F9" w:rsidRPr="00DF2245"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AA6DE4">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2)","plainTextFormattedCitation":"(72)","previouslyFormattedCitation":"(72)"},"properties":{"noteIndex":0},"schema":"https://github.com/citation-style-language/schema/raw/master/csl-citation.json"}</w:instrText>
            </w:r>
            <w:r w:rsidRPr="002352DD">
              <w:rPr>
                <w:sz w:val="18"/>
                <w:szCs w:val="18"/>
              </w:rPr>
              <w:fldChar w:fldCharType="separate"/>
            </w:r>
            <w:r w:rsidR="00AA6DE4" w:rsidRPr="00AA6DE4">
              <w:rPr>
                <w:noProof/>
                <w:sz w:val="18"/>
                <w:szCs w:val="18"/>
                <w:lang w:eastAsia="ja-JP"/>
              </w:rPr>
              <w:t>(72)</w:t>
            </w:r>
            <w:r w:rsidRPr="002352DD">
              <w:rPr>
                <w:sz w:val="18"/>
                <w:szCs w:val="18"/>
              </w:rPr>
              <w:fldChar w:fldCharType="end"/>
            </w:r>
          </w:p>
        </w:tc>
      </w:tr>
      <w:tr w:rsidR="006B198F" w:rsidRPr="0001000C" w14:paraId="77DD475C" w14:textId="37D6FA63"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693BDC5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5E3EE548" w14:textId="26177BEC" w:rsidTr="005D21C3">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366B4FC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6B198F" w:rsidRPr="0001000C" w14:paraId="2ED305DE" w14:textId="237D503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2C73405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3469F5E1" w14:textId="149EA6EC" w:rsidTr="005D21C3">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lang w:eastAsia="ja-JP"/>
              </w:rPr>
            </w:pPr>
            <w:proofErr w:type="spellStart"/>
            <w:r>
              <w:rPr>
                <w:sz w:val="18"/>
                <w:szCs w:val="18"/>
                <w:lang w:eastAsia="ja-JP"/>
              </w:rPr>
              <w:t>Gelev</w:t>
            </w:r>
            <w:proofErr w:type="spellEnd"/>
            <w:r>
              <w:rPr>
                <w:sz w:val="18"/>
                <w:szCs w:val="18"/>
                <w:lang w:eastAsia="ja-JP"/>
              </w:rPr>
              <w:t xml:space="preserve"> S</w:t>
            </w:r>
          </w:p>
        </w:tc>
        <w:tc>
          <w:tcPr>
            <w:tcW w:w="0" w:type="auto"/>
          </w:tcPr>
          <w:p w14:paraId="08F8E7A1" w14:textId="36B5667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FDAAF27" w14:textId="6828017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0" w:type="auto"/>
          </w:tcPr>
          <w:p w14:paraId="653A5E30" w14:textId="7B14AD6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0C52D3A5" w14:textId="1E14813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rterial intimal &amp; media </w:t>
            </w:r>
            <w:r>
              <w:rPr>
                <w:sz w:val="18"/>
                <w:szCs w:val="18"/>
                <w:lang w:eastAsia="ja-JP"/>
              </w:rPr>
              <w:lastRenderedPageBreak/>
              <w:t>calcification (AIC &amp; AMC)</w:t>
            </w:r>
          </w:p>
        </w:tc>
        <w:tc>
          <w:tcPr>
            <w:tcW w:w="599" w:type="dxa"/>
          </w:tcPr>
          <w:p w14:paraId="2A4A3676" w14:textId="52E8F9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lastRenderedPageBreak/>
              <w:fldChar w:fldCharType="begin" w:fldLock="1"/>
            </w:r>
            <w:r w:rsidR="00AA6DE4">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73)","plainTextFormattedCitation":"(73)","previouslyFormattedCitation":"(73)"},"properties":{"noteIndex":0},"schema":"https://github.com/citation-style-language/schema/raw/master/csl-citation.json"}</w:instrText>
            </w:r>
            <w:r w:rsidRPr="002352DD">
              <w:rPr>
                <w:sz w:val="18"/>
                <w:szCs w:val="18"/>
              </w:rPr>
              <w:fldChar w:fldCharType="separate"/>
            </w:r>
            <w:r w:rsidR="00AA6DE4" w:rsidRPr="00AA6DE4">
              <w:rPr>
                <w:noProof/>
                <w:sz w:val="18"/>
                <w:szCs w:val="18"/>
                <w:lang w:eastAsia="ja-JP"/>
              </w:rPr>
              <w:t>(73)</w:t>
            </w:r>
            <w:r w:rsidRPr="002352DD">
              <w:rPr>
                <w:sz w:val="18"/>
                <w:szCs w:val="18"/>
              </w:rPr>
              <w:fldChar w:fldCharType="end"/>
            </w:r>
          </w:p>
        </w:tc>
      </w:tr>
      <w:tr w:rsidR="006B198F" w:rsidRPr="0001000C" w14:paraId="61030511" w14:textId="4899F30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lang w:eastAsia="ja-JP"/>
              </w:rPr>
            </w:pPr>
          </w:p>
        </w:tc>
        <w:tc>
          <w:tcPr>
            <w:tcW w:w="0" w:type="auto"/>
          </w:tcPr>
          <w:p w14:paraId="4BEB04A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1DA0FB"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4B043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CBC0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A8EAD0"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FFFCEEA"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BCB26FB"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40CEF64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6579FBA4" w14:textId="61E0FD1C" w:rsidTr="005D21C3">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lang w:eastAsia="ja-JP"/>
              </w:rPr>
            </w:pPr>
          </w:p>
        </w:tc>
        <w:tc>
          <w:tcPr>
            <w:tcW w:w="0" w:type="auto"/>
          </w:tcPr>
          <w:p w14:paraId="68929B4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5D04B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93EEC88"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914CA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13745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D729CA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4255FD"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0DB34EE8"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6B198F" w:rsidRPr="0001000C" w14:paraId="308339CC" w14:textId="31CC2ADD"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16B40C" w14:textId="43B6D73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0" w:type="auto"/>
          </w:tcPr>
          <w:p w14:paraId="6FAABC43" w14:textId="634D9B0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998C089" w14:textId="0E53404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0" w:type="auto"/>
          </w:tcPr>
          <w:p w14:paraId="18F1B401" w14:textId="07C46F5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599" w:type="dxa"/>
          </w:tcPr>
          <w:p w14:paraId="5D6486A5" w14:textId="25BC87F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00AA6DE4" w:rsidRPr="00AA6DE4">
              <w:rPr>
                <w:noProof/>
                <w:sz w:val="18"/>
                <w:szCs w:val="18"/>
              </w:rPr>
              <w:t>(74)</w:t>
            </w:r>
            <w:r w:rsidRPr="002352DD">
              <w:rPr>
                <w:sz w:val="18"/>
                <w:szCs w:val="18"/>
              </w:rPr>
              <w:fldChar w:fldCharType="end"/>
            </w:r>
          </w:p>
        </w:tc>
      </w:tr>
      <w:tr w:rsidR="006B198F" w:rsidRPr="0001000C" w14:paraId="278ABC2C" w14:textId="75D886D5" w:rsidTr="005D21C3">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rPr>
            </w:pPr>
            <w:proofErr w:type="spellStart"/>
            <w:r>
              <w:rPr>
                <w:sz w:val="18"/>
                <w:szCs w:val="18"/>
              </w:rPr>
              <w:t>Maharem</w:t>
            </w:r>
            <w:proofErr w:type="spellEnd"/>
            <w:r>
              <w:rPr>
                <w:sz w:val="18"/>
                <w:szCs w:val="18"/>
              </w:rPr>
              <w:t xml:space="preserve"> DA</w:t>
            </w:r>
          </w:p>
        </w:tc>
        <w:tc>
          <w:tcPr>
            <w:tcW w:w="0" w:type="auto"/>
          </w:tcPr>
          <w:p w14:paraId="26F0AB0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5B5769EF" w14:textId="3341BF40"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B5CF924" w14:textId="2A9157EB"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8CE90DB" w14:textId="24E69B6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67A54E9B" w14:textId="12C02B6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BC58472" w14:textId="714D0140"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599" w:type="dxa"/>
          </w:tcPr>
          <w:p w14:paraId="123353AC" w14:textId="18CED8D3"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AA6DE4">
              <w:rPr>
                <w:rFonts w:hint="eastAsia"/>
                <w:sz w:val="18"/>
                <w:szCs w:val="18"/>
              </w:rPr>
              <w:instrText xml:space="preserve">rol groups according to the frequencies of the three fetuin-A genotypes (C. </w:instrText>
            </w:r>
            <w:r w:rsidR="00AA6DE4">
              <w:rPr>
                <w:rFonts w:hint="eastAsia"/>
                <w:sz w:val="18"/>
                <w:szCs w:val="18"/>
              </w:rPr>
              <w:instrText>→</w:instrText>
            </w:r>
            <w:r w:rsidR="00AA6DE4">
              <w:rPr>
                <w:rFonts w:hint="eastAsia"/>
                <w:sz w:val="18"/>
                <w:szCs w:val="18"/>
              </w:rPr>
              <w:instrText xml:space="preserve">. G) but the distribution of the fetuin-A (C. </w:instrText>
            </w:r>
            <w:r w:rsidR="00AA6DE4">
              <w:rPr>
                <w:rFonts w:hint="eastAsia"/>
                <w:sz w:val="18"/>
                <w:szCs w:val="18"/>
              </w:rPr>
              <w:instrText>→</w:instrText>
            </w:r>
            <w:r w:rsidR="00AA6DE4">
              <w:rPr>
                <w:rFonts w:hint="eastAsia"/>
                <w:sz w:val="18"/>
                <w:szCs w:val="18"/>
              </w:rPr>
              <w:instrText>. G); Thr256Ser gene polymorphisms in the studied subjects showed significant correlation with low serum fetuin-A levels. VC was as</w:instrText>
            </w:r>
            <w:r w:rsidR="00AA6DE4">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75)","plainTextFormattedCitation":"(75)","previouslyFormattedCitation":"(75)"},"properties":{"noteIndex":0},"schema":"https://github.com/citation-style-language/schema/raw/master/csl-citation.json"}</w:instrText>
            </w:r>
            <w:r w:rsidRPr="002352DD">
              <w:rPr>
                <w:sz w:val="18"/>
                <w:szCs w:val="18"/>
              </w:rPr>
              <w:fldChar w:fldCharType="separate"/>
            </w:r>
            <w:r w:rsidR="00AA6DE4" w:rsidRPr="00AA6DE4">
              <w:rPr>
                <w:noProof/>
                <w:sz w:val="18"/>
                <w:szCs w:val="18"/>
              </w:rPr>
              <w:t>(75)</w:t>
            </w:r>
            <w:r w:rsidRPr="002352DD">
              <w:rPr>
                <w:sz w:val="18"/>
                <w:szCs w:val="18"/>
              </w:rPr>
              <w:fldChar w:fldCharType="end"/>
            </w:r>
          </w:p>
        </w:tc>
      </w:tr>
      <w:tr w:rsidR="006B198F" w:rsidRPr="0001000C" w14:paraId="116917F1" w14:textId="7E9F64E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4EC3C7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4D862311"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51C1353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83A5AF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3240F7F5" w14:textId="6BE0D0B5"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974C4">
              <w:rPr>
                <w:sz w:val="18"/>
                <w:szCs w:val="18"/>
              </w:rPr>
              <w:t>Adragao calcification scores</w:t>
            </w:r>
          </w:p>
        </w:tc>
        <w:tc>
          <w:tcPr>
            <w:tcW w:w="599" w:type="dxa"/>
          </w:tcPr>
          <w:p w14:paraId="3E9E1559" w14:textId="2CF657D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76)","plainTextFormattedCitation":"(76)","previouslyFormattedCitation":"(76)"},"properties":{"noteIndex":0},"schema":"https://github.com/citation-style-language/schema/raw/master/csl-citation.json"}</w:instrText>
            </w:r>
            <w:r w:rsidRPr="002352DD">
              <w:rPr>
                <w:sz w:val="18"/>
                <w:szCs w:val="18"/>
              </w:rPr>
              <w:fldChar w:fldCharType="separate"/>
            </w:r>
            <w:r w:rsidR="00AA6DE4" w:rsidRPr="00AA6DE4">
              <w:rPr>
                <w:noProof/>
                <w:sz w:val="18"/>
                <w:szCs w:val="18"/>
              </w:rPr>
              <w:t>(76)</w:t>
            </w:r>
            <w:r w:rsidRPr="002352DD">
              <w:rPr>
                <w:sz w:val="18"/>
                <w:szCs w:val="18"/>
              </w:rPr>
              <w:fldChar w:fldCharType="end"/>
            </w:r>
          </w:p>
        </w:tc>
      </w:tr>
      <w:tr w:rsidR="006B198F" w:rsidRPr="0001000C" w14:paraId="13EF3B16" w14:textId="495B485F" w:rsidTr="005D21C3">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E037CE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46CDFA13" w14:textId="2CB8838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ragao calcification score</w:t>
            </w:r>
          </w:p>
        </w:tc>
        <w:tc>
          <w:tcPr>
            <w:tcW w:w="599" w:type="dxa"/>
          </w:tcPr>
          <w:p w14:paraId="20DBF571" w14:textId="7D29298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77)","plainTextFormattedCitation":"(77)","previouslyFormattedCitation":"(77)"},"properties":{"noteIndex":0},"schema":"https://github.com/citation-style-language/schema/raw/master/csl-citation.json"}</w:instrText>
            </w:r>
            <w:r w:rsidRPr="002352DD">
              <w:rPr>
                <w:sz w:val="18"/>
                <w:szCs w:val="18"/>
              </w:rPr>
              <w:fldChar w:fldCharType="separate"/>
            </w:r>
            <w:r w:rsidR="00AA6DE4" w:rsidRPr="00AA6DE4">
              <w:rPr>
                <w:noProof/>
                <w:sz w:val="18"/>
                <w:szCs w:val="18"/>
              </w:rPr>
              <w:t>(77)</w:t>
            </w:r>
            <w:r w:rsidRPr="002352DD">
              <w:rPr>
                <w:sz w:val="18"/>
                <w:szCs w:val="18"/>
              </w:rPr>
              <w:fldChar w:fldCharType="end"/>
            </w:r>
          </w:p>
        </w:tc>
      </w:tr>
      <w:tr w:rsidR="006B198F" w:rsidRPr="0001000C" w14:paraId="434D0DEE" w14:textId="46F61BA2" w:rsidTr="005D21C3">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osite score</w:t>
            </w:r>
          </w:p>
        </w:tc>
        <w:tc>
          <w:tcPr>
            <w:tcW w:w="599" w:type="dxa"/>
          </w:tcPr>
          <w:p w14:paraId="5B258E6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7097816A" w14:textId="0AB33246"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99" w:type="dxa"/>
          </w:tcPr>
          <w:p w14:paraId="0FF6F8C8" w14:textId="06110B0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78)","plainTextFormattedCitation":"(78)","previouslyFormattedCitation":"(78)"},"properties":{"noteIndex":0},"schema":"https://github.com/citation-style-language/schema/raw/master/csl-citation.json"}</w:instrText>
            </w:r>
            <w:r w:rsidRPr="002352DD">
              <w:rPr>
                <w:sz w:val="18"/>
                <w:szCs w:val="18"/>
              </w:rPr>
              <w:fldChar w:fldCharType="separate"/>
            </w:r>
            <w:r w:rsidR="00AA6DE4" w:rsidRPr="00AA6DE4">
              <w:rPr>
                <w:noProof/>
                <w:sz w:val="18"/>
                <w:szCs w:val="18"/>
              </w:rPr>
              <w:t>(78)</w:t>
            </w:r>
            <w:r w:rsidRPr="002352DD">
              <w:rPr>
                <w:sz w:val="18"/>
                <w:szCs w:val="18"/>
              </w:rPr>
              <w:fldChar w:fldCharType="end"/>
            </w:r>
          </w:p>
        </w:tc>
      </w:tr>
      <w:tr w:rsidR="006B198F" w:rsidRPr="0001000C" w14:paraId="168C0B7B" w14:textId="670D08C9" w:rsidTr="005D21C3">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99" w:type="dxa"/>
          </w:tcPr>
          <w:p w14:paraId="34072A71" w14:textId="207651A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79)","plainTextFormattedCitation":"(79)","previouslyFormattedCitation":"(79)"},"properties":{"noteIndex":0},"schema":"https://github.com/citation-style-language/schema/raw/master/csl-citation.json"}</w:instrText>
            </w:r>
            <w:r w:rsidRPr="002352DD">
              <w:rPr>
                <w:sz w:val="18"/>
                <w:szCs w:val="18"/>
              </w:rPr>
              <w:fldChar w:fldCharType="separate"/>
            </w:r>
            <w:r w:rsidR="00AA6DE4" w:rsidRPr="00AA6DE4">
              <w:rPr>
                <w:noProof/>
                <w:sz w:val="18"/>
                <w:szCs w:val="18"/>
              </w:rPr>
              <w:t>(79)</w:t>
            </w:r>
            <w:r w:rsidRPr="002352DD">
              <w:rPr>
                <w:sz w:val="18"/>
                <w:szCs w:val="18"/>
              </w:rPr>
              <w:fldChar w:fldCharType="end"/>
            </w:r>
          </w:p>
        </w:tc>
      </w:tr>
      <w:tr w:rsidR="006B198F" w:rsidRPr="0001000C" w14:paraId="35B0E31C" w14:textId="5B4FC2F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564D8CC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448D1F01" w14:textId="65D65A1B" w:rsidTr="005D21C3">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599" w:type="dxa"/>
          </w:tcPr>
          <w:p w14:paraId="65A76976" w14:textId="520038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80)","plainTextFormattedCitation":"(80)","previouslyFormattedCitation":"(80)"},"properties":{"noteIndex":0},"schema":"https://github.com/citation-style-language/schema/raw/master/csl-citation.json"}</w:instrText>
            </w:r>
            <w:r w:rsidRPr="002352DD">
              <w:rPr>
                <w:sz w:val="18"/>
                <w:szCs w:val="18"/>
              </w:rPr>
              <w:fldChar w:fldCharType="separate"/>
            </w:r>
            <w:r w:rsidR="00AA6DE4" w:rsidRPr="00AA6DE4">
              <w:rPr>
                <w:noProof/>
                <w:sz w:val="18"/>
                <w:szCs w:val="18"/>
              </w:rPr>
              <w:t>(80)</w:t>
            </w:r>
            <w:r w:rsidRPr="002352DD">
              <w:rPr>
                <w:sz w:val="18"/>
                <w:szCs w:val="18"/>
              </w:rPr>
              <w:fldChar w:fldCharType="end"/>
            </w:r>
          </w:p>
        </w:tc>
      </w:tr>
      <w:tr w:rsidR="006B198F" w:rsidRPr="0001000C" w14:paraId="74E69D2B" w14:textId="52DF551B"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vascular calcification score</w:t>
            </w:r>
          </w:p>
        </w:tc>
        <w:tc>
          <w:tcPr>
            <w:tcW w:w="599" w:type="dxa"/>
          </w:tcPr>
          <w:p w14:paraId="4045A952" w14:textId="595FCF0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81)","plainTextFormattedCitation":"(81)","previouslyFormattedCitation":"(81)"},"properties":{"noteIndex":0},"schema":"https://github.com/citation-style-language/schema/raw/master/csl-citation.json"}</w:instrText>
            </w:r>
            <w:r w:rsidRPr="002352DD">
              <w:rPr>
                <w:sz w:val="18"/>
                <w:szCs w:val="18"/>
              </w:rPr>
              <w:fldChar w:fldCharType="separate"/>
            </w:r>
            <w:r w:rsidR="00AA6DE4" w:rsidRPr="00AA6DE4">
              <w:rPr>
                <w:noProof/>
                <w:sz w:val="18"/>
                <w:szCs w:val="18"/>
              </w:rPr>
              <w:t>(81)</w:t>
            </w:r>
            <w:r w:rsidRPr="002352DD">
              <w:rPr>
                <w:sz w:val="18"/>
                <w:szCs w:val="18"/>
              </w:rPr>
              <w:fldChar w:fldCharType="end"/>
            </w:r>
          </w:p>
        </w:tc>
      </w:tr>
      <w:tr w:rsidR="006B198F" w:rsidRPr="0001000C" w14:paraId="5F20DECA" w14:textId="53BFF92E" w:rsidTr="005D21C3">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6FE3C0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451548C0" w14:textId="21B2C9AD"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AF7999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33ACD65A" w14:textId="1F302C9E" w:rsidTr="005D21C3">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16AF4B9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06B189A5" w14:textId="43BC57F4"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599" w:type="dxa"/>
          </w:tcPr>
          <w:p w14:paraId="4E4EF410" w14:textId="149733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2)","plainTextFormattedCitation":"(82)","previouslyFormattedCitation":"(82)"},"properties":{"noteIndex":0},"schema":"https://github.com/citation-style-language/schema/raw/master/csl-citation.json"}</w:instrText>
            </w:r>
            <w:r w:rsidRPr="002352DD">
              <w:rPr>
                <w:sz w:val="18"/>
                <w:szCs w:val="18"/>
              </w:rPr>
              <w:fldChar w:fldCharType="separate"/>
            </w:r>
            <w:r w:rsidR="00AA6DE4" w:rsidRPr="00AA6DE4">
              <w:rPr>
                <w:noProof/>
                <w:sz w:val="18"/>
                <w:szCs w:val="18"/>
              </w:rPr>
              <w:t>(82)</w:t>
            </w:r>
            <w:r w:rsidRPr="002352DD">
              <w:rPr>
                <w:sz w:val="18"/>
                <w:szCs w:val="18"/>
              </w:rPr>
              <w:fldChar w:fldCharType="end"/>
            </w:r>
          </w:p>
        </w:tc>
      </w:tr>
      <w:tr w:rsidR="006B198F" w:rsidRPr="0001000C" w14:paraId="7997DE59" w14:textId="7737825A" w:rsidTr="005D21C3">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599" w:type="dxa"/>
          </w:tcPr>
          <w:p w14:paraId="076FF53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786228E1" w14:textId="730DC698"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599" w:type="dxa"/>
          </w:tcPr>
          <w:p w14:paraId="5EB16ED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D918B4C" w14:textId="029916EB" w:rsidTr="005D21C3">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866E5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4A9BB0EE" w14:textId="1742398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599" w:type="dxa"/>
          </w:tcPr>
          <w:p w14:paraId="5548ECF4" w14:textId="3AE6C8C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83)","plainTextFormattedCitation":"(83)","previouslyFormattedCitation":"(83)"},"properties":{"noteIndex":0},"schema":"https://github.com/citation-style-language/schema/raw/master/csl-citation.json"}</w:instrText>
            </w:r>
            <w:r w:rsidRPr="002352DD">
              <w:rPr>
                <w:sz w:val="18"/>
                <w:szCs w:val="18"/>
              </w:rPr>
              <w:fldChar w:fldCharType="separate"/>
            </w:r>
            <w:r w:rsidR="00AA6DE4" w:rsidRPr="00AA6DE4">
              <w:rPr>
                <w:noProof/>
                <w:sz w:val="18"/>
                <w:szCs w:val="18"/>
              </w:rPr>
              <w:t>(83)</w:t>
            </w:r>
            <w:r w:rsidRPr="002352DD">
              <w:rPr>
                <w:sz w:val="18"/>
                <w:szCs w:val="18"/>
              </w:rPr>
              <w:fldChar w:fldCharType="end"/>
            </w:r>
          </w:p>
        </w:tc>
      </w:tr>
      <w:tr w:rsidR="006B198F" w:rsidRPr="0001000C" w14:paraId="38E137E2" w14:textId="1A423EE3" w:rsidTr="005D21C3">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lastRenderedPageBreak/>
              <w:t>Nitta K</w:t>
            </w:r>
          </w:p>
        </w:tc>
        <w:tc>
          <w:tcPr>
            <w:tcW w:w="0" w:type="auto"/>
          </w:tcPr>
          <w:p w14:paraId="5D4814F6" w14:textId="3FAE4C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599" w:type="dxa"/>
          </w:tcPr>
          <w:p w14:paraId="35628ACB" w14:textId="25683DE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84)","plainTextFormattedCitation":"(84)","previouslyFormattedCitation":"(84)"},"properties":{"noteIndex":0},"schema":"https://github.com/citation-style-language/schema/raw/master/csl-citation.json"}</w:instrText>
            </w:r>
            <w:r w:rsidRPr="002352DD">
              <w:rPr>
                <w:sz w:val="18"/>
                <w:szCs w:val="18"/>
              </w:rPr>
              <w:fldChar w:fldCharType="separate"/>
            </w:r>
            <w:r w:rsidR="00AA6DE4" w:rsidRPr="00AA6DE4">
              <w:rPr>
                <w:noProof/>
                <w:sz w:val="18"/>
                <w:szCs w:val="18"/>
              </w:rPr>
              <w:t>(84)</w:t>
            </w:r>
            <w:r w:rsidRPr="002352DD">
              <w:rPr>
                <w:sz w:val="18"/>
                <w:szCs w:val="18"/>
              </w:rPr>
              <w:fldChar w:fldCharType="end"/>
            </w:r>
          </w:p>
        </w:tc>
      </w:tr>
      <w:tr w:rsidR="006B198F" w:rsidRPr="0001000C" w14:paraId="2E2A589C" w14:textId="34E7D806"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032C3BC4" w14:textId="5066628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85)","plainTextFormattedCitation":"(85)","previouslyFormattedCitation":"(85)"},"properties":{"noteIndex":0},"schema":"https://github.com/citation-style-language/schema/raw/master/csl-citation.json"}</w:instrText>
            </w:r>
            <w:r w:rsidRPr="002352DD">
              <w:rPr>
                <w:sz w:val="18"/>
                <w:szCs w:val="18"/>
              </w:rPr>
              <w:fldChar w:fldCharType="separate"/>
            </w:r>
            <w:r w:rsidR="00AA6DE4" w:rsidRPr="00AA6DE4">
              <w:rPr>
                <w:noProof/>
                <w:sz w:val="18"/>
                <w:szCs w:val="18"/>
              </w:rPr>
              <w:t>(85)</w:t>
            </w:r>
            <w:r w:rsidRPr="002352DD">
              <w:rPr>
                <w:sz w:val="18"/>
                <w:szCs w:val="18"/>
              </w:rPr>
              <w:fldChar w:fldCharType="end"/>
            </w:r>
          </w:p>
        </w:tc>
      </w:tr>
      <w:tr w:rsidR="006B198F" w:rsidRPr="0001000C" w14:paraId="609C6D3F" w14:textId="51B19BAA" w:rsidTr="005D21C3">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99" w:type="dxa"/>
          </w:tcPr>
          <w:p w14:paraId="64A0C826" w14:textId="0BA1B7D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86)","plainTextFormattedCitation":"(86)","previouslyFormattedCitation":"(86)"},"properties":{"noteIndex":0},"schema":"https://github.com/citation-style-language/schema/raw/master/csl-citation.json"}</w:instrText>
            </w:r>
            <w:r w:rsidRPr="002352DD">
              <w:rPr>
                <w:sz w:val="18"/>
                <w:szCs w:val="18"/>
              </w:rPr>
              <w:fldChar w:fldCharType="separate"/>
            </w:r>
            <w:r w:rsidR="00AA6DE4" w:rsidRPr="00AA6DE4">
              <w:rPr>
                <w:noProof/>
                <w:sz w:val="18"/>
                <w:szCs w:val="18"/>
              </w:rPr>
              <w:t>(86)</w:t>
            </w:r>
            <w:r w:rsidRPr="002352DD">
              <w:rPr>
                <w:sz w:val="18"/>
                <w:szCs w:val="18"/>
              </w:rPr>
              <w:fldChar w:fldCharType="end"/>
            </w:r>
          </w:p>
        </w:tc>
      </w:tr>
      <w:tr w:rsidR="006B198F" w:rsidRPr="0001000C" w14:paraId="1649D4D5"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3AD19B91"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04D4AB4" w14:textId="151AAD07" w:rsidTr="005D21C3">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599" w:type="dxa"/>
          </w:tcPr>
          <w:p w14:paraId="209F84A6" w14:textId="59ACFC1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87)","plainTextFormattedCitation":"(87)","previouslyFormattedCitation":"(87)"},"properties":{"noteIndex":0},"schema":"https://github.com/citation-style-language/schema/raw/master/csl-citation.json"}</w:instrText>
            </w:r>
            <w:r w:rsidRPr="002352DD">
              <w:rPr>
                <w:sz w:val="18"/>
                <w:szCs w:val="18"/>
              </w:rPr>
              <w:fldChar w:fldCharType="separate"/>
            </w:r>
            <w:r w:rsidR="00AA6DE4" w:rsidRPr="00AA6DE4">
              <w:rPr>
                <w:noProof/>
                <w:sz w:val="18"/>
                <w:szCs w:val="18"/>
              </w:rPr>
              <w:t>(87)</w:t>
            </w:r>
            <w:r w:rsidRPr="002352DD">
              <w:rPr>
                <w:sz w:val="18"/>
                <w:szCs w:val="18"/>
              </w:rPr>
              <w:fldChar w:fldCharType="end"/>
            </w:r>
          </w:p>
        </w:tc>
      </w:tr>
      <w:tr w:rsidR="006B198F" w:rsidRPr="0001000C" w14:paraId="31473532" w14:textId="51A715E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t>Komatsu M</w:t>
            </w:r>
          </w:p>
        </w:tc>
        <w:tc>
          <w:tcPr>
            <w:tcW w:w="0" w:type="auto"/>
          </w:tcPr>
          <w:p w14:paraId="7DAE8062" w14:textId="2C4D5ED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6B8EFBB8" w14:textId="5055902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88)","plainTextFormattedCitation":"(88)","previouslyFormattedCitation":"(88)"},"properties":{"noteIndex":0},"schema":"https://github.com/citation-style-language/schema/raw/master/csl-citation.json"}</w:instrText>
            </w:r>
            <w:r w:rsidRPr="002352DD">
              <w:rPr>
                <w:sz w:val="18"/>
                <w:szCs w:val="18"/>
              </w:rPr>
              <w:fldChar w:fldCharType="separate"/>
            </w:r>
            <w:r w:rsidR="00AA6DE4" w:rsidRPr="00AA6DE4">
              <w:rPr>
                <w:noProof/>
                <w:sz w:val="18"/>
                <w:szCs w:val="18"/>
              </w:rPr>
              <w:t>(88)</w:t>
            </w:r>
            <w:r w:rsidRPr="002352DD">
              <w:rPr>
                <w:sz w:val="18"/>
                <w:szCs w:val="18"/>
              </w:rPr>
              <w:fldChar w:fldCharType="end"/>
            </w:r>
          </w:p>
        </w:tc>
      </w:tr>
      <w:tr w:rsidR="006B198F" w:rsidRPr="0001000C" w14:paraId="643A2896" w14:textId="581F3AA7" w:rsidTr="005D21C3">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F1932B3" w14:textId="051BE92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00986F93">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599" w:type="dxa"/>
          </w:tcPr>
          <w:p w14:paraId="44922ABB" w14:textId="291B9EE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89)","plainTextFormattedCitation":"(89)","previouslyFormattedCitation":"(89)"},"properties":{"noteIndex":0},"schema":"https://github.com/citation-style-language/schema/raw/master/csl-citation.json"}</w:instrText>
            </w:r>
            <w:r w:rsidRPr="002352DD">
              <w:rPr>
                <w:sz w:val="18"/>
                <w:szCs w:val="18"/>
              </w:rPr>
              <w:fldChar w:fldCharType="separate"/>
            </w:r>
            <w:r w:rsidR="00AA6DE4" w:rsidRPr="00AA6DE4">
              <w:rPr>
                <w:noProof/>
                <w:sz w:val="18"/>
                <w:szCs w:val="18"/>
              </w:rPr>
              <w:t>(89)</w:t>
            </w:r>
            <w:r w:rsidRPr="002352DD">
              <w:rPr>
                <w:sz w:val="18"/>
                <w:szCs w:val="18"/>
              </w:rPr>
              <w:fldChar w:fldCharType="end"/>
            </w:r>
          </w:p>
        </w:tc>
      </w:tr>
      <w:tr w:rsidR="006B198F" w:rsidRPr="0001000C" w14:paraId="29C0DE95" w14:textId="1ACCBEA9"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1DCEB287" w14:textId="5D6F428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90)","plainTextFormattedCitation":"(90)","previouslyFormattedCitation":"(90)"},"properties":{"noteIndex":0},"schema":"https://github.com/citation-style-language/schema/raw/master/csl-citation.json"}</w:instrText>
            </w:r>
            <w:r w:rsidRPr="002352DD">
              <w:rPr>
                <w:sz w:val="18"/>
                <w:szCs w:val="18"/>
              </w:rPr>
              <w:fldChar w:fldCharType="separate"/>
            </w:r>
            <w:r w:rsidR="00AA6DE4" w:rsidRPr="00AA6DE4">
              <w:rPr>
                <w:noProof/>
                <w:sz w:val="18"/>
                <w:szCs w:val="18"/>
              </w:rPr>
              <w:t>(90)</w:t>
            </w:r>
            <w:r w:rsidRPr="002352DD">
              <w:rPr>
                <w:sz w:val="18"/>
                <w:szCs w:val="18"/>
              </w:rPr>
              <w:fldChar w:fldCharType="end"/>
            </w:r>
          </w:p>
        </w:tc>
      </w:tr>
      <w:tr w:rsidR="006B198F" w:rsidRPr="0001000C" w14:paraId="29C5032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04D8A72"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028D6E13" w14:textId="1467BBF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99" w:type="dxa"/>
          </w:tcPr>
          <w:p w14:paraId="2D129EF5" w14:textId="5FEAA5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91)","plainTextFormattedCitation":"(91)","previouslyFormattedCitation":"(91)"},"properties":{"noteIndex":0},"schema":"https://github.com/citation-style-language/schema/raw/master/csl-citation.json"}</w:instrText>
            </w:r>
            <w:r w:rsidRPr="002352DD">
              <w:rPr>
                <w:sz w:val="18"/>
                <w:szCs w:val="18"/>
              </w:rPr>
              <w:fldChar w:fldCharType="separate"/>
            </w:r>
            <w:r w:rsidR="00AA6DE4" w:rsidRPr="00AA6DE4">
              <w:rPr>
                <w:noProof/>
                <w:sz w:val="18"/>
                <w:szCs w:val="18"/>
              </w:rPr>
              <w:t>(91)</w:t>
            </w:r>
            <w:r w:rsidRPr="002352DD">
              <w:rPr>
                <w:sz w:val="18"/>
                <w:szCs w:val="18"/>
              </w:rPr>
              <w:fldChar w:fldCharType="end"/>
            </w:r>
          </w:p>
        </w:tc>
      </w:tr>
      <w:tr w:rsidR="006B198F" w:rsidRPr="0001000C" w14:paraId="54883146" w14:textId="2E3AA8AF" w:rsidTr="005D21C3">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599" w:type="dxa"/>
          </w:tcPr>
          <w:p w14:paraId="196115E0" w14:textId="0B6248B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C4333">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AC4333" w:rsidRPr="00AC4333">
              <w:rPr>
                <w:noProof/>
                <w:sz w:val="18"/>
                <w:szCs w:val="18"/>
              </w:rPr>
              <w:t>(42)</w:t>
            </w:r>
            <w:r w:rsidRPr="002352DD">
              <w:rPr>
                <w:sz w:val="18"/>
                <w:szCs w:val="18"/>
              </w:rPr>
              <w:fldChar w:fldCharType="end"/>
            </w:r>
          </w:p>
        </w:tc>
      </w:tr>
      <w:tr w:rsidR="006B198F" w:rsidRPr="0001000C" w14:paraId="03FFE214" w14:textId="375901A1"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599" w:type="dxa"/>
          </w:tcPr>
          <w:p w14:paraId="21ED9E68" w14:textId="047A3E1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92)","plainTextFormattedCitation":"(92)","previouslyFormattedCitation":"(92)"},"properties":{"noteIndex":0},"schema":"https://github.com/citation-style-language/schema/raw/master/csl-citation.json"}</w:instrText>
            </w:r>
            <w:r w:rsidRPr="002352DD">
              <w:rPr>
                <w:sz w:val="18"/>
                <w:szCs w:val="18"/>
              </w:rPr>
              <w:fldChar w:fldCharType="separate"/>
            </w:r>
            <w:r w:rsidR="00AA6DE4" w:rsidRPr="00AA6DE4">
              <w:rPr>
                <w:noProof/>
                <w:sz w:val="18"/>
                <w:szCs w:val="18"/>
              </w:rPr>
              <w:t>(92)</w:t>
            </w:r>
            <w:r w:rsidRPr="002352DD">
              <w:rPr>
                <w:sz w:val="18"/>
                <w:szCs w:val="18"/>
              </w:rPr>
              <w:fldChar w:fldCharType="end"/>
            </w:r>
          </w:p>
        </w:tc>
      </w:tr>
      <w:tr w:rsidR="006B198F" w:rsidRPr="0001000C" w14:paraId="1AF014C9" w14:textId="5C88571A" w:rsidTr="005D21C3">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599" w:type="dxa"/>
          </w:tcPr>
          <w:p w14:paraId="1DA90347" w14:textId="4809147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93)","plainTextFormattedCitation":"(93)","previouslyFormattedCitation":"(93)"},"properties":{"noteIndex":0},"schema":"https://github.com/citation-style-language/schema/raw/master/csl-citation.json"}</w:instrText>
            </w:r>
            <w:r w:rsidRPr="002352DD">
              <w:rPr>
                <w:sz w:val="18"/>
                <w:szCs w:val="18"/>
              </w:rPr>
              <w:fldChar w:fldCharType="separate"/>
            </w:r>
            <w:r w:rsidR="00AA6DE4" w:rsidRPr="00AA6DE4">
              <w:rPr>
                <w:noProof/>
                <w:sz w:val="18"/>
                <w:szCs w:val="18"/>
              </w:rPr>
              <w:t>(93)</w:t>
            </w:r>
            <w:r w:rsidRPr="002352DD">
              <w:rPr>
                <w:sz w:val="18"/>
                <w:szCs w:val="18"/>
              </w:rPr>
              <w:fldChar w:fldCharType="end"/>
            </w:r>
          </w:p>
        </w:tc>
      </w:tr>
      <w:tr w:rsidR="006B198F" w:rsidRPr="0001000C" w14:paraId="5649D225" w14:textId="4F87FDEB"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599" w:type="dxa"/>
          </w:tcPr>
          <w:p w14:paraId="7B3D14EF" w14:textId="0545BCA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94)","plainTextFormattedCitation":"(94)","previouslyFormattedCitation":"(94)"},"properties":{"noteIndex":0},"schema":"https://github.com/citation-style-language/schema/raw/master/csl-citation.json"}</w:instrText>
            </w:r>
            <w:r w:rsidRPr="002352DD">
              <w:rPr>
                <w:sz w:val="18"/>
                <w:szCs w:val="18"/>
              </w:rPr>
              <w:fldChar w:fldCharType="separate"/>
            </w:r>
            <w:r w:rsidR="00AA6DE4" w:rsidRPr="00AA6DE4">
              <w:rPr>
                <w:noProof/>
                <w:sz w:val="18"/>
                <w:szCs w:val="18"/>
              </w:rPr>
              <w:t>(94)</w:t>
            </w:r>
            <w:r w:rsidRPr="002352DD">
              <w:rPr>
                <w:sz w:val="18"/>
                <w:szCs w:val="18"/>
              </w:rPr>
              <w:fldChar w:fldCharType="end"/>
            </w:r>
          </w:p>
        </w:tc>
      </w:tr>
      <w:tr w:rsidR="006B198F" w:rsidRPr="0001000C" w14:paraId="68317F1F" w14:textId="3B34DD8B" w:rsidTr="005D21C3">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599" w:type="dxa"/>
          </w:tcPr>
          <w:p w14:paraId="029C72E1" w14:textId="2D2356F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95)","plainTextFormattedCitation":"(95)","previouslyFormattedCitation":"(95)"},"properties":{"noteIndex":0},"schema":"https://github.com/citation-style-language/schema/raw/master/csl-citation.json"}</w:instrText>
            </w:r>
            <w:r w:rsidRPr="002352DD">
              <w:rPr>
                <w:sz w:val="18"/>
                <w:szCs w:val="18"/>
              </w:rPr>
              <w:fldChar w:fldCharType="separate"/>
            </w:r>
            <w:r w:rsidR="00AA6DE4" w:rsidRPr="00AA6DE4">
              <w:rPr>
                <w:noProof/>
                <w:sz w:val="18"/>
                <w:szCs w:val="18"/>
              </w:rPr>
              <w:t>(95)</w:t>
            </w:r>
            <w:r w:rsidRPr="002352DD">
              <w:rPr>
                <w:sz w:val="18"/>
                <w:szCs w:val="18"/>
              </w:rPr>
              <w:fldChar w:fldCharType="end"/>
            </w:r>
          </w:p>
        </w:tc>
      </w:tr>
      <w:tr w:rsidR="006B198F" w:rsidRPr="0001000C" w14:paraId="573E1983" w14:textId="5E725D4A"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t xml:space="preserve">Raggi </w:t>
            </w:r>
            <w:r>
              <w:rPr>
                <w:rFonts w:hint="eastAsia"/>
                <w:sz w:val="18"/>
                <w:szCs w:val="18"/>
              </w:rPr>
              <w:t>P</w:t>
            </w:r>
          </w:p>
        </w:tc>
        <w:tc>
          <w:tcPr>
            <w:tcW w:w="0" w:type="auto"/>
          </w:tcPr>
          <w:p w14:paraId="23D11570" w14:textId="5B33C0E2"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599" w:type="dxa"/>
          </w:tcPr>
          <w:p w14:paraId="790479F7" w14:textId="42D902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96)","plainTextFormattedCitation":"(96)","previouslyFormattedCitation":"(96)"},"properties":{"noteIndex":0},"schema":"https://github.com/citation-style-language/schema/raw/master/csl-citation.json"}</w:instrText>
            </w:r>
            <w:r w:rsidRPr="002352DD">
              <w:rPr>
                <w:sz w:val="18"/>
                <w:szCs w:val="18"/>
              </w:rPr>
              <w:fldChar w:fldCharType="separate"/>
            </w:r>
            <w:r w:rsidR="00AA6DE4" w:rsidRPr="00AA6DE4">
              <w:rPr>
                <w:noProof/>
                <w:sz w:val="18"/>
                <w:szCs w:val="18"/>
              </w:rPr>
              <w:t>(96)</w:t>
            </w:r>
            <w:r w:rsidRPr="002352DD">
              <w:rPr>
                <w:sz w:val="18"/>
                <w:szCs w:val="18"/>
              </w:rPr>
              <w:fldChar w:fldCharType="end"/>
            </w:r>
          </w:p>
        </w:tc>
      </w:tr>
      <w:tr w:rsidR="006B198F" w:rsidRPr="0001000C" w14:paraId="759DB91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FC28030" w14:textId="77777777" w:rsidR="00D34332" w:rsidRDefault="00D34332" w:rsidP="00D34332">
            <w:pPr>
              <w:rPr>
                <w:sz w:val="18"/>
                <w:szCs w:val="18"/>
              </w:rPr>
            </w:pPr>
          </w:p>
        </w:tc>
        <w:tc>
          <w:tcPr>
            <w:tcW w:w="0" w:type="auto"/>
          </w:tcPr>
          <w:p w14:paraId="43BC9A90" w14:textId="77777777" w:rsidR="00D34332" w:rsidRPr="00EA300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825A15"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C6B450"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00555A"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D733F0"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F05AA6" w14:textId="23C82A0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ED271AF" w14:textId="5100A00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04F9E" w14:textId="200774A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gatston score)</w:t>
            </w:r>
          </w:p>
        </w:tc>
        <w:tc>
          <w:tcPr>
            <w:tcW w:w="599" w:type="dxa"/>
          </w:tcPr>
          <w:p w14:paraId="0BDB42C8" w14:textId="77777777" w:rsidR="00D34332" w:rsidRPr="002352DD"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717771AE" w14:textId="7CF11D3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D34332" w:rsidRPr="00DF1F50" w:rsidRDefault="00D34332" w:rsidP="00D34332">
            <w:pPr>
              <w:rPr>
                <w:sz w:val="18"/>
                <w:szCs w:val="18"/>
              </w:rPr>
            </w:pPr>
            <w:r>
              <w:rPr>
                <w:rFonts w:hint="eastAsia"/>
                <w:sz w:val="18"/>
                <w:szCs w:val="18"/>
              </w:rPr>
              <w:t>Ni</w:t>
            </w:r>
            <w:r>
              <w:rPr>
                <w:sz w:val="18"/>
                <w:szCs w:val="18"/>
              </w:rPr>
              <w:t>shiura R</w:t>
            </w:r>
          </w:p>
        </w:tc>
        <w:tc>
          <w:tcPr>
            <w:tcW w:w="0" w:type="auto"/>
          </w:tcPr>
          <w:p w14:paraId="43AEF682" w14:textId="7DAEDF95"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599" w:type="dxa"/>
          </w:tcPr>
          <w:p w14:paraId="7DC0475E" w14:textId="1B22447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97)","plainTextFormattedCitation":"(97)","previouslyFormattedCitation":"(97)"},"properties":{"noteIndex":0},"schema":"https://github.com/citation-style-language/schema/raw/master/csl-citation.json"}</w:instrText>
            </w:r>
            <w:r w:rsidRPr="002352DD">
              <w:rPr>
                <w:sz w:val="18"/>
                <w:szCs w:val="18"/>
              </w:rPr>
              <w:fldChar w:fldCharType="separate"/>
            </w:r>
            <w:r w:rsidR="00AA6DE4" w:rsidRPr="00AA6DE4">
              <w:rPr>
                <w:noProof/>
                <w:sz w:val="18"/>
                <w:szCs w:val="18"/>
              </w:rPr>
              <w:t>(97)</w:t>
            </w:r>
            <w:r w:rsidRPr="002352DD">
              <w:rPr>
                <w:sz w:val="18"/>
                <w:szCs w:val="18"/>
              </w:rPr>
              <w:fldChar w:fldCharType="end"/>
            </w:r>
          </w:p>
        </w:tc>
      </w:tr>
      <w:tr w:rsidR="006B198F" w:rsidRPr="0001000C" w14:paraId="1FF759BB" w14:textId="58DD5AA1" w:rsidTr="005D21C3">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D34332" w:rsidRPr="00FF2D40" w:rsidRDefault="00D34332" w:rsidP="00D34332">
            <w:pPr>
              <w:rPr>
                <w:sz w:val="18"/>
                <w:szCs w:val="18"/>
              </w:rPr>
            </w:pPr>
            <w:proofErr w:type="spellStart"/>
            <w:r>
              <w:rPr>
                <w:rFonts w:hint="eastAsia"/>
                <w:sz w:val="18"/>
                <w:szCs w:val="18"/>
              </w:rPr>
              <w:lastRenderedPageBreak/>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599" w:type="dxa"/>
          </w:tcPr>
          <w:p w14:paraId="241C1A0F" w14:textId="6D87CDC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note":"included","page":"91-96","title":"Serum alkaline phosphatase and mortality in hemodialysis patients","type":"article-journal","volume":"74"},"uris":["http://www.mendeley.com/documents/?uuid=204c2061-001f-3d35-8fef-7f9b5bd42960"]}],"mendeley":{"formattedCitation":"(98)","plainTextFormattedCitation":"(98)","previouslyFormattedCitation":"(98)"},"properties":{"noteIndex":0},"schema":"https://github.com/citation-style-language/schema/raw/master/csl-citation.json"}</w:instrText>
            </w:r>
            <w:r w:rsidRPr="002352DD">
              <w:rPr>
                <w:sz w:val="18"/>
                <w:szCs w:val="18"/>
              </w:rPr>
              <w:fldChar w:fldCharType="separate"/>
            </w:r>
            <w:r w:rsidR="00AA6DE4" w:rsidRPr="00AA6DE4">
              <w:rPr>
                <w:noProof/>
                <w:sz w:val="18"/>
                <w:szCs w:val="18"/>
              </w:rPr>
              <w:t>(98)</w:t>
            </w:r>
            <w:r w:rsidRPr="002352DD">
              <w:rPr>
                <w:sz w:val="18"/>
                <w:szCs w:val="18"/>
              </w:rPr>
              <w:fldChar w:fldCharType="end"/>
            </w:r>
          </w:p>
        </w:tc>
      </w:tr>
      <w:tr w:rsidR="006B198F" w:rsidRPr="0001000C" w14:paraId="7872060D" w14:textId="4D1B361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D34332" w:rsidRPr="00FF2D40" w:rsidRDefault="00D34332" w:rsidP="00D34332">
            <w:pPr>
              <w:rPr>
                <w:sz w:val="18"/>
                <w:szCs w:val="18"/>
              </w:rPr>
            </w:pPr>
          </w:p>
        </w:tc>
        <w:tc>
          <w:tcPr>
            <w:tcW w:w="0" w:type="auto"/>
          </w:tcPr>
          <w:p w14:paraId="67CA74E3" w14:textId="77777777" w:rsidR="00D34332" w:rsidRPr="00FF2D40"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D34332" w:rsidRPr="00881A56"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D34332" w:rsidRPr="00FF2D40"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BAF1184"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61019FD5" w14:textId="481E5F58" w:rsidTr="005D21C3">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D34332" w:rsidRPr="006154A9" w:rsidRDefault="00D34332" w:rsidP="00D34332">
            <w:pPr>
              <w:rPr>
                <w:sz w:val="18"/>
                <w:szCs w:val="18"/>
              </w:rPr>
            </w:pPr>
            <w:r>
              <w:rPr>
                <w:sz w:val="18"/>
                <w:szCs w:val="18"/>
              </w:rPr>
              <w:t>Mazzaferro S</w:t>
            </w:r>
          </w:p>
        </w:tc>
        <w:tc>
          <w:tcPr>
            <w:tcW w:w="0" w:type="auto"/>
          </w:tcPr>
          <w:p w14:paraId="2122ACE3" w14:textId="51A0A1F3"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268E8F4D"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w:t>
            </w:r>
          </w:p>
        </w:tc>
        <w:tc>
          <w:tcPr>
            <w:tcW w:w="599" w:type="dxa"/>
          </w:tcPr>
          <w:p w14:paraId="04ABA470" w14:textId="6F541B3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6B198F" w:rsidRPr="0001000C" w14:paraId="21183F66" w14:textId="3BCDAB93"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D34332" w:rsidRPr="00DC0622" w:rsidRDefault="00D34332" w:rsidP="00D34332">
            <w:pPr>
              <w:rPr>
                <w:sz w:val="18"/>
                <w:szCs w:val="18"/>
              </w:rPr>
            </w:pPr>
            <w:r>
              <w:rPr>
                <w:sz w:val="18"/>
                <w:szCs w:val="18"/>
              </w:rPr>
              <w:t>Shu K-H</w:t>
            </w:r>
          </w:p>
        </w:tc>
        <w:tc>
          <w:tcPr>
            <w:tcW w:w="0" w:type="auto"/>
          </w:tcPr>
          <w:p w14:paraId="4BE21B0C" w14:textId="3AF8242D"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99" w:type="dxa"/>
          </w:tcPr>
          <w:p w14:paraId="12540097" w14:textId="66DBB3D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99)","plainTextFormattedCitation":"(99)","previouslyFormattedCitation":"(99)"},"properties":{"noteIndex":0},"schema":"https://github.com/citation-style-language/schema/raw/master/csl-citation.json"}</w:instrText>
            </w:r>
            <w:r w:rsidRPr="002352DD">
              <w:rPr>
                <w:sz w:val="18"/>
                <w:szCs w:val="18"/>
              </w:rPr>
              <w:fldChar w:fldCharType="separate"/>
            </w:r>
            <w:r w:rsidR="00AA6DE4" w:rsidRPr="00AA6DE4">
              <w:rPr>
                <w:noProof/>
                <w:sz w:val="18"/>
                <w:szCs w:val="18"/>
              </w:rPr>
              <w:t>(99)</w:t>
            </w:r>
            <w:r w:rsidRPr="002352DD">
              <w:rPr>
                <w:sz w:val="18"/>
                <w:szCs w:val="18"/>
              </w:rPr>
              <w:fldChar w:fldCharType="end"/>
            </w:r>
          </w:p>
        </w:tc>
      </w:tr>
      <w:tr w:rsidR="006B198F" w:rsidRPr="0001000C" w14:paraId="3E0D740C" w14:textId="020ADCEB" w:rsidTr="005D21C3">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D34332" w:rsidRPr="000C436C" w:rsidRDefault="00D34332" w:rsidP="00D34332">
            <w:pP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599" w:type="dxa"/>
          </w:tcPr>
          <w:p w14:paraId="1F2CBD9A" w14:textId="238D7A5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100)","plainTextFormattedCitation":"(100)","previouslyFormattedCitation":"(100)"},"properties":{"noteIndex":0},"schema":"https://github.com/citation-style-language/schema/raw/master/csl-citation.json"}</w:instrText>
            </w:r>
            <w:r w:rsidRPr="002352DD">
              <w:rPr>
                <w:sz w:val="18"/>
                <w:szCs w:val="18"/>
              </w:rPr>
              <w:fldChar w:fldCharType="separate"/>
            </w:r>
            <w:r w:rsidR="00AA6DE4" w:rsidRPr="00AA6DE4">
              <w:rPr>
                <w:noProof/>
                <w:sz w:val="18"/>
                <w:szCs w:val="18"/>
              </w:rPr>
              <w:t>(100)</w:t>
            </w:r>
            <w:r w:rsidRPr="002352DD">
              <w:rPr>
                <w:sz w:val="18"/>
                <w:szCs w:val="18"/>
              </w:rPr>
              <w:fldChar w:fldCharType="end"/>
            </w:r>
          </w:p>
        </w:tc>
      </w:tr>
      <w:tr w:rsidR="006B198F" w:rsidRPr="0001000C" w14:paraId="6E2CF3DC" w14:textId="5C386983"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D34332" w:rsidRPr="00DC57A2" w:rsidRDefault="00D34332" w:rsidP="00D34332">
            <w:pPr>
              <w:rPr>
                <w:sz w:val="18"/>
                <w:szCs w:val="18"/>
              </w:rPr>
            </w:pPr>
            <w:r>
              <w:rPr>
                <w:sz w:val="18"/>
                <w:szCs w:val="18"/>
              </w:rPr>
              <w:t>Morena M</w:t>
            </w:r>
          </w:p>
        </w:tc>
        <w:tc>
          <w:tcPr>
            <w:tcW w:w="0" w:type="auto"/>
          </w:tcPr>
          <w:p w14:paraId="7C67D561" w14:textId="0CC34C15"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D34332" w:rsidRPr="0001000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599" w:type="dxa"/>
          </w:tcPr>
          <w:p w14:paraId="4EAE0A1C" w14:textId="42E8CCA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101)","plainTextFormattedCitation":"(101)","previouslyFormattedCitation":"(101)"},"properties":{"noteIndex":0},"schema":"https://github.com/citation-style-language/schema/raw/master/csl-citation.json"}</w:instrText>
            </w:r>
            <w:r w:rsidRPr="002352DD">
              <w:rPr>
                <w:sz w:val="18"/>
                <w:szCs w:val="18"/>
              </w:rPr>
              <w:fldChar w:fldCharType="separate"/>
            </w:r>
            <w:r w:rsidR="00AA6DE4" w:rsidRPr="00AA6DE4">
              <w:rPr>
                <w:noProof/>
                <w:sz w:val="18"/>
                <w:szCs w:val="18"/>
              </w:rPr>
              <w:t>(101)</w:t>
            </w:r>
            <w:r w:rsidRPr="002352DD">
              <w:rPr>
                <w:sz w:val="18"/>
                <w:szCs w:val="18"/>
              </w:rPr>
              <w:fldChar w:fldCharType="end"/>
            </w:r>
          </w:p>
        </w:tc>
      </w:tr>
      <w:tr w:rsidR="006B198F" w:rsidRPr="0001000C" w14:paraId="6592E44A" w14:textId="24175870" w:rsidTr="005D21C3">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D34332" w:rsidRPr="00771035" w:rsidRDefault="00D34332" w:rsidP="00D34332">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D34332" w:rsidRPr="0001000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599" w:type="dxa"/>
          </w:tcPr>
          <w:p w14:paraId="59F6F808" w14:textId="00196D3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2)","plainTextFormattedCitation":"(102)","previouslyFormattedCitation":"(102)"},"properties":{"noteIndex":0},"schema":"https://github.com/citation-style-language/schema/raw/master/csl-citation.json"}</w:instrText>
            </w:r>
            <w:r w:rsidRPr="002352DD">
              <w:rPr>
                <w:sz w:val="18"/>
                <w:szCs w:val="18"/>
              </w:rPr>
              <w:fldChar w:fldCharType="separate"/>
            </w:r>
            <w:r w:rsidR="00AA6DE4" w:rsidRPr="00AA6DE4">
              <w:rPr>
                <w:noProof/>
                <w:sz w:val="18"/>
                <w:szCs w:val="18"/>
              </w:rPr>
              <w:t>(102)</w:t>
            </w:r>
            <w:r w:rsidRPr="002352DD">
              <w:rPr>
                <w:sz w:val="18"/>
                <w:szCs w:val="18"/>
              </w:rPr>
              <w:fldChar w:fldCharType="end"/>
            </w:r>
          </w:p>
        </w:tc>
      </w:tr>
      <w:tr w:rsidR="006B198F" w:rsidRPr="0001000C" w14:paraId="186652AE" w14:textId="123AA161"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D34332" w:rsidRPr="00DB7295" w:rsidRDefault="00D34332" w:rsidP="00D34332">
            <w:pPr>
              <w:rPr>
                <w:sz w:val="18"/>
                <w:szCs w:val="18"/>
              </w:rPr>
            </w:pPr>
          </w:p>
        </w:tc>
        <w:tc>
          <w:tcPr>
            <w:tcW w:w="0" w:type="auto"/>
          </w:tcPr>
          <w:p w14:paraId="0BD4C65F" w14:textId="2BADCF98"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89B6EA" w14:textId="53941D6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3AF97D" w14:textId="6174A96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EF4CAB" w14:textId="515F23B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0814A225" w14:textId="0F847CFD" w:rsidR="00D34332" w:rsidRPr="00DF224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79A6B455" w14:textId="3592C1E5" w:rsidTr="005D21C3">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D34332" w:rsidRPr="00311252" w:rsidRDefault="00D34332" w:rsidP="00D34332">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1BE5352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599" w:type="dxa"/>
          </w:tcPr>
          <w:p w14:paraId="17BAC215" w14:textId="0A8EDD7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03)","plainTextFormattedCitation":"(103)","previouslyFormattedCitation":"(103)"},"properties":{"noteIndex":0},"schema":"https://github.com/citation-style-language/schema/raw/master/csl-citation.json"}</w:instrText>
            </w:r>
            <w:r w:rsidRPr="002352DD">
              <w:rPr>
                <w:sz w:val="18"/>
                <w:szCs w:val="18"/>
              </w:rPr>
              <w:fldChar w:fldCharType="separate"/>
            </w:r>
            <w:r w:rsidR="00AA6DE4" w:rsidRPr="00AA6DE4">
              <w:rPr>
                <w:noProof/>
                <w:sz w:val="18"/>
                <w:szCs w:val="18"/>
              </w:rPr>
              <w:t>(103)</w:t>
            </w:r>
            <w:r w:rsidRPr="002352DD">
              <w:rPr>
                <w:sz w:val="18"/>
                <w:szCs w:val="18"/>
              </w:rPr>
              <w:fldChar w:fldCharType="end"/>
            </w:r>
          </w:p>
        </w:tc>
      </w:tr>
      <w:tr w:rsidR="006B198F" w:rsidRPr="0001000C" w14:paraId="6FF5571A" w14:textId="64A21D0F"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D34332" w:rsidRPr="001818FE" w:rsidRDefault="00D34332" w:rsidP="00D34332">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599" w:type="dxa"/>
          </w:tcPr>
          <w:p w14:paraId="0A04CE92" w14:textId="1229CC2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2)","plainTextFormattedCitation":"(82)","previouslyFormattedCitation":"(82)"},"properties":{"noteIndex":0},"schema":"https://github.com/citation-style-language/schema/raw/master/csl-citation.json"}</w:instrText>
            </w:r>
            <w:r w:rsidRPr="002352DD">
              <w:rPr>
                <w:sz w:val="18"/>
                <w:szCs w:val="18"/>
              </w:rPr>
              <w:fldChar w:fldCharType="separate"/>
            </w:r>
            <w:r w:rsidR="00AA6DE4" w:rsidRPr="00AA6DE4">
              <w:rPr>
                <w:noProof/>
                <w:sz w:val="18"/>
                <w:szCs w:val="18"/>
              </w:rPr>
              <w:t>(82)</w:t>
            </w:r>
            <w:r w:rsidRPr="002352DD">
              <w:rPr>
                <w:sz w:val="18"/>
                <w:szCs w:val="18"/>
              </w:rPr>
              <w:fldChar w:fldCharType="end"/>
            </w:r>
          </w:p>
        </w:tc>
      </w:tr>
      <w:tr w:rsidR="006B198F" w:rsidRPr="0001000C" w14:paraId="0416296C" w14:textId="038B7C18" w:rsidTr="005D21C3">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D34332" w:rsidRPr="008105E8" w:rsidRDefault="00D34332" w:rsidP="00D34332">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664B966F" w14:textId="1790DDF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14AF6858" w14:textId="141227F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1793664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52A4BEC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599" w:type="dxa"/>
          </w:tcPr>
          <w:p w14:paraId="36A08350" w14:textId="1C54C1A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104)","plainTextFormattedCitation":"(104)","previouslyFormattedCitation":"(104)"},"properties":{"noteIndex":0},"schema":"https://github.com/citation-style-language/schema/raw/master/csl-citation.json"}</w:instrText>
            </w:r>
            <w:r w:rsidRPr="002352DD">
              <w:rPr>
                <w:sz w:val="18"/>
                <w:szCs w:val="18"/>
              </w:rPr>
              <w:fldChar w:fldCharType="separate"/>
            </w:r>
            <w:r w:rsidR="00AA6DE4" w:rsidRPr="00AA6DE4">
              <w:rPr>
                <w:noProof/>
                <w:sz w:val="18"/>
                <w:szCs w:val="18"/>
              </w:rPr>
              <w:t>(104)</w:t>
            </w:r>
            <w:r w:rsidRPr="002352DD">
              <w:rPr>
                <w:sz w:val="18"/>
                <w:szCs w:val="18"/>
              </w:rPr>
              <w:fldChar w:fldCharType="end"/>
            </w:r>
          </w:p>
        </w:tc>
      </w:tr>
      <w:tr w:rsidR="006B198F" w:rsidRPr="0001000C" w14:paraId="4C3437BA" w14:textId="2024E130"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D34332" w:rsidRPr="004408F3" w:rsidRDefault="00D34332" w:rsidP="00D34332">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599" w:type="dxa"/>
          </w:tcPr>
          <w:p w14:paraId="438C160A" w14:textId="1D3EB2A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05)","plainTextFormattedCitation":"(105)","previouslyFormattedCitation":"(105)"},"properties":{"noteIndex":0},"schema":"https://github.com/citation-style-language/schema/raw/master/csl-citation.json"}</w:instrText>
            </w:r>
            <w:r w:rsidRPr="002352DD">
              <w:rPr>
                <w:sz w:val="18"/>
                <w:szCs w:val="18"/>
              </w:rPr>
              <w:fldChar w:fldCharType="separate"/>
            </w:r>
            <w:r w:rsidR="00AA6DE4" w:rsidRPr="00AA6DE4">
              <w:rPr>
                <w:noProof/>
                <w:sz w:val="18"/>
                <w:szCs w:val="18"/>
              </w:rPr>
              <w:t>(105)</w:t>
            </w:r>
            <w:r w:rsidRPr="002352DD">
              <w:rPr>
                <w:sz w:val="18"/>
                <w:szCs w:val="18"/>
              </w:rPr>
              <w:fldChar w:fldCharType="end"/>
            </w:r>
          </w:p>
        </w:tc>
      </w:tr>
      <w:tr w:rsidR="006B198F" w:rsidRPr="0001000C" w14:paraId="48EDFA82" w14:textId="3B929CD6" w:rsidTr="005D21C3">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D34332" w:rsidRPr="00771035" w:rsidRDefault="00D34332" w:rsidP="00D34332">
            <w:pPr>
              <w:rPr>
                <w:sz w:val="18"/>
                <w:szCs w:val="18"/>
              </w:rPr>
            </w:pPr>
            <w:r>
              <w:rPr>
                <w:sz w:val="18"/>
                <w:szCs w:val="18"/>
              </w:rPr>
              <w:lastRenderedPageBreak/>
              <w:t>Jung HH</w:t>
            </w:r>
          </w:p>
        </w:tc>
        <w:tc>
          <w:tcPr>
            <w:tcW w:w="0" w:type="auto"/>
          </w:tcPr>
          <w:p w14:paraId="66950BEA" w14:textId="6E0794DF"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D34332" w:rsidRPr="00736E06"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599" w:type="dxa"/>
          </w:tcPr>
          <w:p w14:paraId="70B24406" w14:textId="3070922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A6DE4">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06)","plainTextFormattedCitation":"(106)","previouslyFormattedCitation":"(106)"},"properties":{"noteIndex":0},"schema":"https://github.com/citation-style-language/schema/raw/master/csl-citation.json"}</w:instrText>
            </w:r>
            <w:r w:rsidRPr="002352DD">
              <w:rPr>
                <w:sz w:val="18"/>
                <w:szCs w:val="18"/>
              </w:rPr>
              <w:fldChar w:fldCharType="separate"/>
            </w:r>
            <w:r w:rsidR="00AA6DE4" w:rsidRPr="00AA6DE4">
              <w:rPr>
                <w:noProof/>
                <w:sz w:val="18"/>
                <w:szCs w:val="18"/>
              </w:rPr>
              <w:t>(106)</w:t>
            </w:r>
            <w:r w:rsidRPr="002352DD">
              <w:rPr>
                <w:sz w:val="18"/>
                <w:szCs w:val="18"/>
              </w:rPr>
              <w:fldChar w:fldCharType="end"/>
            </w:r>
          </w:p>
        </w:tc>
      </w:tr>
      <w:tr w:rsidR="006B198F" w:rsidRPr="0001000C" w14:paraId="0E150A7F" w14:textId="0A7719A3"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D34332" w:rsidRPr="00771035" w:rsidRDefault="00D34332" w:rsidP="00D34332">
            <w:pPr>
              <w:rPr>
                <w:sz w:val="18"/>
                <w:szCs w:val="18"/>
              </w:rPr>
            </w:pPr>
            <w:r>
              <w:rPr>
                <w:sz w:val="18"/>
                <w:szCs w:val="18"/>
              </w:rPr>
              <w:t>Scialla JJ</w:t>
            </w:r>
          </w:p>
        </w:tc>
        <w:tc>
          <w:tcPr>
            <w:tcW w:w="0" w:type="auto"/>
          </w:tcPr>
          <w:p w14:paraId="6C2B7745" w14:textId="768F0C1D"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599" w:type="dxa"/>
          </w:tcPr>
          <w:p w14:paraId="4EC029AA" w14:textId="28CE55D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07)","plainTextFormattedCitation":"(107)","previouslyFormattedCitation":"(107)"},"properties":{"noteIndex":0},"schema":"https://github.com/citation-style-language/schema/raw/master/csl-citation.json"}</w:instrText>
            </w:r>
            <w:r w:rsidRPr="00D749C6">
              <w:rPr>
                <w:sz w:val="18"/>
                <w:szCs w:val="18"/>
              </w:rPr>
              <w:fldChar w:fldCharType="separate"/>
            </w:r>
            <w:r w:rsidR="00AA6DE4" w:rsidRPr="00AA6DE4">
              <w:rPr>
                <w:noProof/>
                <w:sz w:val="18"/>
                <w:szCs w:val="18"/>
              </w:rPr>
              <w:t>(107)</w:t>
            </w:r>
            <w:r w:rsidRPr="00D749C6">
              <w:rPr>
                <w:sz w:val="18"/>
                <w:szCs w:val="18"/>
              </w:rPr>
              <w:fldChar w:fldCharType="end"/>
            </w:r>
          </w:p>
        </w:tc>
      </w:tr>
      <w:tr w:rsidR="006B198F" w:rsidRPr="0001000C" w14:paraId="328224F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D34332" w:rsidRPr="00771035" w:rsidRDefault="00D34332" w:rsidP="00D34332">
            <w:pPr>
              <w:rPr>
                <w:sz w:val="18"/>
                <w:szCs w:val="18"/>
              </w:rPr>
            </w:pPr>
            <w:proofErr w:type="spellStart"/>
            <w:r>
              <w:rPr>
                <w:sz w:val="18"/>
                <w:szCs w:val="18"/>
              </w:rPr>
              <w:t>Kanbay</w:t>
            </w:r>
            <w:proofErr w:type="spellEnd"/>
            <w:r>
              <w:rPr>
                <w:sz w:val="18"/>
                <w:szCs w:val="18"/>
              </w:rPr>
              <w:t xml:space="preserve"> M</w:t>
            </w:r>
          </w:p>
        </w:tc>
        <w:tc>
          <w:tcPr>
            <w:tcW w:w="0" w:type="auto"/>
          </w:tcPr>
          <w:p w14:paraId="3E5F883D" w14:textId="0BCC1AEF"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71FA731C" w14:textId="3031E85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301EE90B" w14:textId="05AC11B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CDF05D1" w14:textId="352FD8A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7F747A5" w14:textId="5DC0090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399BBDA2" w14:textId="0C52899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99" w:type="dxa"/>
          </w:tcPr>
          <w:p w14:paraId="26C6C50C" w14:textId="297AF95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08)","plainTextFormattedCitation":"(108)","previouslyFormattedCitation":"(108)"},"properties":{"noteIndex":0},"schema":"https://github.com/citation-style-language/schema/raw/master/csl-citation.json"}</w:instrText>
            </w:r>
            <w:r w:rsidRPr="00D749C6">
              <w:rPr>
                <w:sz w:val="18"/>
                <w:szCs w:val="18"/>
              </w:rPr>
              <w:fldChar w:fldCharType="separate"/>
            </w:r>
            <w:r w:rsidR="00AA6DE4" w:rsidRPr="00AA6DE4">
              <w:rPr>
                <w:noProof/>
                <w:sz w:val="18"/>
                <w:szCs w:val="18"/>
                <w:lang w:eastAsia="ja-JP"/>
              </w:rPr>
              <w:t>(108)</w:t>
            </w:r>
            <w:r w:rsidRPr="00D749C6">
              <w:rPr>
                <w:sz w:val="18"/>
                <w:szCs w:val="18"/>
              </w:rPr>
              <w:fldChar w:fldCharType="end"/>
            </w:r>
          </w:p>
        </w:tc>
      </w:tr>
      <w:tr w:rsidR="006B198F" w:rsidRPr="0001000C" w14:paraId="453B21C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D34332" w:rsidRPr="00771035" w:rsidRDefault="00D34332" w:rsidP="00D34332">
            <w:pPr>
              <w:rPr>
                <w:sz w:val="18"/>
                <w:szCs w:val="18"/>
              </w:rPr>
            </w:pPr>
          </w:p>
        </w:tc>
        <w:tc>
          <w:tcPr>
            <w:tcW w:w="0" w:type="auto"/>
          </w:tcPr>
          <w:p w14:paraId="4D63EE6A" w14:textId="77777777"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42EDF5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3EF9058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D34332" w:rsidRPr="00771035" w:rsidRDefault="00D34332" w:rsidP="00D34332">
            <w:pPr>
              <w:rPr>
                <w:sz w:val="18"/>
                <w:szCs w:val="18"/>
              </w:rPr>
            </w:pPr>
            <w:r>
              <w:rPr>
                <w:sz w:val="18"/>
                <w:szCs w:val="18"/>
              </w:rPr>
              <w:t>Jean G</w:t>
            </w:r>
          </w:p>
        </w:tc>
        <w:tc>
          <w:tcPr>
            <w:tcW w:w="0" w:type="auto"/>
          </w:tcPr>
          <w:p w14:paraId="51A073AE" w14:textId="0324BE79"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599" w:type="dxa"/>
          </w:tcPr>
          <w:p w14:paraId="7C03F5C8" w14:textId="0F01558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09)","plainTextFormattedCitation":"(109)","previouslyFormattedCitation":"(109)"},"properties":{"noteIndex":0},"schema":"https://github.com/citation-style-language/schema/raw/master/csl-citation.json"}</w:instrText>
            </w:r>
            <w:r w:rsidRPr="00D749C6">
              <w:rPr>
                <w:sz w:val="18"/>
                <w:szCs w:val="18"/>
              </w:rPr>
              <w:fldChar w:fldCharType="separate"/>
            </w:r>
            <w:r w:rsidR="00AA6DE4" w:rsidRPr="00AA6DE4">
              <w:rPr>
                <w:noProof/>
                <w:sz w:val="18"/>
                <w:szCs w:val="18"/>
              </w:rPr>
              <w:t>(109)</w:t>
            </w:r>
            <w:r w:rsidRPr="00D749C6">
              <w:rPr>
                <w:sz w:val="18"/>
                <w:szCs w:val="18"/>
              </w:rPr>
              <w:fldChar w:fldCharType="end"/>
            </w:r>
          </w:p>
        </w:tc>
      </w:tr>
      <w:tr w:rsidR="006B198F" w:rsidRPr="0001000C" w14:paraId="66E69599"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D34332" w:rsidRPr="00771035" w:rsidRDefault="00D34332" w:rsidP="00D34332">
            <w:pPr>
              <w:rPr>
                <w:sz w:val="18"/>
                <w:szCs w:val="18"/>
              </w:rPr>
            </w:pPr>
          </w:p>
        </w:tc>
        <w:tc>
          <w:tcPr>
            <w:tcW w:w="0" w:type="auto"/>
          </w:tcPr>
          <w:p w14:paraId="58E4BDF4" w14:textId="77777777"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D34332" w:rsidRPr="00D30776"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1446458B"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44CF4AC0"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D34332" w:rsidRPr="00771035" w:rsidRDefault="00D34332" w:rsidP="00D34332">
            <w:pPr>
              <w:rPr>
                <w:sz w:val="18"/>
                <w:szCs w:val="18"/>
              </w:rPr>
            </w:pPr>
            <w:r>
              <w:rPr>
                <w:sz w:val="18"/>
                <w:szCs w:val="18"/>
              </w:rPr>
              <w:t>Hou J-S</w:t>
            </w:r>
          </w:p>
        </w:tc>
        <w:tc>
          <w:tcPr>
            <w:tcW w:w="0" w:type="auto"/>
          </w:tcPr>
          <w:p w14:paraId="2C9F8243" w14:textId="12EA84F1"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599" w:type="dxa"/>
          </w:tcPr>
          <w:p w14:paraId="68E56E8F" w14:textId="46FBF3F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0)","plainTextFormattedCitation":"(110)","previouslyFormattedCitation":"(110)"},"properties":{"noteIndex":0},"schema":"https://github.com/citation-style-language/schema/raw/master/csl-citation.json"}</w:instrText>
            </w:r>
            <w:r w:rsidRPr="00D749C6">
              <w:rPr>
                <w:sz w:val="18"/>
                <w:szCs w:val="18"/>
              </w:rPr>
              <w:fldChar w:fldCharType="separate"/>
            </w:r>
            <w:r w:rsidR="00AA6DE4" w:rsidRPr="00AA6DE4">
              <w:rPr>
                <w:noProof/>
                <w:sz w:val="18"/>
                <w:szCs w:val="18"/>
              </w:rPr>
              <w:t>(110)</w:t>
            </w:r>
            <w:r w:rsidRPr="00D749C6">
              <w:rPr>
                <w:sz w:val="18"/>
                <w:szCs w:val="18"/>
              </w:rPr>
              <w:fldChar w:fldCharType="end"/>
            </w:r>
          </w:p>
        </w:tc>
      </w:tr>
      <w:tr w:rsidR="006B198F" w:rsidRPr="0001000C" w14:paraId="55C85E0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D34332" w:rsidRPr="00771035" w:rsidRDefault="00D34332" w:rsidP="00D34332">
            <w:pPr>
              <w:rPr>
                <w:sz w:val="18"/>
                <w:szCs w:val="18"/>
              </w:rPr>
            </w:pPr>
          </w:p>
        </w:tc>
        <w:tc>
          <w:tcPr>
            <w:tcW w:w="0" w:type="auto"/>
          </w:tcPr>
          <w:p w14:paraId="309407BA" w14:textId="77777777"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446A8D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751C298"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D34332" w:rsidRPr="00771035" w:rsidRDefault="00D34332" w:rsidP="00D34332">
            <w:pP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599" w:type="dxa"/>
          </w:tcPr>
          <w:p w14:paraId="42DBDA48" w14:textId="704B3D4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1)","plainTextFormattedCitation":"(111)","previouslyFormattedCitation":"(111)"},"properties":{"noteIndex":0},"schema":"https://github.com/citation-style-language/schema/raw/master/csl-citation.json"}</w:instrText>
            </w:r>
            <w:r w:rsidRPr="00D749C6">
              <w:rPr>
                <w:sz w:val="18"/>
                <w:szCs w:val="18"/>
              </w:rPr>
              <w:fldChar w:fldCharType="separate"/>
            </w:r>
            <w:r w:rsidR="00AA6DE4" w:rsidRPr="00AA6DE4">
              <w:rPr>
                <w:noProof/>
                <w:sz w:val="18"/>
                <w:szCs w:val="18"/>
              </w:rPr>
              <w:t>(111)</w:t>
            </w:r>
            <w:r w:rsidRPr="00D749C6">
              <w:rPr>
                <w:sz w:val="18"/>
                <w:szCs w:val="18"/>
              </w:rPr>
              <w:fldChar w:fldCharType="end"/>
            </w:r>
          </w:p>
        </w:tc>
      </w:tr>
      <w:tr w:rsidR="006B198F" w:rsidRPr="0001000C" w14:paraId="1624C0B5"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D34332" w:rsidRPr="00771035" w:rsidRDefault="00D34332" w:rsidP="00D34332">
            <w:pPr>
              <w:rPr>
                <w:sz w:val="18"/>
                <w:szCs w:val="18"/>
              </w:rPr>
            </w:pPr>
            <w:r>
              <w:rPr>
                <w:sz w:val="18"/>
                <w:szCs w:val="18"/>
              </w:rPr>
              <w:t>Chang JH</w:t>
            </w:r>
          </w:p>
        </w:tc>
        <w:tc>
          <w:tcPr>
            <w:tcW w:w="0" w:type="auto"/>
          </w:tcPr>
          <w:p w14:paraId="118A8C6B" w14:textId="6059DFEB" w:rsidR="00D34332" w:rsidRPr="0077103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599" w:type="dxa"/>
          </w:tcPr>
          <w:p w14:paraId="5AB613DC" w14:textId="7870C9E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AA6DE4">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2)","plainTextFormattedCitation":"(112)","previouslyFormattedCitation":"(112)"},"properties":{"noteIndex":0},"schema":"https://github.com/citation-style-language/schema/raw/master/csl-citation.json"}</w:instrText>
            </w:r>
            <w:r w:rsidRPr="00D749C6">
              <w:rPr>
                <w:sz w:val="18"/>
                <w:szCs w:val="18"/>
              </w:rPr>
              <w:fldChar w:fldCharType="separate"/>
            </w:r>
            <w:r w:rsidR="00AA6DE4" w:rsidRPr="00AA6DE4">
              <w:rPr>
                <w:noProof/>
                <w:sz w:val="18"/>
                <w:szCs w:val="18"/>
              </w:rPr>
              <w:t>(112)</w:t>
            </w:r>
            <w:r w:rsidRPr="00D749C6">
              <w:rPr>
                <w:sz w:val="18"/>
                <w:szCs w:val="18"/>
              </w:rPr>
              <w:fldChar w:fldCharType="end"/>
            </w:r>
          </w:p>
        </w:tc>
      </w:tr>
      <w:tr w:rsidR="006B198F" w:rsidRPr="0001000C" w14:paraId="37EAB423"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C87F850" w14:textId="7AB10255" w:rsidR="00D34332" w:rsidRPr="00771035" w:rsidRDefault="00D34332" w:rsidP="00D34332">
            <w:pPr>
              <w:rPr>
                <w:sz w:val="18"/>
                <w:szCs w:val="18"/>
              </w:rPr>
            </w:pPr>
            <w:r w:rsidRPr="006C4DC8">
              <w:rPr>
                <w:sz w:val="18"/>
                <w:szCs w:val="18"/>
              </w:rPr>
              <w:t>Zhang AH</w:t>
            </w:r>
          </w:p>
        </w:tc>
        <w:tc>
          <w:tcPr>
            <w:tcW w:w="0" w:type="auto"/>
          </w:tcPr>
          <w:p w14:paraId="674DFC20" w14:textId="647597DD" w:rsidR="00D34332" w:rsidRPr="0077103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35CE3EBA" w14:textId="4C42B69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493D03" w14:textId="6BA7D8F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8B674F4" w14:textId="5C0B69A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B19ED1" w14:textId="017A6A4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E29669C" w14:textId="389BA79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15526835" w14:textId="47CDF18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3213EA39" w14:textId="423F3D8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599" w:type="dxa"/>
          </w:tcPr>
          <w:p w14:paraId="410D57B6" w14:textId="4F81EFD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A6DE4">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13)","plainTextFormattedCitation":"(113)","previouslyFormattedCitation":"(113)"},"properties":{"noteIndex":0},"schema":"https://github.com/citation-style-language/schema/raw/master/csl-citation.json"}</w:instrText>
            </w:r>
            <w:r>
              <w:rPr>
                <w:sz w:val="18"/>
                <w:szCs w:val="18"/>
                <w:lang w:eastAsia="ja-JP"/>
              </w:rPr>
              <w:fldChar w:fldCharType="separate"/>
            </w:r>
            <w:r w:rsidR="00AA6DE4" w:rsidRPr="00AA6DE4">
              <w:rPr>
                <w:noProof/>
                <w:sz w:val="18"/>
                <w:szCs w:val="18"/>
              </w:rPr>
              <w:t>(113)</w:t>
            </w:r>
            <w:r>
              <w:rPr>
                <w:sz w:val="18"/>
                <w:szCs w:val="18"/>
                <w:lang w:eastAsia="ja-JP"/>
              </w:rPr>
              <w:fldChar w:fldCharType="end"/>
            </w:r>
          </w:p>
        </w:tc>
      </w:tr>
      <w:tr w:rsidR="006B198F" w:rsidRPr="0001000C" w14:paraId="6E865EF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994FA" w14:textId="77777777" w:rsidR="00D34332" w:rsidRPr="006C4DC8" w:rsidRDefault="00D34332" w:rsidP="00D34332">
            <w:pPr>
              <w:rPr>
                <w:sz w:val="18"/>
                <w:szCs w:val="18"/>
              </w:rPr>
            </w:pPr>
          </w:p>
        </w:tc>
        <w:tc>
          <w:tcPr>
            <w:tcW w:w="0" w:type="auto"/>
          </w:tcPr>
          <w:p w14:paraId="50051FF9" w14:textId="77777777"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A87589"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B2000F"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B8F98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493464"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BA85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25B413" w14:textId="6159E67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277A05A9"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0F37E62F"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6A9FC633"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64590A8" w14:textId="360C17B3" w:rsidR="00D34332" w:rsidRPr="006C4DC8" w:rsidRDefault="00D34332" w:rsidP="00D34332">
            <w:pPr>
              <w:rPr>
                <w:sz w:val="18"/>
                <w:szCs w:val="18"/>
              </w:rPr>
            </w:pPr>
            <w:r>
              <w:rPr>
                <w:sz w:val="18"/>
                <w:szCs w:val="18"/>
              </w:rPr>
              <w:t>Block GA</w:t>
            </w:r>
          </w:p>
        </w:tc>
        <w:tc>
          <w:tcPr>
            <w:tcW w:w="0" w:type="auto"/>
          </w:tcPr>
          <w:p w14:paraId="05CB3E13" w14:textId="41324EB6"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6119057D" w14:textId="31C556D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17F47B28" w14:textId="4EE9AB9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192572D8" w14:textId="3BACDEF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B37C9E" w14:textId="7FB9E2A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1CC0A36D" w14:textId="0AAB1A1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4A40E6" w14:textId="5CC72A0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CA88927" w14:textId="4103481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599" w:type="dxa"/>
          </w:tcPr>
          <w:p w14:paraId="58A26F97" w14:textId="5E9F0FA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A6DE4">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14)","plainTextFormattedCitation":"(114)","previouslyFormattedCitation":"(114)"},"properties":{"noteIndex":0},"schema":"https://github.com/citation-style-language/schema/raw/master/csl-citation.json"}</w:instrText>
            </w:r>
            <w:r>
              <w:rPr>
                <w:sz w:val="18"/>
                <w:szCs w:val="18"/>
                <w:lang w:eastAsia="ja-JP"/>
              </w:rPr>
              <w:fldChar w:fldCharType="separate"/>
            </w:r>
            <w:r w:rsidR="00AA6DE4" w:rsidRPr="00AA6DE4">
              <w:rPr>
                <w:noProof/>
                <w:sz w:val="18"/>
                <w:szCs w:val="18"/>
              </w:rPr>
              <w:t>(114)</w:t>
            </w:r>
            <w:r>
              <w:rPr>
                <w:sz w:val="18"/>
                <w:szCs w:val="18"/>
                <w:lang w:eastAsia="ja-JP"/>
              </w:rPr>
              <w:fldChar w:fldCharType="end"/>
            </w:r>
          </w:p>
        </w:tc>
      </w:tr>
      <w:tr w:rsidR="006B198F" w:rsidRPr="0001000C" w14:paraId="7356847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A4A3D" w14:textId="77777777" w:rsidR="00D34332" w:rsidRPr="006C4DC8" w:rsidRDefault="00D34332" w:rsidP="00D34332">
            <w:pPr>
              <w:rPr>
                <w:sz w:val="18"/>
                <w:szCs w:val="18"/>
              </w:rPr>
            </w:pPr>
          </w:p>
        </w:tc>
        <w:tc>
          <w:tcPr>
            <w:tcW w:w="0" w:type="auto"/>
          </w:tcPr>
          <w:p w14:paraId="2B7EFB59" w14:textId="77777777"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7D627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3766F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75F59D"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5C4063"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1ED0DC"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F58EB" w14:textId="05DB9C7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564316C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66CD76E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3AE05583"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2BBC1CA" w14:textId="39A2F9EB" w:rsidR="00D34332" w:rsidRPr="006C4DC8" w:rsidRDefault="00D34332" w:rsidP="00D34332">
            <w:pPr>
              <w:rPr>
                <w:sz w:val="18"/>
                <w:szCs w:val="18"/>
              </w:rPr>
            </w:pPr>
            <w:r w:rsidRPr="00935075">
              <w:rPr>
                <w:sz w:val="18"/>
                <w:szCs w:val="18"/>
              </w:rPr>
              <w:lastRenderedPageBreak/>
              <w:t>Ho TY</w:t>
            </w:r>
          </w:p>
        </w:tc>
        <w:tc>
          <w:tcPr>
            <w:tcW w:w="0" w:type="auto"/>
          </w:tcPr>
          <w:p w14:paraId="480620CC" w14:textId="49DAB48E"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2E2517B7" w14:textId="6850701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0B86A5" w14:textId="339AA13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394680" w14:textId="78441F1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1527F2E" w14:textId="45440C7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4E5EA05" w14:textId="163CC7B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034F8149" w14:textId="0C3A9CB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1C1F7B3A" w14:textId="4BA088E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599" w:type="dxa"/>
          </w:tcPr>
          <w:p w14:paraId="7EC73244" w14:textId="2F8482E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A6DE4">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5)","plainTextFormattedCitation":"(115)","previouslyFormattedCitation":"(115)"},"properties":{"noteIndex":0},"schema":"https://github.com/citation-style-language/schema/raw/master/csl-citation.json"}</w:instrText>
            </w:r>
            <w:r>
              <w:rPr>
                <w:sz w:val="18"/>
                <w:szCs w:val="18"/>
                <w:lang w:eastAsia="ja-JP"/>
              </w:rPr>
              <w:fldChar w:fldCharType="separate"/>
            </w:r>
            <w:r w:rsidR="00AA6DE4" w:rsidRPr="00AA6DE4">
              <w:rPr>
                <w:noProof/>
                <w:sz w:val="18"/>
                <w:szCs w:val="18"/>
              </w:rPr>
              <w:t>(115)</w:t>
            </w:r>
            <w:r>
              <w:rPr>
                <w:sz w:val="18"/>
                <w:szCs w:val="18"/>
                <w:lang w:eastAsia="ja-JP"/>
              </w:rPr>
              <w:fldChar w:fldCharType="end"/>
            </w:r>
          </w:p>
        </w:tc>
      </w:tr>
      <w:tr w:rsidR="006B198F" w:rsidRPr="0001000C" w14:paraId="021A7524"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927FC" w14:textId="30319662" w:rsidR="00D34332" w:rsidRPr="006C4DC8" w:rsidRDefault="00D34332" w:rsidP="00D34332">
            <w:pPr>
              <w:rPr>
                <w:sz w:val="18"/>
                <w:szCs w:val="18"/>
              </w:rPr>
            </w:pPr>
            <w:proofErr w:type="spellStart"/>
            <w:r>
              <w:rPr>
                <w:sz w:val="18"/>
                <w:szCs w:val="18"/>
              </w:rPr>
              <w:t>Kuo</w:t>
            </w:r>
            <w:proofErr w:type="spellEnd"/>
            <w:r>
              <w:rPr>
                <w:sz w:val="18"/>
                <w:szCs w:val="18"/>
              </w:rPr>
              <w:t xml:space="preserve"> TH</w:t>
            </w:r>
          </w:p>
        </w:tc>
        <w:tc>
          <w:tcPr>
            <w:tcW w:w="0" w:type="auto"/>
          </w:tcPr>
          <w:p w14:paraId="173FD37A" w14:textId="172268E1"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Pr>
          <w:p w14:paraId="06A0BC80" w14:textId="4AEF74D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F6C316C" w14:textId="0BFF9EB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4B0DB8B" w14:textId="4900758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1FE33F23" w14:textId="2995812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6BF9DACF" w14:textId="0D7E3C3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4C20C5" w14:textId="112D189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62922338" w14:textId="74733E4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599" w:type="dxa"/>
          </w:tcPr>
          <w:p w14:paraId="1B5E0CB6" w14:textId="68D4A3D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AA6DE4">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16)","plainTextFormattedCitation":"(116)","previouslyFormattedCitation":"(116)"},"properties":{"noteIndex":0},"schema":"https://github.com/citation-style-language/schema/raw/master/csl-citation.json"}</w:instrText>
            </w:r>
            <w:r>
              <w:rPr>
                <w:sz w:val="18"/>
                <w:szCs w:val="18"/>
                <w:lang w:eastAsia="ja-JP"/>
              </w:rPr>
              <w:fldChar w:fldCharType="separate"/>
            </w:r>
            <w:r w:rsidR="00AA6DE4" w:rsidRPr="00AA6DE4">
              <w:rPr>
                <w:noProof/>
                <w:sz w:val="18"/>
                <w:szCs w:val="18"/>
              </w:rPr>
              <w:t>(116)</w:t>
            </w:r>
            <w:r>
              <w:rPr>
                <w:sz w:val="18"/>
                <w:szCs w:val="18"/>
                <w:lang w:eastAsia="ja-JP"/>
              </w:rPr>
              <w:fldChar w:fldCharType="end"/>
            </w:r>
          </w:p>
        </w:tc>
      </w:tr>
      <w:tr w:rsidR="006B198F" w:rsidRPr="0001000C" w14:paraId="1BAA1102"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FC188D3" w14:textId="0BE1A574" w:rsidR="00D34332" w:rsidRPr="006C4DC8" w:rsidRDefault="00D34332" w:rsidP="00D34332">
            <w:pPr>
              <w:rPr>
                <w:sz w:val="18"/>
                <w:szCs w:val="18"/>
              </w:rPr>
            </w:pPr>
            <w:r>
              <w:rPr>
                <w:sz w:val="18"/>
                <w:szCs w:val="18"/>
              </w:rPr>
              <w:t>Fain ME</w:t>
            </w:r>
          </w:p>
        </w:tc>
        <w:tc>
          <w:tcPr>
            <w:tcW w:w="0" w:type="auto"/>
          </w:tcPr>
          <w:p w14:paraId="5EAAD2B4" w14:textId="7DF853FF"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A622B3D" w14:textId="6B8C44F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0321B9ED" w14:textId="00F67F6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FE668C1" w14:textId="386C9AC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4D7BAD" w14:textId="4785A9C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088E51E0" w14:textId="5E8F84A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6E7B06D" w14:textId="652DC01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11682C54" w14:textId="53F6FB3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599" w:type="dxa"/>
          </w:tcPr>
          <w:p w14:paraId="6479471D" w14:textId="7D103BA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AA6DE4">
              <w:rPr>
                <w:rFonts w:ascii="Cambria Math" w:hAnsi="Cambria Math" w:cs="Cambria Math"/>
                <w:sz w:val="18"/>
                <w:szCs w:val="18"/>
              </w:rPr>
              <w:instrText>‑</w:instrText>
            </w:r>
            <w:r w:rsidR="00AA6DE4">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AA6DE4">
              <w:rPr>
                <w:rFonts w:ascii="Cambria Math" w:hAnsi="Cambria Math" w:cs="Cambria Math"/>
                <w:sz w:val="18"/>
                <w:szCs w:val="18"/>
              </w:rPr>
              <w:instrText>‑</w:instrText>
            </w:r>
            <w:r w:rsidR="00AA6DE4">
              <w:rPr>
                <w:sz w:val="18"/>
                <w:szCs w:val="18"/>
              </w:rPr>
              <w:instrText>23 (FGF</w:instrText>
            </w:r>
            <w:r w:rsidR="00AA6DE4">
              <w:rPr>
                <w:rFonts w:ascii="Cambria Math" w:hAnsi="Cambria Math" w:cs="Cambria Math"/>
                <w:sz w:val="18"/>
                <w:szCs w:val="18"/>
              </w:rPr>
              <w:instrText>‑</w:instrText>
            </w:r>
            <w:r w:rsidR="00AA6DE4">
              <w:rPr>
                <w:sz w:val="18"/>
                <w:szCs w:val="18"/>
              </w:rPr>
              <w:instrText xml:space="preserve">23) in patients treated with peritoneal dialysis. PATIENTS AND METHODS: The study included 67 patients with chronic kidney disease (36 men and 31 women) aged 53 </w:instrText>
            </w:r>
            <w:r w:rsidR="00AA6DE4">
              <w:rPr>
                <w:rFonts w:ascii="Calibri" w:hAnsi="Calibri" w:cs="Calibri"/>
                <w:sz w:val="18"/>
                <w:szCs w:val="18"/>
              </w:rPr>
              <w:instrText>±</w:instrText>
            </w:r>
            <w:r w:rsidR="00AA6DE4">
              <w:rPr>
                <w:sz w:val="18"/>
                <w:szCs w:val="18"/>
              </w:rPr>
              <w:instrText xml:space="preserve">13 years (range, 19-75 years) treated with peritoneal dialysis for 30 </w:instrText>
            </w:r>
            <w:r w:rsidR="00AA6DE4">
              <w:rPr>
                <w:rFonts w:ascii="Calibri" w:hAnsi="Calibri" w:cs="Calibri"/>
                <w:sz w:val="18"/>
                <w:szCs w:val="18"/>
              </w:rPr>
              <w:instrText>±</w:instrText>
            </w:r>
            <w:r w:rsidR="00AA6DE4">
              <w:rPr>
                <w:sz w:val="18"/>
                <w:szCs w:val="18"/>
              </w:rPr>
              <w:instrText>24 months. The CCA</w:instrText>
            </w:r>
            <w:r w:rsidR="00AA6DE4">
              <w:rPr>
                <w:rFonts w:ascii="Cambria Math" w:hAnsi="Cambria Math" w:cs="Cambria Math"/>
                <w:sz w:val="18"/>
                <w:szCs w:val="18"/>
              </w:rPr>
              <w:instrText>‑</w:instrText>
            </w:r>
            <w:r w:rsidR="00AA6DE4">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AA6DE4">
              <w:rPr>
                <w:rFonts w:ascii="Cambria Math" w:hAnsi="Cambria Math" w:cs="Cambria Math"/>
                <w:sz w:val="18"/>
                <w:szCs w:val="18"/>
              </w:rPr>
              <w:instrText>‑</w:instrText>
            </w:r>
            <w:r w:rsidR="00AA6DE4">
              <w:rPr>
                <w:sz w:val="18"/>
                <w:szCs w:val="18"/>
              </w:rPr>
              <w:instrText>23 using commercial enzyme</w:instrText>
            </w:r>
            <w:r w:rsidR="00AA6DE4">
              <w:rPr>
                <w:rFonts w:ascii="Cambria Math" w:hAnsi="Cambria Math" w:cs="Cambria Math"/>
                <w:sz w:val="18"/>
                <w:szCs w:val="18"/>
              </w:rPr>
              <w:instrText>‑</w:instrText>
            </w:r>
            <w:r w:rsidR="00AA6DE4">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AA6DE4">
              <w:rPr>
                <w:rFonts w:ascii="Cambria Math" w:hAnsi="Cambria Math" w:cs="Cambria Math"/>
                <w:sz w:val="18"/>
                <w:szCs w:val="18"/>
              </w:rPr>
              <w:instrText>‑</w:instrText>
            </w:r>
            <w:r w:rsidR="00AA6DE4">
              <w:rPr>
                <w:sz w:val="18"/>
                <w:szCs w:val="18"/>
              </w:rPr>
              <w:instrText>transformed osteoprotegerin values (r = 0.38, P = 0.02) remained independently associated with the CCA-IMT. The highest CCA</w:instrText>
            </w:r>
            <w:r w:rsidR="00AA6DE4">
              <w:rPr>
                <w:rFonts w:ascii="Cambria Math" w:hAnsi="Cambria Math" w:cs="Cambria Math"/>
                <w:sz w:val="18"/>
                <w:szCs w:val="18"/>
              </w:rPr>
              <w:instrText>‑</w:instrText>
            </w:r>
            <w:r w:rsidR="00AA6DE4">
              <w:rPr>
                <w:sz w:val="18"/>
                <w:szCs w:val="18"/>
              </w:rPr>
              <w:instrText>IMT values (0.85 ±0.21) were observed in patients with osteoprotegerin concentrations in the upper tertile. Osteoprotegerin concentrations strongly and positively correlated with the duration of dialysis treatment (r = 0.55, P &lt;0.0001). CONCLUSIONS: The CCA</w:instrText>
            </w:r>
            <w:r w:rsidR="00AA6DE4">
              <w:rPr>
                <w:rFonts w:ascii="Cambria Math" w:hAnsi="Cambria Math" w:cs="Cambria Math"/>
                <w:sz w:val="18"/>
                <w:szCs w:val="18"/>
              </w:rPr>
              <w:instrText>‑</w:instrText>
            </w:r>
            <w:r w:rsidR="00AA6DE4">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17)","plainTextFormattedCitation":"(117)","previouslyFormattedCitation":"(117)"},"properties":{"noteIndex":0},"schema":"https://github.com/citation-style-language/schema/raw/master/csl-citation.json"}</w:instrText>
            </w:r>
            <w:r>
              <w:rPr>
                <w:sz w:val="18"/>
                <w:szCs w:val="18"/>
              </w:rPr>
              <w:fldChar w:fldCharType="separate"/>
            </w:r>
            <w:r w:rsidR="00AA6DE4" w:rsidRPr="00AA6DE4">
              <w:rPr>
                <w:noProof/>
                <w:sz w:val="18"/>
                <w:szCs w:val="18"/>
              </w:rPr>
              <w:t>(117)</w:t>
            </w:r>
            <w:r>
              <w:rPr>
                <w:sz w:val="18"/>
                <w:szCs w:val="18"/>
              </w:rPr>
              <w:fldChar w:fldCharType="end"/>
            </w:r>
          </w:p>
        </w:tc>
      </w:tr>
      <w:tr w:rsidR="006B198F" w:rsidRPr="0001000C" w14:paraId="2B134DA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651997" w14:textId="77777777" w:rsidR="00D34332" w:rsidRPr="006C4DC8" w:rsidRDefault="00D34332" w:rsidP="00D34332">
            <w:pPr>
              <w:rPr>
                <w:sz w:val="18"/>
                <w:szCs w:val="18"/>
              </w:rPr>
            </w:pPr>
          </w:p>
        </w:tc>
        <w:tc>
          <w:tcPr>
            <w:tcW w:w="0" w:type="auto"/>
          </w:tcPr>
          <w:p w14:paraId="00939A7D" w14:textId="77777777"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9A5EB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3059E3"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F542BD"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E2E7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8807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51FC9" w14:textId="72A0A650" w:rsidR="00D34332" w:rsidRPr="00B2372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CA13197" w14:textId="1F48D25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599" w:type="dxa"/>
          </w:tcPr>
          <w:p w14:paraId="4EF86A50"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4B4033C0"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EDAAB34" w14:textId="5D51D1BD" w:rsidR="00D34332" w:rsidRPr="006C4DC8" w:rsidRDefault="00D34332" w:rsidP="00D34332">
            <w:pPr>
              <w:rPr>
                <w:sz w:val="18"/>
                <w:szCs w:val="18"/>
              </w:rPr>
            </w:pPr>
            <w:proofErr w:type="spellStart"/>
            <w:r>
              <w:rPr>
                <w:sz w:val="18"/>
                <w:szCs w:val="18"/>
              </w:rPr>
              <w:t>Claes</w:t>
            </w:r>
            <w:proofErr w:type="spellEnd"/>
            <w:r>
              <w:rPr>
                <w:sz w:val="18"/>
                <w:szCs w:val="18"/>
              </w:rPr>
              <w:t xml:space="preserve"> KJ</w:t>
            </w:r>
          </w:p>
        </w:tc>
        <w:tc>
          <w:tcPr>
            <w:tcW w:w="0" w:type="auto"/>
          </w:tcPr>
          <w:p w14:paraId="55E6DDBB" w14:textId="0BD3F78F"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23788689</w:t>
            </w:r>
          </w:p>
        </w:tc>
        <w:tc>
          <w:tcPr>
            <w:tcW w:w="0" w:type="auto"/>
          </w:tcPr>
          <w:p w14:paraId="14D521E2" w14:textId="590EF02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Belgium</w:t>
            </w:r>
          </w:p>
        </w:tc>
        <w:tc>
          <w:tcPr>
            <w:tcW w:w="0" w:type="auto"/>
          </w:tcPr>
          <w:p w14:paraId="4F819180" w14:textId="0D9BBC2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8B7B065" w14:textId="3366921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79F6E4CF" w14:textId="5CA2E44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w:t>
            </w:r>
          </w:p>
        </w:tc>
        <w:tc>
          <w:tcPr>
            <w:tcW w:w="0" w:type="auto"/>
          </w:tcPr>
          <w:p w14:paraId="0FB4DC67" w14:textId="4D64F48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820812" w14:textId="77777777" w:rsidR="00D34332" w:rsidRPr="006C01C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n multivariate regression analysis, older</w:t>
            </w:r>
          </w:p>
          <w:p w14:paraId="4C7C6B03" w14:textId="52A642DE" w:rsidR="00D34332" w:rsidRPr="006C01C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C222F13" w14:textId="18A1FA02" w:rsidR="00D34332" w:rsidRPr="006C01C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2674D5B4" w14:textId="3F14E153" w:rsidR="00D34332" w:rsidRPr="006C01C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6B372026" w14:textId="77777777" w:rsidR="00D34332" w:rsidRPr="006C01C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dentified as independent determinants of higher levels of</w:t>
            </w:r>
          </w:p>
          <w:p w14:paraId="287810FE" w14:textId="3CD92FC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circulating sclerostin.</w:t>
            </w:r>
          </w:p>
        </w:tc>
        <w:tc>
          <w:tcPr>
            <w:tcW w:w="0" w:type="auto"/>
          </w:tcPr>
          <w:p w14:paraId="2130B53F" w14:textId="0302AFE9" w:rsidR="00D34332" w:rsidRPr="00B2372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sclerostin</w:t>
            </w:r>
          </w:p>
        </w:tc>
        <w:tc>
          <w:tcPr>
            <w:tcW w:w="599" w:type="dxa"/>
          </w:tcPr>
          <w:p w14:paraId="64A5E49C" w14:textId="1BD448F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18)","plainTextFormattedCitation":"(118)","previouslyFormattedCitation":"(118)"},"properties":{"noteIndex":0},"schema":"https://github.com/citation-style-language/schema/raw/master/csl-citation.json"}</w:instrText>
            </w:r>
            <w:r>
              <w:rPr>
                <w:sz w:val="18"/>
                <w:szCs w:val="18"/>
              </w:rPr>
              <w:fldChar w:fldCharType="separate"/>
            </w:r>
            <w:r w:rsidR="00AA6DE4" w:rsidRPr="00AA6DE4">
              <w:rPr>
                <w:noProof/>
                <w:sz w:val="18"/>
                <w:szCs w:val="18"/>
              </w:rPr>
              <w:t>(118)</w:t>
            </w:r>
            <w:r>
              <w:rPr>
                <w:sz w:val="18"/>
                <w:szCs w:val="18"/>
              </w:rPr>
              <w:fldChar w:fldCharType="end"/>
            </w:r>
          </w:p>
        </w:tc>
      </w:tr>
      <w:tr w:rsidR="006B198F" w:rsidRPr="0001000C" w14:paraId="4C89FBD1"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BAFC3" w14:textId="70188EF5" w:rsidR="00D34332" w:rsidRPr="006C4DC8" w:rsidRDefault="00D34332" w:rsidP="00D34332">
            <w:pPr>
              <w:rPr>
                <w:sz w:val="18"/>
                <w:szCs w:val="18"/>
              </w:rPr>
            </w:pPr>
            <w:proofErr w:type="spellStart"/>
            <w:r w:rsidRPr="006077C8">
              <w:rPr>
                <w:sz w:val="18"/>
                <w:szCs w:val="18"/>
              </w:rPr>
              <w:t>Baralić</w:t>
            </w:r>
            <w:proofErr w:type="spellEnd"/>
            <w:r w:rsidRPr="006077C8">
              <w:rPr>
                <w:sz w:val="18"/>
                <w:szCs w:val="18"/>
              </w:rPr>
              <w:t xml:space="preserve"> M</w:t>
            </w:r>
          </w:p>
        </w:tc>
        <w:tc>
          <w:tcPr>
            <w:tcW w:w="0" w:type="auto"/>
          </w:tcPr>
          <w:p w14:paraId="1202C6A7" w14:textId="43E3BF99"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0F8B9CFC" w14:textId="3C02932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Serbia</w:t>
            </w:r>
          </w:p>
        </w:tc>
        <w:tc>
          <w:tcPr>
            <w:tcW w:w="0" w:type="auto"/>
          </w:tcPr>
          <w:p w14:paraId="7A121861" w14:textId="7ED0EC9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33E4138" w14:textId="40628E3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58BE1D" w14:textId="59762ED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5821DED" w14:textId="4753D1E8"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x (0? 1?)</w:t>
            </w:r>
          </w:p>
        </w:tc>
        <w:tc>
          <w:tcPr>
            <w:tcW w:w="0" w:type="auto"/>
          </w:tcPr>
          <w:p w14:paraId="5BC2DA33" w14:textId="4587C38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5D39ACD8" w14:textId="07B0A428" w:rsidR="00D34332" w:rsidRPr="00B2372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599" w:type="dxa"/>
          </w:tcPr>
          <w:p w14:paraId="08A8BDE7" w14:textId="173AEE4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119)","plainTextFormattedCitation":"(119)","previouslyFormattedCitation":"(119)"},"properties":{"noteIndex":0},"schema":"https://github.com/citation-style-language/schema/raw/master/csl-citation.json"}</w:instrText>
            </w:r>
            <w:r>
              <w:rPr>
                <w:sz w:val="18"/>
                <w:szCs w:val="18"/>
              </w:rPr>
              <w:fldChar w:fldCharType="separate"/>
            </w:r>
            <w:r w:rsidR="00AA6DE4" w:rsidRPr="00AA6DE4">
              <w:rPr>
                <w:noProof/>
                <w:sz w:val="18"/>
                <w:szCs w:val="18"/>
              </w:rPr>
              <w:t>(119)</w:t>
            </w:r>
            <w:r>
              <w:rPr>
                <w:sz w:val="18"/>
                <w:szCs w:val="18"/>
              </w:rPr>
              <w:fldChar w:fldCharType="end"/>
            </w:r>
          </w:p>
        </w:tc>
      </w:tr>
      <w:tr w:rsidR="006B198F" w:rsidRPr="0001000C" w14:paraId="255DA589"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37CCC7C" w14:textId="77777777" w:rsidR="00D34332" w:rsidRPr="006C4DC8" w:rsidRDefault="00D34332" w:rsidP="00D34332">
            <w:pPr>
              <w:rPr>
                <w:sz w:val="18"/>
                <w:szCs w:val="18"/>
              </w:rPr>
            </w:pPr>
          </w:p>
        </w:tc>
        <w:tc>
          <w:tcPr>
            <w:tcW w:w="0" w:type="auto"/>
          </w:tcPr>
          <w:p w14:paraId="45BDAF9A" w14:textId="77777777"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6843C"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0BAABE"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A216AA"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C30DB"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FB04C5"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F2D0C8" w14:textId="61BDB2F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184072FB" w14:textId="633E61D3" w:rsidR="00D34332" w:rsidRPr="00B2372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lative wall thickness (RWT)</w:t>
            </w:r>
          </w:p>
        </w:tc>
        <w:tc>
          <w:tcPr>
            <w:tcW w:w="599" w:type="dxa"/>
          </w:tcPr>
          <w:p w14:paraId="7B87D75B"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4B0CD61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78CF8" w14:textId="30872F1B" w:rsidR="00D34332" w:rsidRPr="006C4DC8" w:rsidRDefault="00D34332" w:rsidP="00D34332">
            <w:pPr>
              <w:rPr>
                <w:sz w:val="18"/>
                <w:szCs w:val="18"/>
              </w:rPr>
            </w:pPr>
            <w:r>
              <w:rPr>
                <w:sz w:val="18"/>
                <w:szCs w:val="18"/>
              </w:rPr>
              <w:t>Porter CJ</w:t>
            </w:r>
          </w:p>
        </w:tc>
        <w:tc>
          <w:tcPr>
            <w:tcW w:w="0" w:type="auto"/>
          </w:tcPr>
          <w:p w14:paraId="1807EBA0" w14:textId="7910AEDF" w:rsidR="00D34332" w:rsidRPr="006C4DC8"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8E5AB3">
              <w:rPr>
                <w:sz w:val="18"/>
                <w:szCs w:val="18"/>
              </w:rPr>
              <w:t>17617653</w:t>
            </w:r>
          </w:p>
        </w:tc>
        <w:tc>
          <w:tcPr>
            <w:tcW w:w="0" w:type="auto"/>
          </w:tcPr>
          <w:p w14:paraId="02E72854" w14:textId="20A4AB1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902D1C3" w14:textId="122F428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C362F55" w14:textId="7BCF4C2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5C2CCA2" w14:textId="6E2C6E1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D314D53" w14:textId="319CBAC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47704743" w14:textId="64B59BB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96AB493" w14:textId="2AC9D55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599" w:type="dxa"/>
          </w:tcPr>
          <w:p w14:paraId="4D9E4012" w14:textId="1AE6E70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20)","plainTextFormattedCitation":"(120)","previouslyFormattedCitation":"(120)"},"properties":{"noteIndex":0},"schema":"https://github.com/citation-style-language/schema/raw/master/csl-citation.json"}</w:instrText>
            </w:r>
            <w:r>
              <w:rPr>
                <w:sz w:val="18"/>
                <w:szCs w:val="18"/>
              </w:rPr>
              <w:fldChar w:fldCharType="separate"/>
            </w:r>
            <w:r w:rsidR="00AA6DE4" w:rsidRPr="00AA6DE4">
              <w:rPr>
                <w:noProof/>
                <w:sz w:val="18"/>
                <w:szCs w:val="18"/>
              </w:rPr>
              <w:t>(120)</w:t>
            </w:r>
            <w:r>
              <w:rPr>
                <w:sz w:val="18"/>
                <w:szCs w:val="18"/>
              </w:rPr>
              <w:fldChar w:fldCharType="end"/>
            </w:r>
          </w:p>
        </w:tc>
      </w:tr>
      <w:tr w:rsidR="006B198F" w:rsidRPr="0001000C" w14:paraId="18AFA9B3"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3C40BC5" w14:textId="2B090C43" w:rsidR="00D34332" w:rsidRPr="006C4DC8" w:rsidRDefault="00D34332" w:rsidP="00D34332">
            <w:pPr>
              <w:rPr>
                <w:sz w:val="18"/>
                <w:szCs w:val="18"/>
              </w:rPr>
            </w:pPr>
            <w:proofErr w:type="spellStart"/>
            <w:r>
              <w:rPr>
                <w:sz w:val="18"/>
                <w:szCs w:val="18"/>
              </w:rPr>
              <w:t>Kanbay</w:t>
            </w:r>
            <w:proofErr w:type="spellEnd"/>
            <w:r>
              <w:rPr>
                <w:sz w:val="18"/>
                <w:szCs w:val="18"/>
              </w:rPr>
              <w:t xml:space="preserve"> M</w:t>
            </w:r>
          </w:p>
        </w:tc>
        <w:tc>
          <w:tcPr>
            <w:tcW w:w="0" w:type="auto"/>
          </w:tcPr>
          <w:p w14:paraId="73045EA1" w14:textId="6F622926" w:rsidR="00D34332" w:rsidRPr="006C4DC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22130958</w:t>
            </w:r>
          </w:p>
        </w:tc>
        <w:tc>
          <w:tcPr>
            <w:tcW w:w="0" w:type="auto"/>
          </w:tcPr>
          <w:p w14:paraId="09AF2D12" w14:textId="49B20AA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060B247" w14:textId="700F485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8A4241C" w14:textId="593439E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C0A299B" w14:textId="41DE20F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7CEAD434" w14:textId="0E3CA6E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44F9729" w14:textId="77777777" w:rsidR="00D34332" w:rsidRPr="00353036"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7C66A2E2" w14:textId="77777777" w:rsidR="00D34332" w:rsidRPr="00353036" w:rsidRDefault="00D34332" w:rsidP="00D34332">
            <w:pPr>
              <w:cnfStyle w:val="000000000000" w:firstRow="0" w:lastRow="0" w:firstColumn="0" w:lastColumn="0" w:oddVBand="0" w:evenVBand="0" w:oddHBand="0"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0883B1A4" w14:textId="77777777" w:rsidR="00D34332" w:rsidRPr="00353036"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3F4285AB" w14:textId="77777777" w:rsidR="00D34332" w:rsidRPr="00353036"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7DBD83C" w14:textId="760EC79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P = 0.001 for the latter).</w:t>
            </w:r>
          </w:p>
        </w:tc>
        <w:tc>
          <w:tcPr>
            <w:tcW w:w="0" w:type="auto"/>
          </w:tcPr>
          <w:p w14:paraId="28034DB1" w14:textId="5FB9954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99" w:type="dxa"/>
          </w:tcPr>
          <w:p w14:paraId="21C83540" w14:textId="7DB7494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121)","plainTextFormattedCitation":"(121)","previouslyFormattedCitation":"(121)"},"properties":{"noteIndex":0},"schema":"https://github.com/citation-style-language/schema/raw/master/csl-citation.json"}</w:instrText>
            </w:r>
            <w:r>
              <w:rPr>
                <w:sz w:val="18"/>
                <w:szCs w:val="18"/>
              </w:rPr>
              <w:fldChar w:fldCharType="separate"/>
            </w:r>
            <w:r w:rsidR="00AA6DE4" w:rsidRPr="00AA6DE4">
              <w:rPr>
                <w:noProof/>
                <w:sz w:val="18"/>
                <w:szCs w:val="18"/>
              </w:rPr>
              <w:t>(121)</w:t>
            </w:r>
            <w:r>
              <w:rPr>
                <w:sz w:val="18"/>
                <w:szCs w:val="18"/>
              </w:rPr>
              <w:fldChar w:fldCharType="end"/>
            </w:r>
          </w:p>
        </w:tc>
      </w:tr>
      <w:tr w:rsidR="006B198F" w:rsidRPr="0001000C" w14:paraId="583D2B14"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5AC53D" w14:textId="3F2AB445" w:rsidR="00D34332" w:rsidRDefault="00D34332" w:rsidP="00D34332">
            <w:pPr>
              <w:rPr>
                <w:sz w:val="18"/>
                <w:szCs w:val="18"/>
              </w:rPr>
            </w:pPr>
            <w:proofErr w:type="spellStart"/>
            <w:r>
              <w:rPr>
                <w:sz w:val="18"/>
                <w:szCs w:val="18"/>
                <w:lang w:eastAsia="ja-JP"/>
              </w:rPr>
              <w:t>Fusaro</w:t>
            </w:r>
            <w:proofErr w:type="spellEnd"/>
            <w:r>
              <w:rPr>
                <w:sz w:val="18"/>
                <w:szCs w:val="18"/>
                <w:lang w:eastAsia="ja-JP"/>
              </w:rPr>
              <w:t xml:space="preserve"> M</w:t>
            </w:r>
          </w:p>
        </w:tc>
        <w:tc>
          <w:tcPr>
            <w:tcW w:w="0" w:type="auto"/>
          </w:tcPr>
          <w:p w14:paraId="584DAB9F" w14:textId="12FD2E5D" w:rsidR="00D34332" w:rsidRPr="00353036"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36BDD358" w14:textId="6452852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B61B5FB" w14:textId="4CCBB51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5E8F1DF2" w14:textId="3DEFE1F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37CBCDC" w14:textId="36BD998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36605A2" w14:textId="22B88C9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BF2FD28" w14:textId="1CF74D70" w:rsidR="00D34332" w:rsidRPr="00353036"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03E6B131" w14:textId="566272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599" w:type="dxa"/>
          </w:tcPr>
          <w:p w14:paraId="4428471E" w14:textId="5B723BF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AA6DE4">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22)","plainTextFormattedCitation":"(122)","previouslyFormattedCitation":"(122)"},"properties":{"noteIndex":0},"schema":"https://github.com/citation-style-language/schema/raw/master/csl-citation.json"}</w:instrText>
            </w:r>
            <w:r>
              <w:rPr>
                <w:sz w:val="18"/>
                <w:szCs w:val="18"/>
                <w:lang w:eastAsia="ja-JP"/>
              </w:rPr>
              <w:fldChar w:fldCharType="separate"/>
            </w:r>
            <w:r w:rsidR="00AA6DE4" w:rsidRPr="00AA6DE4">
              <w:rPr>
                <w:noProof/>
                <w:sz w:val="18"/>
                <w:szCs w:val="18"/>
                <w:lang w:eastAsia="ja-JP"/>
              </w:rPr>
              <w:t>(122)</w:t>
            </w:r>
            <w:r>
              <w:rPr>
                <w:sz w:val="18"/>
                <w:szCs w:val="18"/>
                <w:lang w:eastAsia="ja-JP"/>
              </w:rPr>
              <w:fldChar w:fldCharType="end"/>
            </w:r>
          </w:p>
        </w:tc>
      </w:tr>
      <w:tr w:rsidR="006B198F" w:rsidRPr="0001000C" w14:paraId="09F80E11"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1E45AC4" w14:textId="326F6D97" w:rsidR="00D34332" w:rsidRDefault="00D34332" w:rsidP="00D34332">
            <w:pPr>
              <w:rPr>
                <w:sz w:val="18"/>
                <w:szCs w:val="18"/>
              </w:rPr>
            </w:pPr>
            <w:r w:rsidRPr="003A2BEF">
              <w:rPr>
                <w:sz w:val="18"/>
                <w:szCs w:val="18"/>
              </w:rPr>
              <w:t>Nemeth ZK</w:t>
            </w:r>
          </w:p>
        </w:tc>
        <w:tc>
          <w:tcPr>
            <w:tcW w:w="0" w:type="auto"/>
          </w:tcPr>
          <w:p w14:paraId="307AC5F4" w14:textId="77CC0EE5" w:rsidR="00D34332" w:rsidRPr="00353036"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7108F6AF" w14:textId="6A646D9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EC8EA2" w14:textId="29CDF4C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3128CED2" w14:textId="5D3460D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5930C69" w14:textId="3D73FD2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754FBB82" w14:textId="2E2DBFF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ED9603E" w14:textId="7C24F622" w:rsidR="00D34332" w:rsidRPr="00157F9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444DE14C" w14:textId="1EEA7AC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599" w:type="dxa"/>
          </w:tcPr>
          <w:p w14:paraId="7AC8F1FA" w14:textId="5567FB5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3)","plainTextFormattedCitation":"(123)","previouslyFormattedCitation":"(123)"},"properties":{"noteIndex":0},"schema":"https://github.com/citation-style-language/schema/raw/master/csl-citation.json"}</w:instrText>
            </w:r>
            <w:r>
              <w:rPr>
                <w:sz w:val="18"/>
                <w:szCs w:val="18"/>
              </w:rPr>
              <w:fldChar w:fldCharType="separate"/>
            </w:r>
            <w:r w:rsidR="00AA6DE4" w:rsidRPr="00AA6DE4">
              <w:rPr>
                <w:noProof/>
                <w:sz w:val="18"/>
                <w:szCs w:val="18"/>
              </w:rPr>
              <w:t>(123)</w:t>
            </w:r>
            <w:r>
              <w:rPr>
                <w:sz w:val="18"/>
                <w:szCs w:val="18"/>
              </w:rPr>
              <w:fldChar w:fldCharType="end"/>
            </w:r>
          </w:p>
        </w:tc>
      </w:tr>
      <w:tr w:rsidR="006B198F" w:rsidRPr="0001000C" w14:paraId="0EDC31C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2AE21" w14:textId="6DAA00D6" w:rsidR="00D34332" w:rsidRPr="003A2BEF" w:rsidRDefault="00D34332" w:rsidP="00D34332">
            <w:pPr>
              <w:rPr>
                <w:sz w:val="18"/>
                <w:szCs w:val="18"/>
              </w:rPr>
            </w:pPr>
            <w:r>
              <w:rPr>
                <w:sz w:val="18"/>
                <w:szCs w:val="18"/>
              </w:rPr>
              <w:t>Chen HY</w:t>
            </w:r>
          </w:p>
        </w:tc>
        <w:tc>
          <w:tcPr>
            <w:tcW w:w="0" w:type="auto"/>
          </w:tcPr>
          <w:p w14:paraId="56DEFED4" w14:textId="5989AB7E" w:rsidR="00D34332" w:rsidRPr="003A2BE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Pr>
          <w:p w14:paraId="43E2F8DC" w14:textId="3CA9958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571F4B3" w14:textId="448C399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FC55CA2" w14:textId="6F185B4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7F7204" w14:textId="542DCEB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5145E203" w14:textId="35AA174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0FC6FC6" w14:textId="13CA680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F58BADF" w14:textId="4A9B9F5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599" w:type="dxa"/>
          </w:tcPr>
          <w:p w14:paraId="3A05E2D7" w14:textId="4F5FFA3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24)","plainTextFormattedCitation":"(124)","previouslyFormattedCitation":"(124)"},"properties":{"noteIndex":0},"schema":"https://github.com/citation-style-language/schema/raw/master/csl-citation.json"}</w:instrText>
            </w:r>
            <w:r>
              <w:rPr>
                <w:sz w:val="18"/>
                <w:szCs w:val="18"/>
              </w:rPr>
              <w:fldChar w:fldCharType="separate"/>
            </w:r>
            <w:r w:rsidR="00AA6DE4" w:rsidRPr="00AA6DE4">
              <w:rPr>
                <w:noProof/>
                <w:sz w:val="18"/>
                <w:szCs w:val="18"/>
              </w:rPr>
              <w:t>(124)</w:t>
            </w:r>
            <w:r>
              <w:rPr>
                <w:sz w:val="18"/>
                <w:szCs w:val="18"/>
              </w:rPr>
              <w:fldChar w:fldCharType="end"/>
            </w:r>
          </w:p>
        </w:tc>
      </w:tr>
      <w:tr w:rsidR="006B198F" w:rsidRPr="0001000C" w14:paraId="2E18C98D"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F974A12" w14:textId="77777777" w:rsidR="00D34332" w:rsidRPr="003A2BEF" w:rsidRDefault="00D34332" w:rsidP="00D34332">
            <w:pPr>
              <w:rPr>
                <w:sz w:val="18"/>
                <w:szCs w:val="18"/>
              </w:rPr>
            </w:pPr>
          </w:p>
        </w:tc>
        <w:tc>
          <w:tcPr>
            <w:tcW w:w="0" w:type="auto"/>
          </w:tcPr>
          <w:p w14:paraId="6A019470" w14:textId="77777777" w:rsidR="00D34332" w:rsidRPr="003A2BE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A88F49"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D45D"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18BC65"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00228A"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39FCA5" w14:textId="322C42C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99E312A" w14:textId="758AF09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4D0EF54" w14:textId="5A981D0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E7A1F89"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44106C80"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F2189" w14:textId="1D33B05C" w:rsidR="00D34332" w:rsidRPr="003A2BEF" w:rsidRDefault="00D34332" w:rsidP="00D34332">
            <w:pPr>
              <w:rPr>
                <w:sz w:val="18"/>
                <w:szCs w:val="18"/>
              </w:rPr>
            </w:pPr>
            <w:r>
              <w:rPr>
                <w:sz w:val="18"/>
                <w:szCs w:val="18"/>
              </w:rPr>
              <w:t>Nitta K</w:t>
            </w:r>
          </w:p>
        </w:tc>
        <w:tc>
          <w:tcPr>
            <w:tcW w:w="0" w:type="auto"/>
          </w:tcPr>
          <w:p w14:paraId="6EF6760F" w14:textId="2BFF889B" w:rsidR="00D34332" w:rsidRPr="003A2BE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001C0FDE" w14:textId="6D0CDDC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997936" w14:textId="56DE3D5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DCBE3FC" w14:textId="243C553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61AD5" w14:textId="68EB9B9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79702083" w14:textId="3E25235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D9C3833" w14:textId="627A52D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4D24EB0C" w14:textId="47859CF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1C5A0221" w14:textId="688E539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84)","plainTextFormattedCitation":"(84)","previouslyFormattedCitation":"(84)"},"properties":{"noteIndex":0},"schema":"https://github.com/citation-style-language/schema/raw/master/csl-citation.json"}</w:instrText>
            </w:r>
            <w:r>
              <w:rPr>
                <w:sz w:val="18"/>
                <w:szCs w:val="18"/>
              </w:rPr>
              <w:fldChar w:fldCharType="separate"/>
            </w:r>
            <w:r w:rsidR="00AA6DE4" w:rsidRPr="00AA6DE4">
              <w:rPr>
                <w:noProof/>
                <w:sz w:val="18"/>
                <w:szCs w:val="18"/>
              </w:rPr>
              <w:t>(84)</w:t>
            </w:r>
            <w:r>
              <w:rPr>
                <w:sz w:val="18"/>
                <w:szCs w:val="18"/>
              </w:rPr>
              <w:fldChar w:fldCharType="end"/>
            </w:r>
          </w:p>
        </w:tc>
      </w:tr>
      <w:tr w:rsidR="006B198F" w:rsidRPr="0001000C" w14:paraId="62A511F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B6289E8" w14:textId="4501921E" w:rsidR="00D34332" w:rsidRPr="003A2BEF" w:rsidRDefault="00D34332" w:rsidP="00D34332">
            <w:pPr>
              <w:rPr>
                <w:sz w:val="18"/>
                <w:szCs w:val="18"/>
              </w:rPr>
            </w:pPr>
            <w:proofErr w:type="spellStart"/>
            <w:r>
              <w:rPr>
                <w:sz w:val="18"/>
                <w:szCs w:val="18"/>
              </w:rPr>
              <w:lastRenderedPageBreak/>
              <w:t>Floege</w:t>
            </w:r>
            <w:proofErr w:type="spellEnd"/>
            <w:r>
              <w:rPr>
                <w:sz w:val="18"/>
                <w:szCs w:val="18"/>
              </w:rPr>
              <w:t xml:space="preserve"> J</w:t>
            </w:r>
          </w:p>
        </w:tc>
        <w:tc>
          <w:tcPr>
            <w:tcW w:w="0" w:type="auto"/>
          </w:tcPr>
          <w:p w14:paraId="3E517EB2" w14:textId="20657986" w:rsidR="00D34332" w:rsidRPr="003A2BE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57763E6A" w14:textId="0F38112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6E455AD9" w14:textId="12BD6F7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5BB17B6" w14:textId="086A86C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899C14" w14:textId="6588AE4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2B356197" w14:textId="7EE921B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EDABC8" w14:textId="63016BB2"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6DE3EDE5" w14:textId="6A60473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99" w:type="dxa"/>
          </w:tcPr>
          <w:p w14:paraId="5C2A6D04" w14:textId="49C9531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25)","plainTextFormattedCitation":"(125)","previouslyFormattedCitation":"(125)"},"properties":{"noteIndex":0},"schema":"https://github.com/citation-style-language/schema/raw/master/csl-citation.json"}</w:instrText>
            </w:r>
            <w:r>
              <w:rPr>
                <w:sz w:val="18"/>
                <w:szCs w:val="18"/>
              </w:rPr>
              <w:fldChar w:fldCharType="separate"/>
            </w:r>
            <w:r w:rsidR="00AA6DE4" w:rsidRPr="00AA6DE4">
              <w:rPr>
                <w:noProof/>
                <w:sz w:val="18"/>
                <w:szCs w:val="18"/>
              </w:rPr>
              <w:t>(125)</w:t>
            </w:r>
            <w:r>
              <w:rPr>
                <w:sz w:val="18"/>
                <w:szCs w:val="18"/>
              </w:rPr>
              <w:fldChar w:fldCharType="end"/>
            </w:r>
          </w:p>
        </w:tc>
      </w:tr>
      <w:tr w:rsidR="006B198F" w:rsidRPr="0001000C" w14:paraId="03D04320"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C7D2E" w14:textId="77777777" w:rsidR="00D34332" w:rsidRPr="003A2BEF" w:rsidRDefault="00D34332" w:rsidP="00D34332">
            <w:pPr>
              <w:rPr>
                <w:sz w:val="18"/>
                <w:szCs w:val="18"/>
              </w:rPr>
            </w:pPr>
          </w:p>
        </w:tc>
        <w:tc>
          <w:tcPr>
            <w:tcW w:w="0" w:type="auto"/>
          </w:tcPr>
          <w:p w14:paraId="3EFB436C" w14:textId="77777777" w:rsidR="00D34332" w:rsidRPr="003A2BE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566DDC"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C172C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1EAD"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6E9948"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B2F1C"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40839A" w14:textId="77777777" w:rsidR="00D34332" w:rsidRPr="00935483"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2B057234" w14:textId="77777777" w:rsidR="00D34332" w:rsidRPr="00935483"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0AFB04C5" w14:textId="77777777" w:rsidR="00D34332" w:rsidRPr="00935483"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6D4AF161" w14:textId="5AF29ECE" w:rsidR="00D34332" w:rsidRPr="00947539"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F1AF68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87035E3"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2B26FB0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4501187" w14:textId="5FD43FAD" w:rsidR="00D34332" w:rsidRPr="003A2BEF" w:rsidRDefault="00D34332" w:rsidP="00D34332">
            <w:pPr>
              <w:rPr>
                <w:sz w:val="18"/>
                <w:szCs w:val="18"/>
              </w:rPr>
            </w:pPr>
            <w:r w:rsidRPr="00972F53">
              <w:rPr>
                <w:sz w:val="18"/>
                <w:szCs w:val="18"/>
              </w:rPr>
              <w:t>González-Parra E</w:t>
            </w:r>
          </w:p>
        </w:tc>
        <w:tc>
          <w:tcPr>
            <w:tcW w:w="0" w:type="auto"/>
          </w:tcPr>
          <w:p w14:paraId="6EBD49BF" w14:textId="052671DC" w:rsidR="00D34332" w:rsidRPr="003A2BE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6EC31F31" w14:textId="38001C5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E908FEA" w14:textId="5F5BBC23" w:rsidR="00D34332" w:rsidRPr="009E55E0"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AEDDA41" w14:textId="4D92362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1DAA5B6" w14:textId="6E3331F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4</w:t>
            </w:r>
          </w:p>
        </w:tc>
        <w:tc>
          <w:tcPr>
            <w:tcW w:w="0" w:type="auto"/>
          </w:tcPr>
          <w:p w14:paraId="2C141681" w14:textId="6AAFCAE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9B00F1C" w14:textId="77364ACB" w:rsidR="00D34332" w:rsidRPr="00935483"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12405A26" w14:textId="72D1D31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thormone levels</w:t>
            </w:r>
          </w:p>
        </w:tc>
        <w:tc>
          <w:tcPr>
            <w:tcW w:w="599" w:type="dxa"/>
          </w:tcPr>
          <w:p w14:paraId="49CF2764" w14:textId="423E32A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26)","plainTextFormattedCitation":"(126)","previouslyFormattedCitation":"(126)"},"properties":{"noteIndex":0},"schema":"https://github.com/citation-style-language/schema/raw/master/csl-citation.json"}</w:instrText>
            </w:r>
            <w:r>
              <w:rPr>
                <w:sz w:val="18"/>
                <w:szCs w:val="18"/>
              </w:rPr>
              <w:fldChar w:fldCharType="separate"/>
            </w:r>
            <w:r w:rsidR="00AA6DE4" w:rsidRPr="00AA6DE4">
              <w:rPr>
                <w:noProof/>
                <w:sz w:val="18"/>
                <w:szCs w:val="18"/>
              </w:rPr>
              <w:t>(126)</w:t>
            </w:r>
            <w:r>
              <w:rPr>
                <w:sz w:val="18"/>
                <w:szCs w:val="18"/>
              </w:rPr>
              <w:fldChar w:fldCharType="end"/>
            </w:r>
          </w:p>
        </w:tc>
      </w:tr>
      <w:tr w:rsidR="006B198F" w:rsidRPr="0001000C" w14:paraId="644BC9DD"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F418B" w14:textId="77777777" w:rsidR="00D34332" w:rsidRPr="003A2BEF" w:rsidRDefault="00D34332" w:rsidP="00D34332">
            <w:pPr>
              <w:rPr>
                <w:sz w:val="18"/>
                <w:szCs w:val="18"/>
              </w:rPr>
            </w:pPr>
          </w:p>
        </w:tc>
        <w:tc>
          <w:tcPr>
            <w:tcW w:w="0" w:type="auto"/>
          </w:tcPr>
          <w:p w14:paraId="24024ABD" w14:textId="77777777" w:rsidR="00D34332" w:rsidRPr="003A2BE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9F4F4"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36E246"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9362A8" w14:textId="1032926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33CAEF4"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10C45F"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4A4268" w14:textId="3D4CDE4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1BE27E14" w14:textId="1C7217F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GF-23</w:t>
            </w:r>
          </w:p>
        </w:tc>
        <w:tc>
          <w:tcPr>
            <w:tcW w:w="599" w:type="dxa"/>
          </w:tcPr>
          <w:p w14:paraId="5B0B8720"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D5108B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42B1D507" w14:textId="59BC92C9" w:rsidR="00D34332" w:rsidRPr="003A2BEF" w:rsidRDefault="00D34332" w:rsidP="00D34332">
            <w:pPr>
              <w:rPr>
                <w:sz w:val="18"/>
                <w:szCs w:val="18"/>
              </w:rPr>
            </w:pPr>
            <w:r w:rsidRPr="008B7C39">
              <w:rPr>
                <w:sz w:val="18"/>
                <w:szCs w:val="18"/>
              </w:rPr>
              <w:t>Nakayama K</w:t>
            </w:r>
          </w:p>
        </w:tc>
        <w:tc>
          <w:tcPr>
            <w:tcW w:w="0" w:type="auto"/>
          </w:tcPr>
          <w:p w14:paraId="3B4643C9" w14:textId="292915E1" w:rsidR="00D34332" w:rsidRPr="003A2BE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11A3527C" w14:textId="09F20CA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1A01811" w14:textId="55F6F4F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C826C8" w14:textId="3B965E8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A84A1FE" w14:textId="028973B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2D477739" w14:textId="5CC378B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29B59967" w14:textId="5BBAEA7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36CADA23" w14:textId="481F91B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599" w:type="dxa"/>
          </w:tcPr>
          <w:p w14:paraId="1F1F42C3" w14:textId="4972767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27)","plainTextFormattedCitation":"(127)","previouslyFormattedCitation":"(127)"},"properties":{"noteIndex":0},"schema":"https://github.com/citation-style-language/schema/raw/master/csl-citation.json"}</w:instrText>
            </w:r>
            <w:r>
              <w:rPr>
                <w:sz w:val="18"/>
                <w:szCs w:val="18"/>
              </w:rPr>
              <w:fldChar w:fldCharType="separate"/>
            </w:r>
            <w:r w:rsidR="00AA6DE4" w:rsidRPr="00AA6DE4">
              <w:rPr>
                <w:noProof/>
                <w:sz w:val="18"/>
                <w:szCs w:val="18"/>
              </w:rPr>
              <w:t>(127)</w:t>
            </w:r>
            <w:r>
              <w:rPr>
                <w:sz w:val="18"/>
                <w:szCs w:val="18"/>
              </w:rPr>
              <w:fldChar w:fldCharType="end"/>
            </w:r>
          </w:p>
        </w:tc>
      </w:tr>
      <w:tr w:rsidR="006B198F" w:rsidRPr="0001000C" w14:paraId="472FD8B8"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4049C7" w14:textId="77777777" w:rsidR="00D34332" w:rsidRPr="003A2BEF" w:rsidRDefault="00D34332" w:rsidP="00D34332">
            <w:pPr>
              <w:rPr>
                <w:sz w:val="18"/>
                <w:szCs w:val="18"/>
              </w:rPr>
            </w:pPr>
          </w:p>
        </w:tc>
        <w:tc>
          <w:tcPr>
            <w:tcW w:w="0" w:type="auto"/>
          </w:tcPr>
          <w:p w14:paraId="7C5B4788" w14:textId="77777777" w:rsidR="00D34332" w:rsidRPr="003A2BEF"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D4305B"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4FE7F3"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824DC2" w14:textId="3A93FC7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EE0EAD" w14:textId="5EFA121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DECA" w14:textId="77777777" w:rsidR="00D34332" w:rsidRPr="008A18D5"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3099FD" w14:textId="0D417C8F" w:rsidR="00D34332" w:rsidRPr="008B7C39"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1690580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3A8CD0B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3DCA832"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D90AB8D" w14:textId="24BB5014" w:rsidR="00D34332" w:rsidRPr="003A2BEF" w:rsidRDefault="00D34332" w:rsidP="00D34332">
            <w:pPr>
              <w:rPr>
                <w:sz w:val="18"/>
                <w:szCs w:val="18"/>
              </w:rPr>
            </w:pPr>
            <w:r>
              <w:rPr>
                <w:sz w:val="18"/>
                <w:szCs w:val="18"/>
              </w:rPr>
              <w:t xml:space="preserve">Dai </w:t>
            </w:r>
            <w:r w:rsidRPr="00DB67AD">
              <w:rPr>
                <w:i/>
                <w:sz w:val="18"/>
                <w:szCs w:val="18"/>
              </w:rPr>
              <w:t>et al</w:t>
            </w:r>
          </w:p>
        </w:tc>
        <w:tc>
          <w:tcPr>
            <w:tcW w:w="0" w:type="auto"/>
          </w:tcPr>
          <w:p w14:paraId="02120204" w14:textId="089500FF" w:rsidR="00D34332" w:rsidRPr="003A2BEF"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07E3F300" w14:textId="67A6D7F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4EEE0C89" w14:textId="2661389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1D63C3D2" w14:textId="3D3AEEB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5C149A" w14:textId="5CE44BC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428F0C18" w14:textId="4D903FB1" w:rsidR="00D34332" w:rsidRPr="008A18D5"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 xml:space="preserve">Sex, male versus female </w:t>
            </w:r>
          </w:p>
        </w:tc>
        <w:tc>
          <w:tcPr>
            <w:tcW w:w="0" w:type="auto"/>
          </w:tcPr>
          <w:p w14:paraId="04CFDEBF" w14:textId="3E041D66" w:rsidR="00D34332" w:rsidRPr="00F00F2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CF3C771" w14:textId="77777777" w:rsidR="00D34332" w:rsidRPr="00DB67AD"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oronary artery</w:t>
            </w:r>
          </w:p>
          <w:p w14:paraId="35A0F9B0" w14:textId="230E960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599" w:type="dxa"/>
          </w:tcPr>
          <w:p w14:paraId="7B97A688" w14:textId="4EF6FE5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28)","plainTextFormattedCitation":"(128)","previouslyFormattedCitation":"(128)"},"properties":{"noteIndex":0},"schema":"https://github.com/citation-style-language/schema/raw/master/csl-citation.json"}</w:instrText>
            </w:r>
            <w:r>
              <w:rPr>
                <w:sz w:val="18"/>
                <w:szCs w:val="18"/>
              </w:rPr>
              <w:fldChar w:fldCharType="separate"/>
            </w:r>
            <w:r w:rsidR="00AA6DE4" w:rsidRPr="00AA6DE4">
              <w:rPr>
                <w:noProof/>
                <w:sz w:val="18"/>
                <w:szCs w:val="18"/>
              </w:rPr>
              <w:t>(128)</w:t>
            </w:r>
            <w:r>
              <w:rPr>
                <w:sz w:val="18"/>
                <w:szCs w:val="18"/>
              </w:rPr>
              <w:fldChar w:fldCharType="end"/>
            </w:r>
          </w:p>
        </w:tc>
      </w:tr>
      <w:tr w:rsidR="006B198F" w:rsidRPr="0001000C" w14:paraId="6C2F8954"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F82AB" w14:textId="7880D2A8" w:rsidR="00D34332" w:rsidRDefault="00D34332" w:rsidP="00D34332">
            <w:pP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6604CD22" w14:textId="16BE100A"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816903">
              <w:rPr>
                <w:sz w:val="18"/>
                <w:szCs w:val="18"/>
              </w:rPr>
              <w:t>31368056</w:t>
            </w:r>
          </w:p>
        </w:tc>
        <w:tc>
          <w:tcPr>
            <w:tcW w:w="0" w:type="auto"/>
          </w:tcPr>
          <w:p w14:paraId="613E8AA9" w14:textId="773FFD5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75A5228" w14:textId="2B06434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F0E9D6D" w14:textId="23D8962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0EBA30B9" w14:textId="7597609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17EBDFAF" w14:textId="13EEC816"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F0F213" w14:textId="65C4173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0C8390E8" w14:textId="6D8D2A3A"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rinary calcium excretions (UCE)</w:t>
            </w:r>
          </w:p>
        </w:tc>
        <w:tc>
          <w:tcPr>
            <w:tcW w:w="599" w:type="dxa"/>
          </w:tcPr>
          <w:p w14:paraId="2E5ACB21" w14:textId="6082D26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29)","plainTextFormattedCitation":"(129)","previouslyFormattedCitation":"(129)"},"properties":{"noteIndex":0},"schema":"https://github.com/citation-style-language/schema/raw/master/csl-citation.json"}</w:instrText>
            </w:r>
            <w:r>
              <w:rPr>
                <w:sz w:val="18"/>
                <w:szCs w:val="18"/>
              </w:rPr>
              <w:fldChar w:fldCharType="separate"/>
            </w:r>
            <w:r w:rsidR="00AA6DE4" w:rsidRPr="00AA6DE4">
              <w:rPr>
                <w:noProof/>
                <w:sz w:val="18"/>
                <w:szCs w:val="18"/>
              </w:rPr>
              <w:t>(129)</w:t>
            </w:r>
            <w:r>
              <w:rPr>
                <w:sz w:val="18"/>
                <w:szCs w:val="18"/>
              </w:rPr>
              <w:fldChar w:fldCharType="end"/>
            </w:r>
          </w:p>
        </w:tc>
      </w:tr>
      <w:tr w:rsidR="006B198F" w:rsidRPr="0001000C" w14:paraId="5363E6B7"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6D9B851" w14:textId="526D4F11" w:rsidR="00D34332" w:rsidRDefault="00D34332" w:rsidP="00D34332">
            <w:pPr>
              <w:rPr>
                <w:sz w:val="18"/>
                <w:szCs w:val="18"/>
              </w:rPr>
            </w:pPr>
            <w:r>
              <w:rPr>
                <w:sz w:val="18"/>
                <w:szCs w:val="18"/>
              </w:rPr>
              <w:t xml:space="preserve">Bundy </w:t>
            </w:r>
            <w:r w:rsidRPr="00E97B26">
              <w:rPr>
                <w:i/>
                <w:sz w:val="18"/>
                <w:szCs w:val="18"/>
              </w:rPr>
              <w:t>et al</w:t>
            </w:r>
          </w:p>
        </w:tc>
        <w:tc>
          <w:tcPr>
            <w:tcW w:w="0" w:type="auto"/>
          </w:tcPr>
          <w:p w14:paraId="6980AE26" w14:textId="74464E3A" w:rsidR="00D34332" w:rsidRPr="00816903"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tcPr>
          <w:p w14:paraId="08A5E6E3" w14:textId="405C672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F974856" w14:textId="257D350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9BEFC15" w14:textId="16D3A4D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3ED9A099" w14:textId="596DEC5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3DF2E7CC" w14:textId="7DF4F5B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AB34B43" w14:textId="3346C89B" w:rsidR="00D34332" w:rsidRPr="00500B2D"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3B5B0E20" w14:textId="664F3B1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599" w:type="dxa"/>
          </w:tcPr>
          <w:p w14:paraId="2F39B1BA" w14:textId="2D361C7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30)","plainTextFormattedCitation":"(130)","previouslyFormattedCitation":"(130)"},"properties":{"noteIndex":0},"schema":"https://github.com/citation-style-language/schema/raw/master/csl-citation.json"}</w:instrText>
            </w:r>
            <w:r>
              <w:rPr>
                <w:sz w:val="18"/>
                <w:szCs w:val="18"/>
              </w:rPr>
              <w:fldChar w:fldCharType="separate"/>
            </w:r>
            <w:r w:rsidR="00AA6DE4" w:rsidRPr="00AA6DE4">
              <w:rPr>
                <w:noProof/>
                <w:sz w:val="18"/>
                <w:szCs w:val="18"/>
              </w:rPr>
              <w:t>(130)</w:t>
            </w:r>
            <w:r>
              <w:rPr>
                <w:sz w:val="18"/>
                <w:szCs w:val="18"/>
              </w:rPr>
              <w:fldChar w:fldCharType="end"/>
            </w:r>
          </w:p>
        </w:tc>
      </w:tr>
      <w:tr w:rsidR="006B198F" w:rsidRPr="0001000C" w14:paraId="63D81090"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8FD4E7" w14:textId="19E8C542" w:rsidR="00D34332" w:rsidRDefault="00D34332" w:rsidP="00D34332">
            <w:pPr>
              <w:rPr>
                <w:sz w:val="18"/>
                <w:szCs w:val="18"/>
              </w:rPr>
            </w:pPr>
            <w:r>
              <w:rPr>
                <w:sz w:val="18"/>
                <w:szCs w:val="18"/>
              </w:rPr>
              <w:t xml:space="preserve">Wang </w:t>
            </w:r>
            <w:r w:rsidRPr="00060830">
              <w:rPr>
                <w:i/>
                <w:sz w:val="18"/>
                <w:szCs w:val="18"/>
              </w:rPr>
              <w:t>et al</w:t>
            </w:r>
          </w:p>
        </w:tc>
        <w:tc>
          <w:tcPr>
            <w:tcW w:w="0" w:type="auto"/>
          </w:tcPr>
          <w:p w14:paraId="02E76E80" w14:textId="71EF7CF7"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0386CA0B" w14:textId="2B6ACFA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501BB8C" w14:textId="2577C4C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E84D97F" w14:textId="65A43E9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r>
              <w:rPr>
                <w:sz w:val="18"/>
                <w:szCs w:val="18"/>
              </w:rPr>
              <w:tab/>
            </w:r>
          </w:p>
        </w:tc>
        <w:tc>
          <w:tcPr>
            <w:tcW w:w="0" w:type="auto"/>
          </w:tcPr>
          <w:p w14:paraId="19989A0E" w14:textId="2D53428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0E5AD86A" w14:textId="3A28E47F"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2D1F5E" w14:textId="2337FE7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34193037" w14:textId="106CECC4" w:rsidR="00D34332" w:rsidRPr="00DB67A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599" w:type="dxa"/>
          </w:tcPr>
          <w:p w14:paraId="455B8A5E" w14:textId="15D4355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31)","plainTextFormattedCitation":"(131)","previouslyFormattedCitation":"(131)"},"properties":{"noteIndex":0},"schema":"https://github.com/citation-style-language/schema/raw/master/csl-citation.json"}</w:instrText>
            </w:r>
            <w:r>
              <w:rPr>
                <w:sz w:val="18"/>
                <w:szCs w:val="18"/>
              </w:rPr>
              <w:fldChar w:fldCharType="separate"/>
            </w:r>
            <w:r w:rsidR="00AA6DE4" w:rsidRPr="00AA6DE4">
              <w:rPr>
                <w:noProof/>
                <w:sz w:val="18"/>
                <w:szCs w:val="18"/>
              </w:rPr>
              <w:t>(131)</w:t>
            </w:r>
            <w:r>
              <w:rPr>
                <w:sz w:val="18"/>
                <w:szCs w:val="18"/>
              </w:rPr>
              <w:fldChar w:fldCharType="end"/>
            </w:r>
          </w:p>
        </w:tc>
      </w:tr>
      <w:tr w:rsidR="006B198F" w:rsidRPr="0001000C" w14:paraId="29C7967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8E0C2AE" w14:textId="5B1CAF48" w:rsidR="00D34332" w:rsidRDefault="00D34332" w:rsidP="00D34332">
            <w:pP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419965DA" w14:textId="393114E2" w:rsidR="00D34332" w:rsidRPr="00060830"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0917B3">
              <w:rPr>
                <w:sz w:val="18"/>
                <w:szCs w:val="18"/>
              </w:rPr>
              <w:t>27798199</w:t>
            </w:r>
          </w:p>
        </w:tc>
        <w:tc>
          <w:tcPr>
            <w:tcW w:w="0" w:type="auto"/>
          </w:tcPr>
          <w:p w14:paraId="34E53177" w14:textId="1CE8E39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57A770D4" w14:textId="2E8C02F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DA0639C" w14:textId="081290EE"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1A3569" w14:textId="5CFCB98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73</w:t>
            </w:r>
          </w:p>
        </w:tc>
        <w:tc>
          <w:tcPr>
            <w:tcW w:w="0" w:type="auto"/>
          </w:tcPr>
          <w:p w14:paraId="117FB98A" w14:textId="2B2643F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BFDA60B" w14:textId="6B26C09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7CD7D5B3" w14:textId="00C74F4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w:t>
            </w:r>
            <w:r w:rsidRPr="000917B3">
              <w:rPr>
                <w:sz w:val="18"/>
                <w:szCs w:val="18"/>
              </w:rPr>
              <w:lastRenderedPageBreak/>
              <w:t>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599" w:type="dxa"/>
          </w:tcPr>
          <w:p w14:paraId="7F2E2ED5" w14:textId="3DA5111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AA6DE4">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32)","plainTextFormattedCitation":"(132)","previouslyFormattedCitation":"(132)"},"properties":{"noteIndex":0},"schema":"https://github.com/citation-style-language/schema/raw/master/csl-citation.json"}</w:instrText>
            </w:r>
            <w:r>
              <w:rPr>
                <w:sz w:val="18"/>
                <w:szCs w:val="18"/>
              </w:rPr>
              <w:fldChar w:fldCharType="separate"/>
            </w:r>
            <w:r w:rsidR="00AA6DE4" w:rsidRPr="00AA6DE4">
              <w:rPr>
                <w:noProof/>
                <w:sz w:val="18"/>
                <w:szCs w:val="18"/>
              </w:rPr>
              <w:t>(132)</w:t>
            </w:r>
            <w:r>
              <w:rPr>
                <w:sz w:val="18"/>
                <w:szCs w:val="18"/>
              </w:rPr>
              <w:fldChar w:fldCharType="end"/>
            </w:r>
          </w:p>
        </w:tc>
      </w:tr>
      <w:tr w:rsidR="006B198F" w:rsidRPr="0001000C" w14:paraId="5354C9E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30F1AD" w14:textId="22353E2B" w:rsidR="00D34332" w:rsidRDefault="00D34332" w:rsidP="00D34332">
            <w:pP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1CB444B4" w14:textId="61AA72C0" w:rsidR="00D34332" w:rsidRPr="00060830"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tcPr>
          <w:p w14:paraId="4ABC7279" w14:textId="248F16D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A8077EE" w14:textId="5FD36B4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D85B57B" w14:textId="532F770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3D902F96" w14:textId="3295857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5F7E69BA" w14:textId="4783EDB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FAAF56A" w14:textId="50FE40D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2C95AC1D" w14:textId="061DF9C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599" w:type="dxa"/>
          </w:tcPr>
          <w:p w14:paraId="04F8AEC1" w14:textId="0B05695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33)","plainTextFormattedCitation":"(133)","previouslyFormattedCitation":"(133)"},"properties":{"noteIndex":0},"schema":"https://github.com/citation-style-language/schema/raw/master/csl-citation.json"}</w:instrText>
            </w:r>
            <w:r>
              <w:rPr>
                <w:sz w:val="18"/>
                <w:szCs w:val="18"/>
              </w:rPr>
              <w:fldChar w:fldCharType="separate"/>
            </w:r>
            <w:r w:rsidR="00AA6DE4" w:rsidRPr="00AA6DE4">
              <w:rPr>
                <w:noProof/>
                <w:sz w:val="18"/>
                <w:szCs w:val="18"/>
              </w:rPr>
              <w:t>(133)</w:t>
            </w:r>
            <w:r>
              <w:rPr>
                <w:sz w:val="18"/>
                <w:szCs w:val="18"/>
              </w:rPr>
              <w:fldChar w:fldCharType="end"/>
            </w:r>
          </w:p>
        </w:tc>
      </w:tr>
      <w:tr w:rsidR="006B198F" w:rsidRPr="0001000C" w14:paraId="53BC8E42"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673E32A" w14:textId="367F368B" w:rsidR="00D34332" w:rsidRDefault="00D34332" w:rsidP="00D34332">
            <w:pPr>
              <w:rPr>
                <w:sz w:val="18"/>
                <w:szCs w:val="18"/>
              </w:rPr>
            </w:pPr>
            <w:r>
              <w:rPr>
                <w:sz w:val="18"/>
                <w:szCs w:val="18"/>
              </w:rPr>
              <w:t xml:space="preserve">Maia </w:t>
            </w:r>
            <w:r w:rsidRPr="006943FE">
              <w:rPr>
                <w:i/>
                <w:sz w:val="18"/>
                <w:szCs w:val="18"/>
              </w:rPr>
              <w:t>et al.</w:t>
            </w:r>
          </w:p>
        </w:tc>
        <w:tc>
          <w:tcPr>
            <w:tcW w:w="0" w:type="auto"/>
          </w:tcPr>
          <w:p w14:paraId="36DEAA2F" w14:textId="7E00925B" w:rsidR="00D34332" w:rsidRPr="00D102FD"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943FE">
              <w:rPr>
                <w:sz w:val="18"/>
                <w:szCs w:val="18"/>
              </w:rPr>
              <w:t>29880286</w:t>
            </w:r>
          </w:p>
        </w:tc>
        <w:tc>
          <w:tcPr>
            <w:tcW w:w="0" w:type="auto"/>
          </w:tcPr>
          <w:p w14:paraId="1733A472" w14:textId="70A69CB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33854F3" w14:textId="76E9239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31FB636" w14:textId="7F65449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29DF77B" w14:textId="443C61D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412BF68F" w14:textId="5944787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4E9EB3B9" w14:textId="23B7FF9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3961B000" w14:textId="2EA39DA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599" w:type="dxa"/>
          </w:tcPr>
          <w:p w14:paraId="73A9CA23" w14:textId="05DB13E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34)","plainTextFormattedCitation":"(134)","previouslyFormattedCitation":"(134)"},"properties":{"noteIndex":0},"schema":"https://github.com/citation-style-language/schema/raw/master/csl-citation.json"}</w:instrText>
            </w:r>
            <w:r>
              <w:rPr>
                <w:sz w:val="18"/>
                <w:szCs w:val="18"/>
              </w:rPr>
              <w:fldChar w:fldCharType="separate"/>
            </w:r>
            <w:r w:rsidR="00AA6DE4" w:rsidRPr="00AA6DE4">
              <w:rPr>
                <w:noProof/>
                <w:sz w:val="18"/>
                <w:szCs w:val="18"/>
              </w:rPr>
              <w:t>(134)</w:t>
            </w:r>
            <w:r>
              <w:rPr>
                <w:sz w:val="18"/>
                <w:szCs w:val="18"/>
              </w:rPr>
              <w:fldChar w:fldCharType="end"/>
            </w:r>
          </w:p>
        </w:tc>
      </w:tr>
      <w:tr w:rsidR="006B198F" w:rsidRPr="0001000C" w14:paraId="294B280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25C44" w14:textId="7EFBA9F6" w:rsidR="00D34332" w:rsidRDefault="00D34332" w:rsidP="00D34332">
            <w:pP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48A5E31" w14:textId="61D4811B" w:rsidR="00D34332" w:rsidRPr="006943FE"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6B4C4E32" w14:textId="456054D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6960D08B" w14:textId="33DBB43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22D526B" w14:textId="430ECFA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BF9841" w14:textId="45B5EAD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5440D718" w14:textId="38E2BE8D" w:rsidR="00D34332" w:rsidRDefault="00D34332" w:rsidP="00D34332">
            <w:pPr>
              <w:ind w:left="720" w:hanging="72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ilder</w:t>
            </w:r>
          </w:p>
        </w:tc>
        <w:tc>
          <w:tcPr>
            <w:tcW w:w="0" w:type="auto"/>
          </w:tcPr>
          <w:p w14:paraId="5688999F" w14:textId="4124122F"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517A43CD" w14:textId="70EA8D5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599" w:type="dxa"/>
          </w:tcPr>
          <w:p w14:paraId="5A87DD8C" w14:textId="26313D2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35)","plainTextFormattedCitation":"(135)","previouslyFormattedCitation":"(135)"},"properties":{"noteIndex":0},"schema":"https://github.com/citation-style-language/schema/raw/master/csl-citation.json"}</w:instrText>
            </w:r>
            <w:r>
              <w:rPr>
                <w:sz w:val="18"/>
                <w:szCs w:val="18"/>
              </w:rPr>
              <w:fldChar w:fldCharType="separate"/>
            </w:r>
            <w:r w:rsidR="00AA6DE4" w:rsidRPr="00AA6DE4">
              <w:rPr>
                <w:noProof/>
                <w:sz w:val="18"/>
                <w:szCs w:val="18"/>
              </w:rPr>
              <w:t>(135)</w:t>
            </w:r>
            <w:r>
              <w:rPr>
                <w:sz w:val="18"/>
                <w:szCs w:val="18"/>
              </w:rPr>
              <w:fldChar w:fldCharType="end"/>
            </w:r>
          </w:p>
        </w:tc>
      </w:tr>
      <w:tr w:rsidR="006B198F" w:rsidRPr="0001000C" w14:paraId="0CF8EFC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B2D46AD" w14:textId="77777777" w:rsidR="00D34332" w:rsidRDefault="00D34332" w:rsidP="00D34332">
            <w:pPr>
              <w:rPr>
                <w:sz w:val="18"/>
                <w:szCs w:val="18"/>
              </w:rPr>
            </w:pPr>
          </w:p>
        </w:tc>
        <w:tc>
          <w:tcPr>
            <w:tcW w:w="0" w:type="auto"/>
          </w:tcPr>
          <w:p w14:paraId="42FD4E03" w14:textId="77777777" w:rsidR="00D34332" w:rsidRPr="006943FE"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A6A9FA"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D389FA"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611176"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E7CD4F"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BC29D6" w14:textId="77777777" w:rsidR="00D34332" w:rsidRDefault="00D34332" w:rsidP="00D34332">
            <w:pPr>
              <w:ind w:left="720" w:hanging="720"/>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9DE449" w14:textId="19B3A2D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764BB3EF"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142DBD9"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0F5DE11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16A7BC" w14:textId="3C2AC4D7" w:rsidR="00D34332" w:rsidRDefault="00D34332" w:rsidP="00D34332">
            <w:pP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52D927E" w14:textId="4AC58038" w:rsidR="00D34332" w:rsidRPr="006943FE"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0059B249" w14:textId="5842D54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MESA study)</w:t>
            </w:r>
          </w:p>
        </w:tc>
        <w:tc>
          <w:tcPr>
            <w:tcW w:w="0" w:type="auto"/>
          </w:tcPr>
          <w:p w14:paraId="0C194B14" w14:textId="41857E0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4161E65B" w14:textId="692B1CE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63CEF9BA" w14:textId="676E9393" w:rsidR="00D34332" w:rsidRPr="00C51CE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164F4CD5" w14:textId="6D304396" w:rsidR="00D34332" w:rsidRPr="00C51CE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7B434F4F" w14:textId="438B713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64DE4E08" w14:textId="4B5725D9" w:rsidR="00D34332" w:rsidRPr="00C51CE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604671EC" w14:textId="3F64749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599" w:type="dxa"/>
          </w:tcPr>
          <w:p w14:paraId="098D5E0D" w14:textId="528A712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36)","plainTextFormattedCitation":"(136)","previouslyFormattedCitation":"(136)"},"properties":{"noteIndex":0},"schema":"https://github.com/citation-style-language/schema/raw/master/csl-citation.json"}</w:instrText>
            </w:r>
            <w:r>
              <w:rPr>
                <w:sz w:val="18"/>
                <w:szCs w:val="18"/>
              </w:rPr>
              <w:fldChar w:fldCharType="separate"/>
            </w:r>
            <w:r w:rsidR="00AA6DE4" w:rsidRPr="00AA6DE4">
              <w:rPr>
                <w:noProof/>
                <w:sz w:val="18"/>
                <w:szCs w:val="18"/>
              </w:rPr>
              <w:t>(136)</w:t>
            </w:r>
            <w:r>
              <w:rPr>
                <w:sz w:val="18"/>
                <w:szCs w:val="18"/>
              </w:rPr>
              <w:fldChar w:fldCharType="end"/>
            </w:r>
          </w:p>
        </w:tc>
      </w:tr>
      <w:tr w:rsidR="006B198F" w:rsidRPr="0001000C" w14:paraId="1C2D118F"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45AF92F" w14:textId="77777777" w:rsidR="00D34332" w:rsidRDefault="00D34332" w:rsidP="00D34332">
            <w:pPr>
              <w:rPr>
                <w:sz w:val="18"/>
                <w:szCs w:val="18"/>
              </w:rPr>
            </w:pPr>
          </w:p>
        </w:tc>
        <w:tc>
          <w:tcPr>
            <w:tcW w:w="0" w:type="auto"/>
          </w:tcPr>
          <w:p w14:paraId="41166BD2" w14:textId="77777777" w:rsidR="00D34332" w:rsidRPr="006943FE"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3338C6"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15C379"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F8ADA2"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29EDEE" w14:textId="77777777" w:rsidR="00D34332" w:rsidRPr="00C51CE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998147" w14:textId="14FC2020" w:rsidR="00D34332" w:rsidRPr="00C51CEC"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7015503" w14:textId="2ED93F6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1927343A" w14:textId="259C7C7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599" w:type="dxa"/>
          </w:tcPr>
          <w:p w14:paraId="100B4A46"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21892B68"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58D073" w14:textId="56FA592F" w:rsidR="00D34332" w:rsidRDefault="00D34332" w:rsidP="00D34332">
            <w:pP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2A41913D" w14:textId="03F92949" w:rsidR="00D34332" w:rsidRPr="006943FE"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5846A8">
              <w:rPr>
                <w:sz w:val="18"/>
                <w:szCs w:val="18"/>
              </w:rPr>
              <w:t>21944666</w:t>
            </w:r>
          </w:p>
        </w:tc>
        <w:tc>
          <w:tcPr>
            <w:tcW w:w="0" w:type="auto"/>
          </w:tcPr>
          <w:p w14:paraId="306D9340" w14:textId="31A3195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76B6B9AA" w14:textId="0F91EC9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AFDB088" w14:textId="38522EC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16A4253" w14:textId="45D86117" w:rsidR="00D34332" w:rsidRPr="00C51CE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747F39B9" w14:textId="2AE6B57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4FD66AAA" w14:textId="7F2F64C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6FC6CA5B" w14:textId="637BC88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599" w:type="dxa"/>
          </w:tcPr>
          <w:p w14:paraId="384DF3A7" w14:textId="5F2D796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37)","plainTextFormattedCitation":"(137)","previouslyFormattedCitation":"(137)"},"properties":{"noteIndex":0},"schema":"https://github.com/citation-style-language/schema/raw/master/csl-citation.json"}</w:instrText>
            </w:r>
            <w:r>
              <w:rPr>
                <w:sz w:val="18"/>
                <w:szCs w:val="18"/>
              </w:rPr>
              <w:fldChar w:fldCharType="separate"/>
            </w:r>
            <w:r w:rsidR="00AA6DE4" w:rsidRPr="00AA6DE4">
              <w:rPr>
                <w:noProof/>
                <w:sz w:val="18"/>
                <w:szCs w:val="18"/>
              </w:rPr>
              <w:t>(137)</w:t>
            </w:r>
            <w:r>
              <w:rPr>
                <w:sz w:val="18"/>
                <w:szCs w:val="18"/>
              </w:rPr>
              <w:fldChar w:fldCharType="end"/>
            </w:r>
          </w:p>
        </w:tc>
      </w:tr>
      <w:tr w:rsidR="006B198F" w:rsidRPr="0001000C" w14:paraId="043885E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50B1437" w14:textId="46269FD8" w:rsidR="00D34332" w:rsidRPr="005846A8" w:rsidRDefault="00D34332" w:rsidP="00D34332">
            <w:pP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75137F8F" w14:textId="74864DBF" w:rsidR="00D34332" w:rsidRPr="005846A8"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65694E">
              <w:rPr>
                <w:sz w:val="18"/>
                <w:szCs w:val="18"/>
              </w:rPr>
              <w:t>26188533</w:t>
            </w:r>
          </w:p>
        </w:tc>
        <w:tc>
          <w:tcPr>
            <w:tcW w:w="0" w:type="auto"/>
          </w:tcPr>
          <w:p w14:paraId="08117B47" w14:textId="60BCF27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21B2FCAE" w14:textId="5D3C763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A94674A" w14:textId="7D0DDA1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5A4B780B" w14:textId="678AB28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70</w:t>
            </w:r>
          </w:p>
        </w:tc>
        <w:tc>
          <w:tcPr>
            <w:tcW w:w="0" w:type="auto"/>
          </w:tcPr>
          <w:p w14:paraId="1C4928FF" w14:textId="1BD3FA2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B680CD" w14:textId="36E376D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1D77FADD" w14:textId="4B7DF9A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599" w:type="dxa"/>
          </w:tcPr>
          <w:p w14:paraId="1EDFA137" w14:textId="025F0FE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138)","plainTextFormattedCitation":"(138)","previouslyFormattedCitation":"(138)"},"properties":{"noteIndex":0},"schema":"https://github.com/citation-style-language/schema/raw/master/csl-citation.json"}</w:instrText>
            </w:r>
            <w:r>
              <w:rPr>
                <w:sz w:val="18"/>
                <w:szCs w:val="18"/>
              </w:rPr>
              <w:fldChar w:fldCharType="separate"/>
            </w:r>
            <w:r w:rsidR="00AA6DE4" w:rsidRPr="00AA6DE4">
              <w:rPr>
                <w:noProof/>
                <w:sz w:val="18"/>
                <w:szCs w:val="18"/>
              </w:rPr>
              <w:t>(138)</w:t>
            </w:r>
            <w:r>
              <w:rPr>
                <w:sz w:val="18"/>
                <w:szCs w:val="18"/>
              </w:rPr>
              <w:fldChar w:fldCharType="end"/>
            </w:r>
          </w:p>
        </w:tc>
      </w:tr>
      <w:tr w:rsidR="006B198F" w:rsidRPr="0001000C" w14:paraId="184012A5"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6D73" w14:textId="700F2F3D" w:rsidR="00D34332" w:rsidRPr="0065694E" w:rsidRDefault="00D34332" w:rsidP="00D34332">
            <w:pP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12777B5E" w14:textId="2B59E61F" w:rsidR="00D34332" w:rsidRPr="0065694E"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EF780B">
              <w:rPr>
                <w:sz w:val="18"/>
                <w:szCs w:val="18"/>
              </w:rPr>
              <w:t>20862543</w:t>
            </w:r>
          </w:p>
        </w:tc>
        <w:tc>
          <w:tcPr>
            <w:tcW w:w="0" w:type="auto"/>
          </w:tcPr>
          <w:p w14:paraId="0CC48D88" w14:textId="1903998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6B765FB6" w14:textId="2D5C492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3742C9FF" w14:textId="638501B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4BFF4D" w14:textId="356A85B0"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68DE146" w14:textId="2FE5976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7C080C06" w14:textId="6CFCA84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5BC23AF6" w14:textId="7C1B9ECC"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 xml:space="preserve">on </w:t>
            </w:r>
            <w:r w:rsidRPr="0062178C">
              <w:rPr>
                <w:sz w:val="18"/>
                <w:szCs w:val="18"/>
              </w:rPr>
              <w:lastRenderedPageBreak/>
              <w:t>hands and pelvis bone radiographs</w:t>
            </w:r>
          </w:p>
        </w:tc>
        <w:tc>
          <w:tcPr>
            <w:tcW w:w="599" w:type="dxa"/>
          </w:tcPr>
          <w:p w14:paraId="455CE814" w14:textId="6F299DD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sidR="00AA6DE4">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39)","plainTextFormattedCitation":"(139)","previouslyFormattedCitation":"(139)"},"properties":{"noteIndex":0},"schema":"https://github.com/citation-style-language/schema/raw/master/csl-citation.json"}</w:instrText>
            </w:r>
            <w:r>
              <w:rPr>
                <w:sz w:val="18"/>
                <w:szCs w:val="18"/>
              </w:rPr>
              <w:fldChar w:fldCharType="separate"/>
            </w:r>
            <w:r w:rsidR="00AA6DE4" w:rsidRPr="00AA6DE4">
              <w:rPr>
                <w:noProof/>
                <w:sz w:val="18"/>
                <w:szCs w:val="18"/>
              </w:rPr>
              <w:t>(139)</w:t>
            </w:r>
            <w:r>
              <w:rPr>
                <w:sz w:val="18"/>
                <w:szCs w:val="18"/>
              </w:rPr>
              <w:fldChar w:fldCharType="end"/>
            </w:r>
          </w:p>
        </w:tc>
      </w:tr>
      <w:tr w:rsidR="006B198F" w:rsidRPr="0001000C" w14:paraId="22C2504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54DDA10" w14:textId="5407F925" w:rsidR="00D34332" w:rsidRPr="00EF780B" w:rsidRDefault="00D34332" w:rsidP="00D34332">
            <w:pP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66B362E3" w14:textId="705CAB51" w:rsidR="00D34332" w:rsidRPr="00EF780B"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EC0222">
              <w:rPr>
                <w:sz w:val="18"/>
                <w:szCs w:val="18"/>
              </w:rPr>
              <w:t>16647710</w:t>
            </w:r>
          </w:p>
        </w:tc>
        <w:tc>
          <w:tcPr>
            <w:tcW w:w="0" w:type="auto"/>
          </w:tcPr>
          <w:p w14:paraId="0AE59ED2" w14:textId="10AAF2E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260A9789" w14:textId="512C218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7F6433EA" w14:textId="34FA512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for renal transplant evaluation)</w:t>
            </w:r>
          </w:p>
        </w:tc>
        <w:tc>
          <w:tcPr>
            <w:tcW w:w="0" w:type="auto"/>
          </w:tcPr>
          <w:p w14:paraId="42288D59" w14:textId="4232D0A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28C35431" w14:textId="271C292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881B2DE" w14:textId="250E941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52B7CB09" w14:textId="727AE02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C assessed with echocardiography</w:t>
            </w:r>
          </w:p>
        </w:tc>
        <w:tc>
          <w:tcPr>
            <w:tcW w:w="599" w:type="dxa"/>
          </w:tcPr>
          <w:p w14:paraId="6FF4F0AF" w14:textId="331C6D0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0)","plainTextFormattedCitation":"(140)","previouslyFormattedCitation":"(140)"},"properties":{"noteIndex":0},"schema":"https://github.com/citation-style-language/schema/raw/master/csl-citation.json"}</w:instrText>
            </w:r>
            <w:r>
              <w:rPr>
                <w:sz w:val="18"/>
                <w:szCs w:val="18"/>
              </w:rPr>
              <w:fldChar w:fldCharType="separate"/>
            </w:r>
            <w:r w:rsidR="00AA6DE4" w:rsidRPr="00AA6DE4">
              <w:rPr>
                <w:noProof/>
                <w:sz w:val="18"/>
                <w:szCs w:val="18"/>
              </w:rPr>
              <w:t>(140)</w:t>
            </w:r>
            <w:r>
              <w:rPr>
                <w:sz w:val="18"/>
                <w:szCs w:val="18"/>
              </w:rPr>
              <w:fldChar w:fldCharType="end"/>
            </w:r>
          </w:p>
        </w:tc>
      </w:tr>
      <w:tr w:rsidR="006B198F" w:rsidRPr="0001000C" w14:paraId="2CFEB05C"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018CB" w14:textId="06BEA98C" w:rsidR="00D34332" w:rsidRPr="00EC0222" w:rsidRDefault="00D34332" w:rsidP="00D34332">
            <w:pPr>
              <w:rPr>
                <w:sz w:val="18"/>
                <w:szCs w:val="18"/>
              </w:rPr>
            </w:pPr>
            <w:r>
              <w:rPr>
                <w:sz w:val="18"/>
                <w:szCs w:val="18"/>
              </w:rPr>
              <w:t xml:space="preserve">Gross </w:t>
            </w:r>
            <w:r w:rsidRPr="00D73E87">
              <w:rPr>
                <w:i/>
                <w:sz w:val="18"/>
                <w:szCs w:val="18"/>
              </w:rPr>
              <w:t>et al.</w:t>
            </w:r>
          </w:p>
        </w:tc>
        <w:tc>
          <w:tcPr>
            <w:tcW w:w="0" w:type="auto"/>
          </w:tcPr>
          <w:p w14:paraId="2BD3F126" w14:textId="006C15F6" w:rsidR="00D34332" w:rsidRPr="00EC022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D73E87">
              <w:rPr>
                <w:sz w:val="18"/>
                <w:szCs w:val="18"/>
              </w:rPr>
              <w:t>17699396</w:t>
            </w:r>
          </w:p>
        </w:tc>
        <w:tc>
          <w:tcPr>
            <w:tcW w:w="0" w:type="auto"/>
          </w:tcPr>
          <w:p w14:paraId="7CD70AA1" w14:textId="3C40D13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w:t>
            </w:r>
          </w:p>
        </w:tc>
        <w:tc>
          <w:tcPr>
            <w:tcW w:w="0" w:type="auto"/>
          </w:tcPr>
          <w:p w14:paraId="60BFBBCC" w14:textId="69F67FA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36945DF2" w14:textId="726828B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 5D</w:t>
            </w:r>
          </w:p>
        </w:tc>
        <w:tc>
          <w:tcPr>
            <w:tcW w:w="0" w:type="auto"/>
          </w:tcPr>
          <w:p w14:paraId="74E4E8C6" w14:textId="663E633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0CC2E84C" w14:textId="429C2B2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F429B92"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thickness β = 0.068, 95% CI 0.009 to 0.071, p = 0.666</w:t>
            </w:r>
          </w:p>
          <w:p w14:paraId="69571411"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thickness β = 0.041, 95% CI 0.303 to 0.233, p = 0.792</w:t>
            </w:r>
          </w:p>
          <w:p w14:paraId="4CA9BCE5"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area β = 0.084, 95% CI 0.609 to 0.346, p = 0.581</w:t>
            </w:r>
          </w:p>
          <w:p w14:paraId="26C08C89"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area β = 0.1, 95% CI 0.609 to 0.346, p = 0.524</w:t>
            </w:r>
          </w:p>
          <w:p w14:paraId="43DC3A76" w14:textId="0FC9686F"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laque area β = 0.075, 95% CI 0.216 to 0.37, p = 0.598</w:t>
            </w:r>
          </w:p>
          <w:p w14:paraId="72BBA0C6"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 β = 0.035, 95% CI 1.437 to 1.827, p = 0.811</w:t>
            </w:r>
          </w:p>
          <w:p w14:paraId="2313B8F4" w14:textId="3CB81808"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lumen + intima β = 0.055, 95% CI 0.077 to 0.111, p = 0.715</w:t>
            </w:r>
          </w:p>
          <w:p w14:paraId="46AB2735"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tima β = 0.019, 95% CI 0.299 to 0.265, p = 0.904</w:t>
            </w:r>
          </w:p>
          <w:p w14:paraId="2F0BE96E"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media β = 0.127, 95% CI 0.275 to 0.108, p = 0.385</w:t>
            </w:r>
          </w:p>
          <w:p w14:paraId="7706FE3E"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intima β = 0.417, 95% CI 0.441 to -0.085, p = 0.005</w:t>
            </w:r>
          </w:p>
          <w:p w14:paraId="62549632"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media β = 0.0, 95% CI 0.175 to 0.175, p = 1</w:t>
            </w:r>
          </w:p>
          <w:p w14:paraId="6212D7CD"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intima β = 0.122, 95% CI 0.691 to 0.291, p = 0.416</w:t>
            </w:r>
          </w:p>
          <w:p w14:paraId="07EDB2EF" w14:textId="7D7EBD19"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media β = 0.171, 95% CI 0.770 to 0.203, p = 0.246</w:t>
            </w:r>
          </w:p>
          <w:p w14:paraId="44F63E09"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intima β = 0.091, 95% CI 0.411 to 0.218, p = 0.541</w:t>
            </w:r>
          </w:p>
          <w:p w14:paraId="35B6B67D"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media β = 0.035, 95% CI 0.23 to 0.291, p = 0.814</w:t>
            </w:r>
          </w:p>
          <w:p w14:paraId="3D839D5F" w14:textId="02297241"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intima β = 0.004, 95% CI 0.605 to 0.622, p = 0.978</w:t>
            </w:r>
          </w:p>
          <w:p w14:paraId="7D3915AE"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media β = 0.09, 95% CI 0.31 to 0.558, p = 0.567</w:t>
            </w:r>
          </w:p>
          <w:p w14:paraId="1201C20E"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intima β = 0.195, 95% CI 0.36 to 0.081, p = 0.208</w:t>
            </w:r>
          </w:p>
          <w:p w14:paraId="687E40B7"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lastRenderedPageBreak/>
              <w:t>Collagen IV media β = 0.044, 95% CI 0.221 to 0.167, p = 0.78</w:t>
            </w:r>
          </w:p>
          <w:p w14:paraId="4E859E12" w14:textId="0B10D8FF"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intima β = 0.007, 95% CI 0.215 to 0.225, p = 0.963</w:t>
            </w:r>
          </w:p>
          <w:p w14:paraId="770E0076"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media β = 0.011, 95% CI 0.25 to 0.233, p = 0.943</w:t>
            </w:r>
          </w:p>
          <w:p w14:paraId="6F34AC98"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intima β = 0.033, 95% CI 0.254 to 0.204, p = 0.829</w:t>
            </w:r>
          </w:p>
          <w:p w14:paraId="52CE3BA1"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media β = 0.012, 95% CI 0.265 to 0.286, p = 0.937</w:t>
            </w:r>
          </w:p>
          <w:p w14:paraId="4CD2656E" w14:textId="206156A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3E8A13EA" w14:textId="51460EFD"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522AC183"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4D4E9FB2"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5C515916"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Glycophorin A intima β = 0.083, 95% CI 1.852 to 1.054, p = 0.582</w:t>
            </w:r>
          </w:p>
          <w:p w14:paraId="37D390A3" w14:textId="07B9D1B3"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intima β = 0.148, 95% CI 0.909 to 2.518, p = 0.349</w:t>
            </w:r>
          </w:p>
          <w:p w14:paraId="4A60896B"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media β = 0.046, 95% CI 7.923 to 5.835, p = 0.761</w:t>
            </w:r>
          </w:p>
          <w:p w14:paraId="74849D4B" w14:textId="7EAE6A49"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calcium β = 0.033, 95% CI 5.526 to 6.727, p = 0.844</w:t>
            </w:r>
          </w:p>
          <w:p w14:paraId="1E9334C5" w14:textId="04305D72"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phosphorus β = 0.057, 95% CI 2.774 to 3.918, p = 0.731</w:t>
            </w:r>
          </w:p>
          <w:p w14:paraId="105C1A0C"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calcium β = 0.215, 95% CI 9.173 to 1.793, p = 0.181</w:t>
            </w:r>
          </w:p>
          <w:p w14:paraId="386005D7"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phosphorus β = 0.118, 95% CI 2.185 to 1.046, p = 0.479</w:t>
            </w:r>
          </w:p>
          <w:p w14:paraId="56CCEDE2" w14:textId="77777777" w:rsidR="00D34332" w:rsidRPr="00A004C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2C566289" w14:textId="0ECEDCB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0EDAB8" w14:textId="0530CE8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oronary calcification parameters</w:t>
            </w:r>
          </w:p>
        </w:tc>
        <w:tc>
          <w:tcPr>
            <w:tcW w:w="599" w:type="dxa"/>
          </w:tcPr>
          <w:p w14:paraId="19E97A1F" w14:textId="63FB269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41)","plainTextFormattedCitation":"(141)","previouslyFormattedCitation":"(141)"},"properties":{"noteIndex":0},"schema":"https://github.com/citation-style-language/schema/raw/master/csl-citation.json"}</w:instrText>
            </w:r>
            <w:r>
              <w:rPr>
                <w:sz w:val="18"/>
                <w:szCs w:val="18"/>
              </w:rPr>
              <w:fldChar w:fldCharType="separate"/>
            </w:r>
            <w:r w:rsidR="00AA6DE4" w:rsidRPr="00AA6DE4">
              <w:rPr>
                <w:noProof/>
                <w:sz w:val="18"/>
                <w:szCs w:val="18"/>
              </w:rPr>
              <w:t>(141)</w:t>
            </w:r>
            <w:r>
              <w:rPr>
                <w:sz w:val="18"/>
                <w:szCs w:val="18"/>
              </w:rPr>
              <w:fldChar w:fldCharType="end"/>
            </w:r>
          </w:p>
        </w:tc>
      </w:tr>
      <w:tr w:rsidR="006B198F" w:rsidRPr="0001000C" w14:paraId="26DF45F4"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341803E5" w14:textId="0DAC1C01" w:rsidR="00D34332" w:rsidRDefault="00D34332" w:rsidP="00D34332">
            <w:pPr>
              <w:rPr>
                <w:sz w:val="18"/>
                <w:szCs w:val="18"/>
              </w:rPr>
            </w:pPr>
            <w:r w:rsidRPr="003B13B1">
              <w:rPr>
                <w:sz w:val="18"/>
                <w:szCs w:val="18"/>
              </w:rPr>
              <w:lastRenderedPageBreak/>
              <w:t>Coll</w:t>
            </w:r>
            <w:r>
              <w:rPr>
                <w:sz w:val="18"/>
                <w:szCs w:val="18"/>
              </w:rPr>
              <w:t xml:space="preserve"> </w:t>
            </w:r>
            <w:r w:rsidRPr="003B13B1">
              <w:rPr>
                <w:i/>
                <w:sz w:val="18"/>
                <w:szCs w:val="18"/>
              </w:rPr>
              <w:t>et al.</w:t>
            </w:r>
          </w:p>
        </w:tc>
        <w:tc>
          <w:tcPr>
            <w:tcW w:w="0" w:type="auto"/>
          </w:tcPr>
          <w:p w14:paraId="185A2FC0" w14:textId="1EBB0671" w:rsidR="00D34332" w:rsidRPr="00D73E8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56E69E22" w14:textId="07F2D9B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684D5FD5" w14:textId="0A982CD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625447" w14:textId="0AFBD26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6482933" w14:textId="79C44F2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9613151" w14:textId="633012C5" w:rsidR="00D34332" w:rsidRPr="005D21C3"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40ADB536" w14:textId="2683066F" w:rsidR="00D34332" w:rsidRPr="00A004C1"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630DA8B7" w14:textId="7347CD8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inear calcification assessed with carotid, femoral, </w:t>
            </w:r>
            <w:r>
              <w:rPr>
                <w:sz w:val="18"/>
                <w:szCs w:val="18"/>
              </w:rPr>
              <w:lastRenderedPageBreak/>
              <w:t>or brachial ultrasound</w:t>
            </w:r>
          </w:p>
        </w:tc>
        <w:tc>
          <w:tcPr>
            <w:tcW w:w="599" w:type="dxa"/>
          </w:tcPr>
          <w:p w14:paraId="1E0E54FE" w14:textId="40706B6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Pr="00BD4E2F">
              <w:rPr>
                <w:noProof/>
                <w:sz w:val="18"/>
                <w:szCs w:val="18"/>
              </w:rPr>
              <w:t>(30)</w:t>
            </w:r>
            <w:r>
              <w:rPr>
                <w:sz w:val="18"/>
                <w:szCs w:val="18"/>
              </w:rPr>
              <w:fldChar w:fldCharType="end"/>
            </w:r>
          </w:p>
        </w:tc>
      </w:tr>
      <w:tr w:rsidR="006B198F" w:rsidRPr="0001000C" w14:paraId="3054CD12"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A23FD9" w14:textId="329CBB22" w:rsidR="00D34332" w:rsidRPr="003B13B1" w:rsidRDefault="00D34332" w:rsidP="00D34332">
            <w:pPr>
              <w:rPr>
                <w:sz w:val="18"/>
                <w:szCs w:val="18"/>
              </w:rPr>
            </w:pPr>
            <w:r>
              <w:rPr>
                <w:sz w:val="18"/>
                <w:szCs w:val="18"/>
              </w:rPr>
              <w:t xml:space="preserve">Gruppen </w:t>
            </w:r>
            <w:r w:rsidRPr="00272DEE">
              <w:rPr>
                <w:i/>
                <w:sz w:val="18"/>
                <w:szCs w:val="18"/>
              </w:rPr>
              <w:t>et al.</w:t>
            </w:r>
          </w:p>
        </w:tc>
        <w:tc>
          <w:tcPr>
            <w:tcW w:w="0" w:type="auto"/>
          </w:tcPr>
          <w:p w14:paraId="3A783130" w14:textId="41C3C4F1" w:rsidR="00D34332" w:rsidRPr="003B13B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003D19C" w14:textId="0E67373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1D8D18FA" w14:textId="28BE989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903F75A" w14:textId="32EFCD1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8350AF1" w14:textId="349CB49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65F191D2" w14:textId="3478AAA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F74100F" w14:textId="518A00E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2299096F" w14:textId="71FC348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599" w:type="dxa"/>
          </w:tcPr>
          <w:p w14:paraId="640BB612" w14:textId="2B5ACBF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42)","plainTextFormattedCitation":"(142)","previouslyFormattedCitation":"(142)"},"properties":{"noteIndex":0},"schema":"https://github.com/citation-style-language/schema/raw/master/csl-citation.json"}</w:instrText>
            </w:r>
            <w:r>
              <w:rPr>
                <w:sz w:val="18"/>
                <w:szCs w:val="18"/>
              </w:rPr>
              <w:fldChar w:fldCharType="separate"/>
            </w:r>
            <w:r w:rsidR="00AA6DE4" w:rsidRPr="00AA6DE4">
              <w:rPr>
                <w:noProof/>
                <w:sz w:val="18"/>
                <w:szCs w:val="18"/>
              </w:rPr>
              <w:t>(142)</w:t>
            </w:r>
            <w:r>
              <w:rPr>
                <w:sz w:val="18"/>
                <w:szCs w:val="18"/>
              </w:rPr>
              <w:fldChar w:fldCharType="end"/>
            </w:r>
          </w:p>
        </w:tc>
      </w:tr>
      <w:tr w:rsidR="006B198F" w:rsidRPr="0001000C" w14:paraId="31C3B53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703E4FD" w14:textId="78F5A570" w:rsidR="00D34332" w:rsidRPr="003B13B1" w:rsidRDefault="00D34332" w:rsidP="00D34332">
            <w:pPr>
              <w:rPr>
                <w:sz w:val="18"/>
                <w:szCs w:val="18"/>
              </w:rPr>
            </w:pPr>
          </w:p>
        </w:tc>
        <w:tc>
          <w:tcPr>
            <w:tcW w:w="0" w:type="auto"/>
          </w:tcPr>
          <w:p w14:paraId="1B74AAA2" w14:textId="29B752F1" w:rsidR="00D34332" w:rsidRPr="003B13B1"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C2D1D4" w14:textId="4E4AE17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F8AF11" w14:textId="7E66F17A"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8612572" w14:textId="1EAD6E23"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6736F" w14:textId="40C9F44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E74E2E" w14:textId="691F780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4AF00EC" w14:textId="0C4C54D6" w:rsidR="00D34332" w:rsidRPr="0001017B"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18C318C8" w14:textId="38FB818C"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599" w:type="dxa"/>
          </w:tcPr>
          <w:p w14:paraId="0F9A693B"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0CDD93FE"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22B4A" w14:textId="3479834E" w:rsidR="00D34332" w:rsidRPr="003B13B1" w:rsidRDefault="00D34332" w:rsidP="00D34332">
            <w:pPr>
              <w:rPr>
                <w:sz w:val="18"/>
                <w:szCs w:val="18"/>
              </w:rPr>
            </w:pPr>
            <w:r>
              <w:rPr>
                <w:sz w:val="18"/>
                <w:szCs w:val="18"/>
              </w:rPr>
              <w:t xml:space="preserve">Adragao </w:t>
            </w:r>
            <w:r w:rsidRPr="00E31F42">
              <w:rPr>
                <w:i/>
                <w:sz w:val="18"/>
                <w:szCs w:val="18"/>
              </w:rPr>
              <w:t>et al.</w:t>
            </w:r>
          </w:p>
        </w:tc>
        <w:tc>
          <w:tcPr>
            <w:tcW w:w="0" w:type="auto"/>
          </w:tcPr>
          <w:p w14:paraId="7A03C30B" w14:textId="13126D47" w:rsidR="00D34332" w:rsidRPr="003B13B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7D5E854A" w14:textId="40C6ABF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E2C514F" w14:textId="3DF533D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75380D0D" w14:textId="3B001C3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259A543" w14:textId="7CFB6D1D"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w:t>
            </w:r>
          </w:p>
        </w:tc>
        <w:tc>
          <w:tcPr>
            <w:tcW w:w="0" w:type="auto"/>
          </w:tcPr>
          <w:p w14:paraId="4425A06E" w14:textId="2089D6D8"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452D90">
              <w:rPr>
                <w:sz w:val="18"/>
                <w:szCs w:val="18"/>
              </w:rPr>
              <w:t>Male gender</w:t>
            </w:r>
            <w:r>
              <w:rPr>
                <w:sz w:val="18"/>
                <w:szCs w:val="18"/>
              </w:rPr>
              <w:t xml:space="preserve"> at risk</w:t>
            </w:r>
          </w:p>
        </w:tc>
        <w:tc>
          <w:tcPr>
            <w:tcW w:w="0" w:type="auto"/>
          </w:tcPr>
          <w:p w14:paraId="7288726E" w14:textId="12B47492" w:rsidR="00D34332" w:rsidRPr="0001017B"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6E9C432A" w14:textId="1C77CC7A" w:rsidR="00D34332" w:rsidRPr="0001017B"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779AC7F7" w14:textId="6AC6274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599" w:type="dxa"/>
          </w:tcPr>
          <w:p w14:paraId="07F63F0D" w14:textId="10D35CB9"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143)","plainTextFormattedCitation":"(143)","previouslyFormattedCitation":"(143)"},"properties":{"noteIndex":0},"schema":"https://github.com/citation-style-language/schema/raw/master/csl-citation.json"}</w:instrText>
            </w:r>
            <w:r>
              <w:rPr>
                <w:sz w:val="18"/>
                <w:szCs w:val="18"/>
              </w:rPr>
              <w:fldChar w:fldCharType="separate"/>
            </w:r>
            <w:r w:rsidR="00AA6DE4" w:rsidRPr="00AA6DE4">
              <w:rPr>
                <w:noProof/>
                <w:sz w:val="18"/>
                <w:szCs w:val="18"/>
              </w:rPr>
              <w:t>(143)</w:t>
            </w:r>
            <w:r>
              <w:rPr>
                <w:sz w:val="18"/>
                <w:szCs w:val="18"/>
              </w:rPr>
              <w:fldChar w:fldCharType="end"/>
            </w:r>
          </w:p>
        </w:tc>
      </w:tr>
      <w:tr w:rsidR="006B198F" w:rsidRPr="0001000C" w14:paraId="1681BBFA"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237CA0E" w14:textId="77777777" w:rsidR="00D34332" w:rsidRDefault="00D34332" w:rsidP="00D34332">
            <w:pPr>
              <w:rPr>
                <w:sz w:val="18"/>
                <w:szCs w:val="18"/>
              </w:rPr>
            </w:pPr>
          </w:p>
        </w:tc>
        <w:tc>
          <w:tcPr>
            <w:tcW w:w="0" w:type="auto"/>
          </w:tcPr>
          <w:p w14:paraId="414F6B8E" w14:textId="77777777" w:rsidR="00D34332" w:rsidRPr="00E31F4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DDF2B7"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B51EF0"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0A978"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22109F"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E48E28" w14:textId="36604DCC" w:rsidR="00D34332" w:rsidRPr="00452D90"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2E920A" w14:textId="2626B7A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28A546A0"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67933C6B" w14:textId="7777777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21DC459A"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2A0DE" w14:textId="4D3B3363" w:rsidR="00D34332" w:rsidRDefault="00D34332" w:rsidP="00D34332">
            <w:pP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54B22AA1" w14:textId="763C7989" w:rsidR="00D34332" w:rsidRPr="00E31F4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590397">
              <w:rPr>
                <w:sz w:val="18"/>
                <w:szCs w:val="18"/>
              </w:rPr>
              <w:t>23159099</w:t>
            </w:r>
          </w:p>
        </w:tc>
        <w:tc>
          <w:tcPr>
            <w:tcW w:w="0" w:type="auto"/>
          </w:tcPr>
          <w:p w14:paraId="521A555A" w14:textId="334600E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574948FE" w14:textId="0DB41604"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182164F" w14:textId="47829F95"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9EACF6" w14:textId="55EA26FA"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705E5885" w14:textId="1DECFF29" w:rsidR="00D34332" w:rsidRPr="00452D90"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6E76C985" w14:textId="379072D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5E1DE009" w14:textId="16D07CF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599" w:type="dxa"/>
          </w:tcPr>
          <w:p w14:paraId="0FDFD938" w14:textId="74BB72B2"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4)","plainTextFormattedCitation":"(144)","previouslyFormattedCitation":"(144)"},"properties":{"noteIndex":0},"schema":"https://github.com/citation-style-language/schema/raw/master/csl-citation.json"}</w:instrText>
            </w:r>
            <w:r>
              <w:rPr>
                <w:sz w:val="18"/>
                <w:szCs w:val="18"/>
              </w:rPr>
              <w:fldChar w:fldCharType="separate"/>
            </w:r>
            <w:r w:rsidR="00AA6DE4" w:rsidRPr="00AA6DE4">
              <w:rPr>
                <w:noProof/>
                <w:sz w:val="18"/>
                <w:szCs w:val="18"/>
              </w:rPr>
              <w:t>(144)</w:t>
            </w:r>
            <w:r>
              <w:rPr>
                <w:sz w:val="18"/>
                <w:szCs w:val="18"/>
              </w:rPr>
              <w:fldChar w:fldCharType="end"/>
            </w:r>
          </w:p>
          <w:p w14:paraId="3B28A8B0" w14:textId="726E632E"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0DD45BDE"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29B71F22" w14:textId="497C2130" w:rsidR="00D34332" w:rsidRPr="00590397" w:rsidRDefault="00D34332" w:rsidP="00D34332">
            <w:pP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71323770" w14:textId="43D554A9" w:rsidR="00D34332" w:rsidRPr="0059039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2E85A698" w14:textId="682401E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5854E611" w14:textId="7B23842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C0AF3A4" w14:textId="7860743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5B31AFC5" w14:textId="360C2D1F"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C310690" w14:textId="5B126700"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FD58EAB" w14:textId="3A523DDE" w:rsidR="00D34332" w:rsidRPr="00C965AE"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5ECEED1E" w14:textId="6D3513ED"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599" w:type="dxa"/>
          </w:tcPr>
          <w:p w14:paraId="436B7E2D" w14:textId="422AF098"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45)","plainTextFormattedCitation":"(145)","previouslyFormattedCitation":"(145)"},"properties":{"noteIndex":0},"schema":"https://github.com/citation-style-language/schema/raw/master/csl-citation.json"}</w:instrText>
            </w:r>
            <w:r>
              <w:rPr>
                <w:sz w:val="18"/>
                <w:szCs w:val="18"/>
              </w:rPr>
              <w:fldChar w:fldCharType="separate"/>
            </w:r>
            <w:r w:rsidR="00AA6DE4" w:rsidRPr="00AA6DE4">
              <w:rPr>
                <w:noProof/>
                <w:sz w:val="18"/>
                <w:szCs w:val="18"/>
              </w:rPr>
              <w:t>(145)</w:t>
            </w:r>
            <w:r>
              <w:rPr>
                <w:sz w:val="18"/>
                <w:szCs w:val="18"/>
              </w:rPr>
              <w:fldChar w:fldCharType="end"/>
            </w:r>
          </w:p>
        </w:tc>
      </w:tr>
      <w:tr w:rsidR="006B198F" w:rsidRPr="0001000C" w14:paraId="6B34423C"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7E875B" w14:textId="77777777" w:rsidR="00D34332" w:rsidRPr="00590397" w:rsidRDefault="00D34332" w:rsidP="00D34332">
            <w:pPr>
              <w:rPr>
                <w:sz w:val="18"/>
                <w:szCs w:val="18"/>
              </w:rPr>
            </w:pPr>
          </w:p>
        </w:tc>
        <w:tc>
          <w:tcPr>
            <w:tcW w:w="0" w:type="auto"/>
          </w:tcPr>
          <w:p w14:paraId="771B81FA" w14:textId="77777777" w:rsidR="00D34332" w:rsidRPr="00590397"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563E71"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6612D"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EAB304" w14:textId="306D148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53E29F15"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FDC192"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7C8D2" w14:textId="77777777" w:rsidR="00D34332" w:rsidRPr="003135A1"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FDE67"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6F640582" w14:textId="7777777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74F887E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1D548E47" w14:textId="5C76CD22" w:rsidR="00D34332" w:rsidRPr="00590397" w:rsidRDefault="00D34332" w:rsidP="00D34332">
            <w:pP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4FE2EE9E" w14:textId="55EB7B8E" w:rsidR="00D34332" w:rsidRPr="00590397"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FC108D">
              <w:rPr>
                <w:sz w:val="18"/>
                <w:szCs w:val="18"/>
              </w:rPr>
              <w:t>9555858</w:t>
            </w:r>
          </w:p>
        </w:tc>
        <w:tc>
          <w:tcPr>
            <w:tcW w:w="0" w:type="auto"/>
          </w:tcPr>
          <w:p w14:paraId="4FE8FF69" w14:textId="0A1B0A79"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89B3B15" w14:textId="7CB42604"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36366999" w14:textId="6CD69225"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07DEBAC" w14:textId="2A0771B1"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4</w:t>
            </w:r>
          </w:p>
        </w:tc>
        <w:tc>
          <w:tcPr>
            <w:tcW w:w="0" w:type="auto"/>
          </w:tcPr>
          <w:p w14:paraId="59C6FE33" w14:textId="2EF53426"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male = 1, female = 2)</w:t>
            </w:r>
          </w:p>
        </w:tc>
        <w:tc>
          <w:tcPr>
            <w:tcW w:w="0" w:type="auto"/>
          </w:tcPr>
          <w:p w14:paraId="4212C6C4" w14:textId="1D50EAEA" w:rsidR="00D34332" w:rsidRPr="003135A1"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656017AE" w14:textId="53A20C67"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sidRPr="00331DE7">
              <w:rPr>
                <w:sz w:val="18"/>
                <w:szCs w:val="18"/>
              </w:rPr>
              <w:t>LV mass calculated according to the Penn convention</w:t>
            </w:r>
          </w:p>
        </w:tc>
        <w:tc>
          <w:tcPr>
            <w:tcW w:w="599" w:type="dxa"/>
          </w:tcPr>
          <w:p w14:paraId="32795D2E" w14:textId="2A8FC46B" w:rsidR="00D34332" w:rsidRDefault="00D3433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146)","plainTextFormattedCitation":"(146)","previouslyFormattedCitation":"(146)"},"properties":{"noteIndex":0},"schema":"https://github.com/citation-style-language/schema/raw/master/csl-citation.json"}</w:instrText>
            </w:r>
            <w:r>
              <w:rPr>
                <w:sz w:val="18"/>
                <w:szCs w:val="18"/>
              </w:rPr>
              <w:fldChar w:fldCharType="separate"/>
            </w:r>
            <w:r w:rsidR="00AA6DE4" w:rsidRPr="00AA6DE4">
              <w:rPr>
                <w:noProof/>
                <w:sz w:val="18"/>
                <w:szCs w:val="18"/>
              </w:rPr>
              <w:t>(146)</w:t>
            </w:r>
            <w:r>
              <w:rPr>
                <w:sz w:val="18"/>
                <w:szCs w:val="18"/>
              </w:rPr>
              <w:fldChar w:fldCharType="end"/>
            </w:r>
          </w:p>
        </w:tc>
      </w:tr>
      <w:tr w:rsidR="006B198F" w:rsidRPr="0001000C" w14:paraId="030EA28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7F7183" w14:textId="6E40A2CF" w:rsidR="00D34332" w:rsidRDefault="00D34332" w:rsidP="00D34332">
            <w:pP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C328AAD" w14:textId="591C67FE" w:rsidR="00D34332" w:rsidRPr="00FC108D"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19FEF1C1" w14:textId="370D6601"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8D49F6" w14:textId="26ED1723"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B5B3BD6" w14:textId="28E5CE3B"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132F93" w14:textId="46EBD7A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7914E208" w14:textId="447B7157"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1303F9F" w14:textId="57D8F4E0" w:rsidR="00D34332" w:rsidRPr="000C0B1C"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23059433" w14:textId="3DFC7E5D" w:rsidR="00D34332" w:rsidRPr="00331DE7"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599" w:type="dxa"/>
          </w:tcPr>
          <w:p w14:paraId="28132F69" w14:textId="31446FF6" w:rsidR="00D34332" w:rsidRDefault="00D34332"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47)","plainTextFormattedCitation":"(147)","previouslyFormattedCitation":"(147)"},"properties":{"noteIndex":0},"schema":"https://github.com/citation-style-language/schema/raw/master/csl-citation.json"}</w:instrText>
            </w:r>
            <w:r>
              <w:rPr>
                <w:sz w:val="18"/>
                <w:szCs w:val="18"/>
              </w:rPr>
              <w:fldChar w:fldCharType="separate"/>
            </w:r>
            <w:r w:rsidR="00AA6DE4" w:rsidRPr="00AA6DE4">
              <w:rPr>
                <w:noProof/>
                <w:sz w:val="18"/>
                <w:szCs w:val="18"/>
              </w:rPr>
              <w:t>(147)</w:t>
            </w:r>
            <w:r>
              <w:rPr>
                <w:sz w:val="18"/>
                <w:szCs w:val="18"/>
              </w:rPr>
              <w:fldChar w:fldCharType="end"/>
            </w:r>
          </w:p>
        </w:tc>
      </w:tr>
      <w:tr w:rsidR="006B198F" w:rsidRPr="0001000C" w14:paraId="531076F9"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A58DA0E" w14:textId="1779FFDD" w:rsidR="001C31A7" w:rsidRPr="003C16C4" w:rsidRDefault="009A4082" w:rsidP="00D34332">
            <w:pP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6DB24631" w14:textId="2FEFC694" w:rsidR="00D34332" w:rsidRPr="00541DFC"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sidRPr="009A4082">
              <w:rPr>
                <w:sz w:val="18"/>
                <w:szCs w:val="18"/>
              </w:rPr>
              <w:t>21617086</w:t>
            </w:r>
          </w:p>
        </w:tc>
        <w:tc>
          <w:tcPr>
            <w:tcW w:w="0" w:type="auto"/>
          </w:tcPr>
          <w:p w14:paraId="6B3BB059" w14:textId="3B1F042B"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6BE92B8F" w14:textId="71552E64"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B38F612" w14:textId="682255B2"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3450AC0" w14:textId="6B3DD18A"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2</w:t>
            </w:r>
          </w:p>
        </w:tc>
        <w:tc>
          <w:tcPr>
            <w:tcW w:w="0" w:type="auto"/>
          </w:tcPr>
          <w:p w14:paraId="0ABA251F" w14:textId="0527AC2B"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22EC0AD" w14:textId="44BCD267" w:rsidR="00D34332" w:rsidRPr="00F308BC"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as a factor: </w:t>
            </w:r>
            <w:r w:rsidR="00F0651D">
              <w:rPr>
                <w:sz w:val="18"/>
                <w:szCs w:val="18"/>
              </w:rPr>
              <w:t xml:space="preserve">Coefficient = </w:t>
            </w:r>
            <w:r w:rsidR="00F0651D" w:rsidRPr="00F0651D">
              <w:rPr>
                <w:sz w:val="18"/>
                <w:szCs w:val="18"/>
              </w:rPr>
              <w:t>0.149</w:t>
            </w:r>
            <w:r w:rsidR="00F0651D">
              <w:rPr>
                <w:sz w:val="18"/>
                <w:szCs w:val="18"/>
              </w:rPr>
              <w:t>, SEM =</w:t>
            </w:r>
            <w:r w:rsidR="00F0651D" w:rsidRPr="00F0651D">
              <w:rPr>
                <w:sz w:val="18"/>
                <w:szCs w:val="18"/>
              </w:rPr>
              <w:t xml:space="preserve"> 0.663</w:t>
            </w:r>
            <w:r w:rsidR="00F0651D">
              <w:rPr>
                <w:sz w:val="18"/>
                <w:szCs w:val="18"/>
              </w:rPr>
              <w:t xml:space="preserve">, p = </w:t>
            </w:r>
            <w:r w:rsidR="00F0651D" w:rsidRPr="00F0651D">
              <w:rPr>
                <w:sz w:val="18"/>
                <w:szCs w:val="18"/>
              </w:rPr>
              <w:t>0.82</w:t>
            </w:r>
          </w:p>
        </w:tc>
        <w:tc>
          <w:tcPr>
            <w:tcW w:w="0" w:type="auto"/>
          </w:tcPr>
          <w:p w14:paraId="76A26FF9" w14:textId="0F981355"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measured </w:t>
            </w:r>
            <w:r>
              <w:rPr>
                <w:sz w:val="18"/>
                <w:szCs w:val="18"/>
              </w:rPr>
              <w:lastRenderedPageBreak/>
              <w:t>with computed tomography</w:t>
            </w:r>
          </w:p>
        </w:tc>
        <w:tc>
          <w:tcPr>
            <w:tcW w:w="599" w:type="dxa"/>
          </w:tcPr>
          <w:p w14:paraId="50AE8AD2" w14:textId="41E1E14C" w:rsidR="00D34332" w:rsidRDefault="009A4082"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AA6DE4">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48)","plainTextFormattedCitation":"(148)","previouslyFormattedCitation":"(148)"},"properties":{"noteIndex":0},"schema":"https://github.com/citation-style-language/schema/raw/master/csl-citation.json"}</w:instrText>
            </w:r>
            <w:r>
              <w:rPr>
                <w:sz w:val="18"/>
                <w:szCs w:val="18"/>
              </w:rPr>
              <w:fldChar w:fldCharType="separate"/>
            </w:r>
            <w:r w:rsidR="00AA6DE4" w:rsidRPr="00AA6DE4">
              <w:rPr>
                <w:noProof/>
                <w:sz w:val="18"/>
                <w:szCs w:val="18"/>
              </w:rPr>
              <w:t>(148)</w:t>
            </w:r>
            <w:r>
              <w:rPr>
                <w:sz w:val="18"/>
                <w:szCs w:val="18"/>
              </w:rPr>
              <w:fldChar w:fldCharType="end"/>
            </w:r>
          </w:p>
        </w:tc>
      </w:tr>
      <w:tr w:rsidR="006B198F" w:rsidRPr="0001000C" w14:paraId="615FA2BF"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514CE3" w14:textId="57FC4245" w:rsidR="008C7685" w:rsidRPr="009A4082" w:rsidRDefault="008C7685" w:rsidP="00D34332">
            <w:pPr>
              <w:rPr>
                <w:sz w:val="18"/>
                <w:szCs w:val="18"/>
              </w:rPr>
            </w:pPr>
            <w:r>
              <w:rPr>
                <w:sz w:val="18"/>
                <w:szCs w:val="18"/>
              </w:rPr>
              <w:t xml:space="preserve">Wang </w:t>
            </w:r>
            <w:r w:rsidRPr="008C7685">
              <w:rPr>
                <w:i/>
                <w:sz w:val="18"/>
                <w:szCs w:val="18"/>
              </w:rPr>
              <w:t>et al.</w:t>
            </w:r>
          </w:p>
        </w:tc>
        <w:tc>
          <w:tcPr>
            <w:tcW w:w="0" w:type="auto"/>
          </w:tcPr>
          <w:p w14:paraId="3AFF7728" w14:textId="5C3E52E1" w:rsidR="008C7685" w:rsidRPr="009A4082"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24747427</w:t>
            </w:r>
          </w:p>
        </w:tc>
        <w:tc>
          <w:tcPr>
            <w:tcW w:w="0" w:type="auto"/>
          </w:tcPr>
          <w:p w14:paraId="758B1970" w14:textId="0E58DFA1"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5BCAB5" w14:textId="1CEAD659"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07C66B0" w14:textId="130E51A8"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F7C14D3" w14:textId="114C61F3"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1637C6E9" w14:textId="5ED4A688"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D698EE" w14:textId="78078A10"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39D611D5" w14:textId="77777777" w:rsidR="008C7685" w:rsidRPr="008C7685" w:rsidRDefault="008C7685" w:rsidP="008C768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67B5DCD1" w14:textId="6476D8D1" w:rsidR="008C7685" w:rsidRDefault="008C7685" w:rsidP="008C7685">
            <w:pP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599" w:type="dxa"/>
          </w:tcPr>
          <w:p w14:paraId="46E52F98" w14:textId="37F78D0B" w:rsidR="008C7685" w:rsidRDefault="008C768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49)","plainTextFormattedCitation":"(149)","previouslyFormattedCitation":"(149)"},"properties":{"noteIndex":0},"schema":"https://github.com/citation-style-language/schema/raw/master/csl-citation.json"}</w:instrText>
            </w:r>
            <w:r>
              <w:rPr>
                <w:sz w:val="18"/>
                <w:szCs w:val="18"/>
              </w:rPr>
              <w:fldChar w:fldCharType="separate"/>
            </w:r>
            <w:r w:rsidR="00AA6DE4" w:rsidRPr="00AA6DE4">
              <w:rPr>
                <w:noProof/>
                <w:sz w:val="18"/>
                <w:szCs w:val="18"/>
              </w:rPr>
              <w:t>(149)</w:t>
            </w:r>
            <w:r>
              <w:rPr>
                <w:sz w:val="18"/>
                <w:szCs w:val="18"/>
              </w:rPr>
              <w:fldChar w:fldCharType="end"/>
            </w:r>
          </w:p>
        </w:tc>
      </w:tr>
      <w:tr w:rsidR="006B198F" w:rsidRPr="0001000C" w14:paraId="4B77533B"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5AF91581" w14:textId="326E8E5D" w:rsidR="00AE0ADA" w:rsidRDefault="00E340DA" w:rsidP="00D34332">
            <w:pP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20BAD7F2" w14:textId="138EAC44" w:rsidR="00AE0ADA" w:rsidRPr="008C7685" w:rsidRDefault="00E340DA" w:rsidP="00D34332">
            <w:pP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3AFB2FD6" w14:textId="453AFEEB" w:rsidR="00AE0ADA" w:rsidRDefault="00E340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5167052D" w14:textId="342B68E8"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83E606B" w14:textId="3F9ED2A2" w:rsidR="00AE0ADA" w:rsidRDefault="00E340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C05D73E" w14:textId="46BCA53C"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571F2E6D" w14:textId="52421D44"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24501AF" w14:textId="3268EB96" w:rsidR="00AE0ADA" w:rsidRPr="008C7685"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0C5E7A9B" w14:textId="4CA7BF92" w:rsidR="00AE0ADA" w:rsidRDefault="00AE0ADA" w:rsidP="008C7685">
            <w:pP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599" w:type="dxa"/>
          </w:tcPr>
          <w:p w14:paraId="1F925298" w14:textId="4D326503"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50)","plainTextFormattedCitation":"(150)","previouslyFormattedCitation":"(150)"},"properties":{"noteIndex":0},"schema":"https://github.com/citation-style-language/schema/raw/master/csl-citation.json"}</w:instrText>
            </w:r>
            <w:r>
              <w:rPr>
                <w:sz w:val="18"/>
                <w:szCs w:val="18"/>
              </w:rPr>
              <w:fldChar w:fldCharType="separate"/>
            </w:r>
            <w:r w:rsidR="00AA6DE4" w:rsidRPr="00AA6DE4">
              <w:rPr>
                <w:noProof/>
                <w:sz w:val="18"/>
                <w:szCs w:val="18"/>
              </w:rPr>
              <w:t>(150)</w:t>
            </w:r>
            <w:r>
              <w:rPr>
                <w:sz w:val="18"/>
                <w:szCs w:val="18"/>
              </w:rPr>
              <w:fldChar w:fldCharType="end"/>
            </w:r>
          </w:p>
        </w:tc>
      </w:tr>
      <w:tr w:rsidR="006B198F" w:rsidRPr="0001000C" w14:paraId="47F71393"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68F07F" w14:textId="77777777" w:rsidR="00AE0ADA" w:rsidRDefault="00AE0ADA" w:rsidP="00D34332">
            <w:pPr>
              <w:rPr>
                <w:sz w:val="18"/>
                <w:szCs w:val="18"/>
              </w:rPr>
            </w:pPr>
          </w:p>
        </w:tc>
        <w:tc>
          <w:tcPr>
            <w:tcW w:w="0" w:type="auto"/>
          </w:tcPr>
          <w:p w14:paraId="4ADF2B01" w14:textId="77777777" w:rsidR="00AE0ADA" w:rsidRPr="008C7685"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81A14C"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15DBF0"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A385CB"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507D1C"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DC7622"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ACE3D3" w14:textId="250AC8B3" w:rsidR="00AE0ADA" w:rsidRPr="008C7685"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74ACD7A9" w14:textId="77777777" w:rsidR="00AE0ADA" w:rsidRDefault="00AE0ADA" w:rsidP="008C7685">
            <w:pP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5DA6F93" w14:textId="77777777" w:rsidR="00AE0ADA" w:rsidRDefault="00AE0ADA" w:rsidP="00D34332">
            <w:pP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3E92E4B1"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54A433E" w14:textId="77777777" w:rsidR="00AE0ADA" w:rsidRDefault="00AE0ADA" w:rsidP="00D34332">
            <w:pPr>
              <w:rPr>
                <w:sz w:val="18"/>
                <w:szCs w:val="18"/>
              </w:rPr>
            </w:pPr>
          </w:p>
        </w:tc>
        <w:tc>
          <w:tcPr>
            <w:tcW w:w="0" w:type="auto"/>
          </w:tcPr>
          <w:p w14:paraId="0D0245B8" w14:textId="77777777" w:rsidR="00AE0ADA" w:rsidRPr="008C7685"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394D0E"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4DE82E"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D0FB3C"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43146D"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735518"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9435BC" w14:textId="099FDA7C"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52DE5A18" w14:textId="77777777" w:rsidR="00AE0ADA" w:rsidRDefault="00AE0ADA" w:rsidP="008C7685">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7331AAB" w14:textId="77777777" w:rsidR="00AE0ADA" w:rsidRDefault="00AE0ADA"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049CA4F7"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D8B44" w14:textId="7CDEC061" w:rsidR="003E2328" w:rsidRDefault="002A4981" w:rsidP="00D34332">
            <w:pP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27747430" w14:textId="1EEBDD30" w:rsidR="003E2328" w:rsidRPr="008C7685" w:rsidRDefault="002A4981" w:rsidP="00D34332">
            <w:pP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399A3007" w14:textId="18843D55" w:rsidR="003E2328" w:rsidRDefault="002A4981"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6B31472B" w14:textId="6008E6E7" w:rsidR="003E2328" w:rsidRDefault="002A4981"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5C843986" w14:textId="157C9738" w:rsidR="003E2328" w:rsidRDefault="002A4981"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579FC217" w14:textId="343631C0" w:rsidR="003E2328" w:rsidRDefault="002A4981"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26E5C23A" w14:textId="60C53A45" w:rsidR="003E2328" w:rsidRDefault="00E22B01"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758E4B0" w14:textId="74E2E4D6" w:rsidR="003E2328" w:rsidRDefault="003E2328"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84A27EE" w14:textId="2CE2CC60" w:rsidR="003E2328" w:rsidRDefault="007D5A5B" w:rsidP="008C768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r w:rsidR="00AA374F">
              <w:rPr>
                <w:sz w:val="18"/>
                <w:szCs w:val="18"/>
              </w:rPr>
              <w:t xml:space="preserve"> on </w:t>
            </w:r>
            <w:r w:rsidR="00AA374F" w:rsidRPr="00AA374F">
              <w:rPr>
                <w:sz w:val="18"/>
                <w:szCs w:val="18"/>
              </w:rPr>
              <w:t>multi-slice CT scanning of the thorax</w:t>
            </w:r>
            <w:r w:rsidR="00AA374F">
              <w:rPr>
                <w:sz w:val="18"/>
                <w:szCs w:val="18"/>
              </w:rPr>
              <w:t xml:space="preserve"> measured with </w:t>
            </w:r>
            <w:r w:rsidR="00AA374F" w:rsidRPr="00AA374F">
              <w:rPr>
                <w:sz w:val="18"/>
                <w:szCs w:val="18"/>
              </w:rPr>
              <w:t>Agatston</w:t>
            </w:r>
            <w:r w:rsidR="00AA374F">
              <w:rPr>
                <w:sz w:val="18"/>
                <w:szCs w:val="18"/>
              </w:rPr>
              <w:t xml:space="preserve"> </w:t>
            </w:r>
            <w:r w:rsidR="00AA374F" w:rsidRPr="00AA374F">
              <w:rPr>
                <w:sz w:val="18"/>
                <w:szCs w:val="18"/>
              </w:rPr>
              <w:t>/</w:t>
            </w:r>
            <w:r w:rsidR="00AA374F">
              <w:rPr>
                <w:sz w:val="18"/>
                <w:szCs w:val="18"/>
              </w:rPr>
              <w:t xml:space="preserve"> </w:t>
            </w:r>
            <w:r w:rsidR="00AA374F" w:rsidRPr="00AA374F">
              <w:rPr>
                <w:sz w:val="18"/>
                <w:szCs w:val="18"/>
              </w:rPr>
              <w:t>Janowitz scorin</w:t>
            </w:r>
            <w:r w:rsidR="00AA374F">
              <w:rPr>
                <w:sz w:val="18"/>
                <w:szCs w:val="18"/>
              </w:rPr>
              <w:t>g system</w:t>
            </w:r>
          </w:p>
        </w:tc>
        <w:tc>
          <w:tcPr>
            <w:tcW w:w="599" w:type="dxa"/>
          </w:tcPr>
          <w:p w14:paraId="1FEA8FD5" w14:textId="304F50F4" w:rsidR="003E2328" w:rsidRDefault="00EB2408"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51)","plainTextFormattedCitation":"(151)","previouslyFormattedCitation":"(151)"},"properties":{"noteIndex":0},"schema":"https://github.com/citation-style-language/schema/raw/master/csl-citation.json"}</w:instrText>
            </w:r>
            <w:r>
              <w:rPr>
                <w:sz w:val="18"/>
                <w:szCs w:val="18"/>
              </w:rPr>
              <w:fldChar w:fldCharType="separate"/>
            </w:r>
            <w:r w:rsidR="00AA6DE4" w:rsidRPr="00AA6DE4">
              <w:rPr>
                <w:noProof/>
                <w:sz w:val="18"/>
                <w:szCs w:val="18"/>
              </w:rPr>
              <w:t>(151)</w:t>
            </w:r>
            <w:r>
              <w:rPr>
                <w:sz w:val="18"/>
                <w:szCs w:val="18"/>
              </w:rPr>
              <w:fldChar w:fldCharType="end"/>
            </w:r>
          </w:p>
        </w:tc>
      </w:tr>
      <w:tr w:rsidR="00EB2408" w:rsidRPr="0001000C" w14:paraId="31702466"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0F8A5087" w14:textId="77777777" w:rsidR="00EB2408" w:rsidRDefault="00EB2408" w:rsidP="00D34332">
            <w:pPr>
              <w:rPr>
                <w:sz w:val="18"/>
                <w:szCs w:val="18"/>
              </w:rPr>
            </w:pPr>
          </w:p>
        </w:tc>
        <w:tc>
          <w:tcPr>
            <w:tcW w:w="0" w:type="auto"/>
          </w:tcPr>
          <w:p w14:paraId="483FF72D" w14:textId="3038C7A4" w:rsidR="00EB2408" w:rsidRPr="008C7685"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FA52A9" w14:textId="77777777" w:rsidR="00EB2408"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420B04" w14:textId="77777777" w:rsidR="00EB2408"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AD6853" w14:textId="77777777" w:rsidR="00EB2408"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882A1E" w14:textId="77777777" w:rsidR="00EB2408"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C4A560" w14:textId="23C031F4" w:rsidR="00EB2408" w:rsidRDefault="00B92EE3" w:rsidP="00D3433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Neutral in </w:t>
            </w:r>
            <w:r w:rsidR="006B198F">
              <w:rPr>
                <w:sz w:val="18"/>
                <w:szCs w:val="18"/>
              </w:rPr>
              <w:t xml:space="preserve">CKD patients with </w:t>
            </w:r>
            <w:r>
              <w:rPr>
                <w:sz w:val="18"/>
                <w:szCs w:val="18"/>
              </w:rPr>
              <w:t>diabet</w:t>
            </w:r>
            <w:r w:rsidR="006B198F">
              <w:rPr>
                <w:sz w:val="18"/>
                <w:szCs w:val="18"/>
              </w:rPr>
              <w:t>es</w:t>
            </w:r>
          </w:p>
        </w:tc>
        <w:tc>
          <w:tcPr>
            <w:tcW w:w="0" w:type="auto"/>
          </w:tcPr>
          <w:p w14:paraId="520943F8" w14:textId="77350650" w:rsidR="00EB2408" w:rsidRDefault="00B92EE3" w:rsidP="00B92EE3">
            <w:pP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488150BE" w14:textId="77777777" w:rsidR="00EB2408" w:rsidRDefault="00EB2408" w:rsidP="008C7685">
            <w:pP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4036616" w14:textId="77777777" w:rsidR="00EB2408" w:rsidRDefault="00EB2408" w:rsidP="00D34332">
            <w:pPr>
              <w:cnfStyle w:val="000000000000" w:firstRow="0" w:lastRow="0" w:firstColumn="0" w:lastColumn="0" w:oddVBand="0" w:evenVBand="0" w:oddHBand="0" w:evenHBand="0" w:firstRowFirstColumn="0" w:firstRowLastColumn="0" w:lastRowFirstColumn="0" w:lastRowLastColumn="0"/>
              <w:rPr>
                <w:sz w:val="18"/>
                <w:szCs w:val="18"/>
              </w:rPr>
            </w:pPr>
          </w:p>
        </w:tc>
      </w:tr>
      <w:tr w:rsidR="00BF0F98" w:rsidRPr="0001000C" w14:paraId="51C0EC2B"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58172" w14:textId="2B33ACB2" w:rsidR="00BF0F98" w:rsidRDefault="0079434F" w:rsidP="00D34332">
            <w:pP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43C3C86F" w14:textId="68062D3C" w:rsidR="00BF0F98" w:rsidRPr="008C7685" w:rsidRDefault="0079434F" w:rsidP="00D34332">
            <w:pPr>
              <w:cnfStyle w:val="000000100000" w:firstRow="0" w:lastRow="0" w:firstColumn="0" w:lastColumn="0" w:oddVBand="0" w:evenVBand="0" w:oddHBand="1" w:evenHBand="0" w:firstRowFirstColumn="0" w:firstRowLastColumn="0" w:lastRowFirstColumn="0" w:lastRowLastColumn="0"/>
              <w:rPr>
                <w:sz w:val="18"/>
                <w:szCs w:val="18"/>
              </w:rPr>
            </w:pPr>
            <w:r w:rsidRPr="0079434F">
              <w:rPr>
                <w:sz w:val="18"/>
                <w:szCs w:val="18"/>
              </w:rPr>
              <w:t>26493621</w:t>
            </w:r>
          </w:p>
        </w:tc>
        <w:tc>
          <w:tcPr>
            <w:tcW w:w="0" w:type="auto"/>
          </w:tcPr>
          <w:p w14:paraId="48ED11E1" w14:textId="6BA79350" w:rsidR="00BF0F98" w:rsidRDefault="0079434F"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49D3D07C" w14:textId="72A43753" w:rsidR="00BF0F98" w:rsidRDefault="0079434F"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DF20687" w14:textId="0CE4ADC3" w:rsidR="00BF0F98" w:rsidRDefault="0079434F"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F14EF2" w14:textId="1B21513F" w:rsidR="00BF0F98" w:rsidRDefault="0079434F"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c>
          <w:tcPr>
            <w:tcW w:w="0" w:type="auto"/>
          </w:tcPr>
          <w:p w14:paraId="4C6E74F4" w14:textId="3CADA07F" w:rsidR="00BF0F98" w:rsidRDefault="00DF31EF"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48982B7" w14:textId="515CF17D" w:rsidR="00BF0F98" w:rsidRPr="00B92EE3" w:rsidRDefault="00BF0F98" w:rsidP="00B92EE3">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5F1AA86E" w14:textId="48DDABA9" w:rsidR="00DF31EF" w:rsidRPr="00DF31EF" w:rsidRDefault="0079434F" w:rsidP="00DF31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assessed with r</w:t>
            </w:r>
            <w:r w:rsidR="00DF31EF" w:rsidRPr="00DF31EF">
              <w:rPr>
                <w:sz w:val="18"/>
                <w:szCs w:val="18"/>
              </w:rPr>
              <w:t>adiograph of the thoracic and lumbar</w:t>
            </w:r>
          </w:p>
          <w:p w14:paraId="6A688AA8" w14:textId="05EEC9B6" w:rsidR="00BF0F98" w:rsidRDefault="00DF31EF" w:rsidP="00DF31EF">
            <w:pPr>
              <w:cnfStyle w:val="000000100000" w:firstRow="0" w:lastRow="0" w:firstColumn="0" w:lastColumn="0" w:oddVBand="0" w:evenVBand="0" w:oddHBand="1" w:evenHBand="0" w:firstRowFirstColumn="0" w:firstRowLastColumn="0" w:lastRowFirstColumn="0" w:lastRowLastColumn="0"/>
              <w:rPr>
                <w:sz w:val="18"/>
                <w:szCs w:val="18"/>
              </w:rPr>
            </w:pPr>
            <w:r w:rsidRPr="00DF31EF">
              <w:rPr>
                <w:sz w:val="18"/>
                <w:szCs w:val="18"/>
              </w:rPr>
              <w:t xml:space="preserve">regions of the spinal column in </w:t>
            </w:r>
            <w:r w:rsidRPr="00DF31EF">
              <w:rPr>
                <w:sz w:val="18"/>
                <w:szCs w:val="18"/>
              </w:rPr>
              <w:lastRenderedPageBreak/>
              <w:t>the latero-lateral view</w:t>
            </w:r>
            <w:r w:rsidR="0079434F">
              <w:rPr>
                <w:sz w:val="18"/>
                <w:szCs w:val="18"/>
              </w:rPr>
              <w:t xml:space="preserve"> according to </w:t>
            </w:r>
            <w:proofErr w:type="spellStart"/>
            <w:r w:rsidR="0079434F">
              <w:rPr>
                <w:sz w:val="18"/>
                <w:szCs w:val="18"/>
              </w:rPr>
              <w:t>Witteman</w:t>
            </w:r>
            <w:proofErr w:type="spellEnd"/>
            <w:r w:rsidR="0079434F">
              <w:rPr>
                <w:sz w:val="18"/>
                <w:szCs w:val="18"/>
              </w:rPr>
              <w:t xml:space="preserve"> et al </w:t>
            </w:r>
            <w:r w:rsidR="0079434F">
              <w:rPr>
                <w:sz w:val="18"/>
                <w:szCs w:val="18"/>
              </w:rPr>
              <w:fldChar w:fldCharType="begin" w:fldLock="1"/>
            </w:r>
            <w:r w:rsidR="00AA6DE4">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52)","plainTextFormattedCitation":"(152)","previouslyFormattedCitation":"(152)"},"properties":{"noteIndex":0},"schema":"https://github.com/citation-style-language/schema/raw/master/csl-citation.json"}</w:instrText>
            </w:r>
            <w:r w:rsidR="0079434F">
              <w:rPr>
                <w:sz w:val="18"/>
                <w:szCs w:val="18"/>
              </w:rPr>
              <w:fldChar w:fldCharType="separate"/>
            </w:r>
            <w:r w:rsidR="00AA6DE4" w:rsidRPr="00AA6DE4">
              <w:rPr>
                <w:noProof/>
                <w:sz w:val="18"/>
                <w:szCs w:val="18"/>
              </w:rPr>
              <w:t>(152)</w:t>
            </w:r>
            <w:r w:rsidR="0079434F">
              <w:rPr>
                <w:sz w:val="18"/>
                <w:szCs w:val="18"/>
              </w:rPr>
              <w:fldChar w:fldCharType="end"/>
            </w:r>
            <w:r w:rsidR="0079434F">
              <w:rPr>
                <w:sz w:val="18"/>
                <w:szCs w:val="18"/>
              </w:rPr>
              <w:t>.</w:t>
            </w:r>
          </w:p>
        </w:tc>
        <w:tc>
          <w:tcPr>
            <w:tcW w:w="599" w:type="dxa"/>
          </w:tcPr>
          <w:p w14:paraId="479C499D" w14:textId="1E2676DC" w:rsidR="00BF0F98" w:rsidRDefault="008C54C5" w:rsidP="00D3433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sidR="00AA6DE4">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53)","plainTextFormattedCitation":"(153)","previouslyFormattedCitation":"(153)"},"properties":{"noteIndex":0},"schema":"https://github.com/citation-style-language/schema/raw/master/csl-citation.json"}</w:instrText>
            </w:r>
            <w:r>
              <w:rPr>
                <w:sz w:val="18"/>
                <w:szCs w:val="18"/>
              </w:rPr>
              <w:fldChar w:fldCharType="separate"/>
            </w:r>
            <w:r w:rsidR="00AA6DE4" w:rsidRPr="00AA6DE4">
              <w:rPr>
                <w:noProof/>
                <w:sz w:val="18"/>
                <w:szCs w:val="18"/>
              </w:rPr>
              <w:t>(153)</w:t>
            </w:r>
            <w:r>
              <w:rPr>
                <w:sz w:val="18"/>
                <w:szCs w:val="18"/>
              </w:rPr>
              <w:fldChar w:fldCharType="end"/>
            </w:r>
          </w:p>
        </w:tc>
      </w:tr>
      <w:tr w:rsidR="00305C44" w:rsidRPr="0001000C" w14:paraId="7FA72DBC"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67D2B88C" w14:textId="5E01EC9A" w:rsidR="00305C44" w:rsidRDefault="00305C44" w:rsidP="00305C44">
            <w:pP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19FEC2BB" w14:textId="0ADEC9B5" w:rsidR="00305C44" w:rsidRPr="0079434F"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sidRPr="00CF2DA9">
              <w:rPr>
                <w:sz w:val="18"/>
                <w:szCs w:val="18"/>
              </w:rPr>
              <w:t>17050630</w:t>
            </w:r>
          </w:p>
        </w:tc>
        <w:tc>
          <w:tcPr>
            <w:tcW w:w="0" w:type="auto"/>
          </w:tcPr>
          <w:p w14:paraId="5D813AAD" w14:textId="1FECDE9A"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41B4E846" w14:textId="5D24761C"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543F8EB5" w14:textId="5AD40AE7"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52A852" w14:textId="13B32DFE"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6F102136" w14:textId="5BF8163B"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D70323" w14:textId="5779AEAC" w:rsidR="00305C44" w:rsidRPr="0045773A"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4BA02C8E" w14:textId="722EE322"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599" w:type="dxa"/>
          </w:tcPr>
          <w:p w14:paraId="5ADA316E" w14:textId="5E373F04" w:rsidR="00305C44" w:rsidRDefault="00305C44"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54)","plainTextFormattedCitation":"(154)","previouslyFormattedCitation":"(154)"},"properties":{"noteIndex":0},"schema":"https://github.com/citation-style-language/schema/raw/master/csl-citation.json"}</w:instrText>
            </w:r>
            <w:r>
              <w:rPr>
                <w:sz w:val="18"/>
                <w:szCs w:val="18"/>
              </w:rPr>
              <w:fldChar w:fldCharType="separate"/>
            </w:r>
            <w:r w:rsidR="00AA6DE4" w:rsidRPr="00AA6DE4">
              <w:rPr>
                <w:noProof/>
                <w:sz w:val="18"/>
                <w:szCs w:val="18"/>
              </w:rPr>
              <w:t>(154)</w:t>
            </w:r>
            <w:r>
              <w:rPr>
                <w:sz w:val="18"/>
                <w:szCs w:val="18"/>
              </w:rPr>
              <w:fldChar w:fldCharType="end"/>
            </w:r>
          </w:p>
        </w:tc>
      </w:tr>
      <w:tr w:rsidR="004F7482" w:rsidRPr="0001000C" w14:paraId="46A09338"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9EA5DB" w14:textId="25C3828F" w:rsidR="004F7482" w:rsidRPr="00CF2DA9" w:rsidRDefault="004F7482" w:rsidP="00305C44">
            <w:pPr>
              <w:rPr>
                <w:sz w:val="18"/>
                <w:szCs w:val="18"/>
              </w:rPr>
            </w:pPr>
            <w:r>
              <w:rPr>
                <w:sz w:val="18"/>
                <w:szCs w:val="18"/>
              </w:rPr>
              <w:t xml:space="preserve">Ishimura </w:t>
            </w:r>
            <w:r w:rsidRPr="004F7482">
              <w:rPr>
                <w:i/>
                <w:sz w:val="18"/>
                <w:szCs w:val="18"/>
              </w:rPr>
              <w:t>et al.</w:t>
            </w:r>
          </w:p>
        </w:tc>
        <w:tc>
          <w:tcPr>
            <w:tcW w:w="0" w:type="auto"/>
          </w:tcPr>
          <w:p w14:paraId="0A4D9595" w14:textId="049F110D" w:rsidR="004F7482" w:rsidRPr="00CF2DA9"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5D70327E" w14:textId="5C8D555A"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44E02E9" w14:textId="5BAFD7E7"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2FD27724" w14:textId="4784C6AB"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317965" w14:textId="15F381DE"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5D0ADEF2" w14:textId="27970017"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517E028" w14:textId="4DA8E0B9" w:rsidR="004F7482" w:rsidRPr="00AC0F80"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7FFF03C4" w14:textId="12883849"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599" w:type="dxa"/>
          </w:tcPr>
          <w:p w14:paraId="754080F8" w14:textId="097F3A53" w:rsidR="004F7482" w:rsidRDefault="004F7482"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55)","plainTextFormattedCitation":"(155)","previouslyFormattedCitation":"(155)"},"properties":{"noteIndex":0},"schema":"https://github.com/citation-style-language/schema/raw/master/csl-citation.json"}</w:instrText>
            </w:r>
            <w:r>
              <w:rPr>
                <w:sz w:val="18"/>
                <w:szCs w:val="18"/>
              </w:rPr>
              <w:fldChar w:fldCharType="separate"/>
            </w:r>
            <w:r w:rsidR="00AA6DE4" w:rsidRPr="00AA6DE4">
              <w:rPr>
                <w:noProof/>
                <w:sz w:val="18"/>
                <w:szCs w:val="18"/>
              </w:rPr>
              <w:t>(155)</w:t>
            </w:r>
            <w:r>
              <w:rPr>
                <w:sz w:val="18"/>
                <w:szCs w:val="18"/>
              </w:rPr>
              <w:fldChar w:fldCharType="end"/>
            </w:r>
          </w:p>
        </w:tc>
      </w:tr>
      <w:tr w:rsidR="004F7482" w:rsidRPr="0001000C" w14:paraId="0BCAB1E4" w14:textId="77777777" w:rsidTr="005D21C3">
        <w:tc>
          <w:tcPr>
            <w:cnfStyle w:val="001000000000" w:firstRow="0" w:lastRow="0" w:firstColumn="1" w:lastColumn="0" w:oddVBand="0" w:evenVBand="0" w:oddHBand="0" w:evenHBand="0" w:firstRowFirstColumn="0" w:firstRowLastColumn="0" w:lastRowFirstColumn="0" w:lastRowLastColumn="0"/>
            <w:tcW w:w="0" w:type="auto"/>
          </w:tcPr>
          <w:p w14:paraId="78BD6D10" w14:textId="77777777" w:rsidR="004F7482" w:rsidRPr="00CF2DA9" w:rsidRDefault="004F7482" w:rsidP="00305C44">
            <w:pPr>
              <w:rPr>
                <w:sz w:val="18"/>
                <w:szCs w:val="18"/>
              </w:rPr>
            </w:pPr>
          </w:p>
        </w:tc>
        <w:tc>
          <w:tcPr>
            <w:tcW w:w="0" w:type="auto"/>
          </w:tcPr>
          <w:p w14:paraId="160E00AB" w14:textId="77777777" w:rsidR="004F7482" w:rsidRPr="00CF2DA9"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3C4B5B"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23B47B"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CFA508"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FAEF49"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BA9305"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A6F5F1" w14:textId="61615008"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0F35F133" w14:textId="3E6C136F"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599" w:type="dxa"/>
          </w:tcPr>
          <w:p w14:paraId="2372F26B" w14:textId="77777777" w:rsidR="004F7482" w:rsidRDefault="004F7482" w:rsidP="00305C44">
            <w:pPr>
              <w:cnfStyle w:val="000000000000" w:firstRow="0" w:lastRow="0" w:firstColumn="0" w:lastColumn="0" w:oddVBand="0" w:evenVBand="0" w:oddHBand="0" w:evenHBand="0" w:firstRowFirstColumn="0" w:firstRowLastColumn="0" w:lastRowFirstColumn="0" w:lastRowLastColumn="0"/>
              <w:rPr>
                <w:sz w:val="18"/>
                <w:szCs w:val="18"/>
              </w:rPr>
            </w:pPr>
          </w:p>
        </w:tc>
      </w:tr>
      <w:tr w:rsidR="00F0206F" w:rsidRPr="0001000C" w14:paraId="4D1130E6" w14:textId="77777777" w:rsidTr="005D21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06638" w14:textId="581D5700" w:rsidR="00F0206F" w:rsidRPr="00CF2DA9" w:rsidRDefault="00F0206F" w:rsidP="00305C44">
            <w:pPr>
              <w:rPr>
                <w:sz w:val="18"/>
                <w:szCs w:val="18"/>
              </w:rPr>
            </w:pPr>
            <w:r>
              <w:rPr>
                <w:sz w:val="18"/>
                <w:szCs w:val="18"/>
              </w:rPr>
              <w:t xml:space="preserve">Fayed </w:t>
            </w:r>
            <w:r w:rsidRPr="00F0206F">
              <w:rPr>
                <w:i/>
                <w:sz w:val="18"/>
                <w:szCs w:val="18"/>
              </w:rPr>
              <w:t>et al.</w:t>
            </w:r>
          </w:p>
        </w:tc>
        <w:tc>
          <w:tcPr>
            <w:tcW w:w="0" w:type="auto"/>
          </w:tcPr>
          <w:p w14:paraId="4B2E6C40" w14:textId="1D1B0227" w:rsidR="00F0206F" w:rsidRPr="00CF2DA9"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sidRPr="00F0206F">
              <w:rPr>
                <w:sz w:val="18"/>
                <w:szCs w:val="18"/>
              </w:rPr>
              <w:t>31464238</w:t>
            </w:r>
          </w:p>
        </w:tc>
        <w:tc>
          <w:tcPr>
            <w:tcW w:w="0" w:type="auto"/>
          </w:tcPr>
          <w:p w14:paraId="4EFBC178" w14:textId="292975A8" w:rsid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2B39F9DA" w14:textId="68DF5903" w:rsid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A32F131" w14:textId="0F768CF3" w:rsid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F5BCC34" w14:textId="035A13E3" w:rsid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FB5B3D8" w14:textId="03476E67" w:rsid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8C12DDA" w14:textId="6E35583F" w:rsidR="00F0206F" w:rsidRPr="00F0206F" w:rsidRDefault="00F0206F"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6608C981" w14:textId="601F014E" w:rsidR="00F0206F" w:rsidRDefault="00080544"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measured </w:t>
            </w:r>
            <w:proofErr w:type="gramStart"/>
            <w:r>
              <w:rPr>
                <w:sz w:val="18"/>
                <w:szCs w:val="18"/>
              </w:rPr>
              <w:t xml:space="preserve">with </w:t>
            </w:r>
            <w:r w:rsidRPr="00080544">
              <w:rPr>
                <w:sz w:val="18"/>
                <w:szCs w:val="18"/>
              </w:rPr>
              <w:t xml:space="preserve"> </w:t>
            </w:r>
            <w:r>
              <w:rPr>
                <w:sz w:val="18"/>
                <w:szCs w:val="18"/>
              </w:rPr>
              <w:t>spiral</w:t>
            </w:r>
            <w:proofErr w:type="gramEnd"/>
            <w:r>
              <w:rPr>
                <w:sz w:val="18"/>
                <w:szCs w:val="18"/>
              </w:rPr>
              <w:t xml:space="preserve"> CT of t</w:t>
            </w:r>
            <w:r w:rsidRPr="00080544">
              <w:rPr>
                <w:sz w:val="18"/>
                <w:szCs w:val="18"/>
              </w:rPr>
              <w:t>he last 10 cuts of the abdominal aorta before its division into the two common iliac arteries</w:t>
            </w:r>
          </w:p>
        </w:tc>
        <w:tc>
          <w:tcPr>
            <w:tcW w:w="599" w:type="dxa"/>
          </w:tcPr>
          <w:p w14:paraId="7A273460" w14:textId="739B13A4" w:rsidR="00F0206F" w:rsidRDefault="00080544" w:rsidP="00305C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56)","plainTextFormattedCitation":"(156)","previouslyFormattedCitation":"(156)"},"properties":{"noteIndex":0},"schema":"https://github.com/citation-style-language/schema/raw/master/csl-citation.json"}</w:instrText>
            </w:r>
            <w:r>
              <w:rPr>
                <w:sz w:val="18"/>
                <w:szCs w:val="18"/>
              </w:rPr>
              <w:fldChar w:fldCharType="separate"/>
            </w:r>
            <w:r w:rsidR="00AA6DE4" w:rsidRPr="00AA6DE4">
              <w:rPr>
                <w:noProof/>
                <w:sz w:val="18"/>
                <w:szCs w:val="18"/>
              </w:rPr>
              <w:t>(156)</w:t>
            </w:r>
            <w:r>
              <w:rPr>
                <w:sz w:val="18"/>
                <w:szCs w:val="18"/>
              </w:rPr>
              <w:fldChar w:fldCharType="end"/>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305"/>
        <w:gridCol w:w="946"/>
        <w:gridCol w:w="1149"/>
        <w:gridCol w:w="587"/>
        <w:gridCol w:w="843"/>
        <w:gridCol w:w="789"/>
        <w:gridCol w:w="1601"/>
        <w:gridCol w:w="3237"/>
        <w:gridCol w:w="2902"/>
        <w:gridCol w:w="599"/>
      </w:tblGrid>
      <w:tr w:rsidR="00EE198B"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rPr>
            </w:pPr>
            <w:r>
              <w:rPr>
                <w:sz w:val="18"/>
                <w:szCs w:val="18"/>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EE198B" w:rsidRPr="0001000C" w14:paraId="7AA3C728" w14:textId="69F250F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4317D8A" w14:textId="39C00029" w:rsidR="000537F9" w:rsidRPr="008A7CA8" w:rsidRDefault="000537F9" w:rsidP="00912541">
            <w:pPr>
              <w:rPr>
                <w:sz w:val="18"/>
                <w:szCs w:val="18"/>
              </w:rPr>
            </w:pPr>
            <w:proofErr w:type="spellStart"/>
            <w:r w:rsidRPr="008A7CA8">
              <w:rPr>
                <w:rFonts w:hint="eastAsia"/>
                <w:sz w:val="18"/>
                <w:szCs w:val="18"/>
              </w:rPr>
              <w:t>Ki</w:t>
            </w:r>
            <w:r w:rsidRPr="008A7CA8">
              <w:rPr>
                <w:sz w:val="18"/>
                <w:szCs w:val="18"/>
              </w:rPr>
              <w:t>rkpantur</w:t>
            </w:r>
            <w:proofErr w:type="spellEnd"/>
            <w:r w:rsidRPr="008A7CA8">
              <w:rPr>
                <w:sz w:val="18"/>
                <w:szCs w:val="18"/>
              </w:rPr>
              <w:t xml:space="preserve"> A</w:t>
            </w:r>
          </w:p>
        </w:tc>
        <w:tc>
          <w:tcPr>
            <w:tcW w:w="0" w:type="auto"/>
            <w:shd w:val="clear" w:color="auto" w:fill="D0CECE" w:themeFill="background2" w:themeFillShade="E6"/>
          </w:tcPr>
          <w:p w14:paraId="2658BC5C" w14:textId="15D3052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9681840</w:t>
            </w:r>
          </w:p>
        </w:tc>
        <w:tc>
          <w:tcPr>
            <w:tcW w:w="0" w:type="auto"/>
            <w:shd w:val="clear" w:color="auto" w:fill="D0CECE" w:themeFill="background2" w:themeFillShade="E6"/>
          </w:tcPr>
          <w:p w14:paraId="455BEF6A" w14:textId="5B7A78D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Turkey</w:t>
            </w:r>
          </w:p>
        </w:tc>
        <w:tc>
          <w:tcPr>
            <w:tcW w:w="0" w:type="auto"/>
            <w:shd w:val="clear" w:color="auto" w:fill="D0CECE" w:themeFill="background2" w:themeFillShade="E6"/>
          </w:tcPr>
          <w:p w14:paraId="4249F900" w14:textId="047AED1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2009</w:t>
            </w:r>
          </w:p>
        </w:tc>
        <w:tc>
          <w:tcPr>
            <w:tcW w:w="0" w:type="auto"/>
            <w:shd w:val="clear" w:color="auto" w:fill="D0CECE" w:themeFill="background2" w:themeFillShade="E6"/>
          </w:tcPr>
          <w:p w14:paraId="26FE7265" w14:textId="7AE606B5"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5D (HD)</w:t>
            </w:r>
          </w:p>
        </w:tc>
        <w:tc>
          <w:tcPr>
            <w:tcW w:w="0" w:type="auto"/>
            <w:shd w:val="clear" w:color="auto" w:fill="D0CECE" w:themeFill="background2" w:themeFillShade="E6"/>
          </w:tcPr>
          <w:p w14:paraId="0A77652F" w14:textId="659C43E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02</w:t>
            </w:r>
          </w:p>
        </w:tc>
        <w:tc>
          <w:tcPr>
            <w:tcW w:w="0" w:type="auto"/>
            <w:shd w:val="clear" w:color="auto" w:fill="D0CECE" w:themeFill="background2" w:themeFillShade="E6"/>
          </w:tcPr>
          <w:p w14:paraId="45C5CC41" w14:textId="16B49AB2"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D vintage</w:t>
            </w:r>
          </w:p>
        </w:tc>
        <w:tc>
          <w:tcPr>
            <w:tcW w:w="0" w:type="auto"/>
            <w:shd w:val="clear" w:color="auto" w:fill="D0CECE" w:themeFill="background2" w:themeFillShade="E6"/>
          </w:tcPr>
          <w:p w14:paraId="6269665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R 0.85 (0.58–0.95)</w:t>
            </w:r>
          </w:p>
          <w:p w14:paraId="5039AFDB" w14:textId="008900D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shd w:val="clear" w:color="auto" w:fill="D0CECE" w:themeFill="background2" w:themeFillShade="E6"/>
          </w:tcPr>
          <w:p w14:paraId="66F73C33" w14:textId="341E795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CACS</w:t>
            </w:r>
          </w:p>
        </w:tc>
        <w:tc>
          <w:tcPr>
            <w:tcW w:w="0" w:type="auto"/>
            <w:shd w:val="clear" w:color="auto" w:fill="D0CECE" w:themeFill="background2" w:themeFillShade="E6"/>
          </w:tcPr>
          <w:p w14:paraId="1B62B652" w14:textId="7781DAD5"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A6DE4">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69)","plainTextFormattedCitation":"(69)","previouslyFormattedCitation":"(69)"},"properties":{"noteIndex":0},"schema":"https://github.com/citation-style-language/schema/raw/master/csl-citation.json"}</w:instrText>
            </w:r>
            <w:r w:rsidRPr="008A7CA8">
              <w:rPr>
                <w:sz w:val="18"/>
                <w:szCs w:val="18"/>
              </w:rPr>
              <w:fldChar w:fldCharType="separate"/>
            </w:r>
            <w:r w:rsidR="00AA6DE4" w:rsidRPr="00AA6DE4">
              <w:rPr>
                <w:noProof/>
                <w:sz w:val="18"/>
                <w:szCs w:val="18"/>
              </w:rPr>
              <w:t>(69)</w:t>
            </w:r>
            <w:r w:rsidRPr="008A7CA8">
              <w:rPr>
                <w:sz w:val="18"/>
                <w:szCs w:val="18"/>
              </w:rPr>
              <w:fldChar w:fldCharType="end"/>
            </w:r>
          </w:p>
        </w:tc>
      </w:tr>
      <w:tr w:rsidR="00EE198B" w:rsidRPr="0001000C" w14:paraId="47BDB99F" w14:textId="40F2E51B"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F956DF2" w14:textId="0E2694AC" w:rsidR="000537F9" w:rsidRPr="008A7CA8" w:rsidRDefault="000537F9" w:rsidP="00912541">
            <w:pPr>
              <w:rPr>
                <w:sz w:val="18"/>
                <w:szCs w:val="18"/>
                <w:lang w:eastAsia="ja-JP"/>
              </w:rPr>
            </w:pPr>
          </w:p>
        </w:tc>
        <w:tc>
          <w:tcPr>
            <w:tcW w:w="0" w:type="auto"/>
            <w:shd w:val="clear" w:color="auto" w:fill="D0CECE" w:themeFill="background2" w:themeFillShade="E6"/>
          </w:tcPr>
          <w:p w14:paraId="45ADC5B7" w14:textId="521F199E"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CB56AC8" w14:textId="21BC5B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7E9082" w14:textId="1B4784B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CB03A0" w14:textId="099B062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56D89A" w14:textId="70B5CD8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0D8F51D" w14:textId="1022CCC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erum PTH</w:t>
            </w:r>
          </w:p>
        </w:tc>
        <w:tc>
          <w:tcPr>
            <w:tcW w:w="0" w:type="auto"/>
            <w:shd w:val="clear" w:color="auto" w:fill="D0CECE" w:themeFill="background2" w:themeFillShade="E6"/>
          </w:tcPr>
          <w:p w14:paraId="0E402A29" w14:textId="2215A96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tandard regression coefficient -0.21– -0.33</w:t>
            </w:r>
          </w:p>
        </w:tc>
        <w:tc>
          <w:tcPr>
            <w:tcW w:w="0" w:type="auto"/>
            <w:shd w:val="clear" w:color="auto" w:fill="D0CECE" w:themeFill="background2" w:themeFillShade="E6"/>
          </w:tcPr>
          <w:p w14:paraId="24F5E2B3" w14:textId="341150E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one mineral densities (BMD)</w:t>
            </w:r>
          </w:p>
        </w:tc>
        <w:tc>
          <w:tcPr>
            <w:tcW w:w="0" w:type="auto"/>
            <w:shd w:val="clear" w:color="auto" w:fill="D0CECE" w:themeFill="background2" w:themeFillShade="E6"/>
          </w:tcPr>
          <w:p w14:paraId="56804FE1" w14:textId="529671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6328C62E" w14:textId="20AB9D5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E560894"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074BA2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516579A" w14:textId="3686E7B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0B20779" w14:textId="36CE58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E710CAB"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FFE89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3460C5B" w14:textId="175902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etuin-A</w:t>
            </w:r>
          </w:p>
        </w:tc>
        <w:tc>
          <w:tcPr>
            <w:tcW w:w="0" w:type="auto"/>
            <w:shd w:val="clear" w:color="auto" w:fill="D0CECE" w:themeFill="background2" w:themeFillShade="E6"/>
          </w:tcPr>
          <w:p w14:paraId="2154D0E2" w14:textId="4CD2E461"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tandard regression coefficient -0.29– -0.41</w:t>
            </w:r>
          </w:p>
        </w:tc>
        <w:tc>
          <w:tcPr>
            <w:tcW w:w="0" w:type="auto"/>
            <w:shd w:val="clear" w:color="auto" w:fill="D0CECE" w:themeFill="background2" w:themeFillShade="E6"/>
          </w:tcPr>
          <w:p w14:paraId="5FC06528" w14:textId="519032F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BMD</w:t>
            </w:r>
          </w:p>
        </w:tc>
        <w:tc>
          <w:tcPr>
            <w:tcW w:w="0" w:type="auto"/>
            <w:shd w:val="clear" w:color="auto" w:fill="D0CECE" w:themeFill="background2" w:themeFillShade="E6"/>
          </w:tcPr>
          <w:p w14:paraId="7B990871"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C83AFE1" w14:textId="5C1A7A0A" w:rsidTr="008A7CA8">
        <w:tc>
          <w:tcPr>
            <w:tcW w:w="0" w:type="auto"/>
            <w:shd w:val="clear" w:color="auto" w:fill="D0CECE" w:themeFill="background2" w:themeFillShade="E6"/>
          </w:tcPr>
          <w:p w14:paraId="718DC1D7" w14:textId="3ED48A39" w:rsidR="000537F9" w:rsidRPr="008A7CA8" w:rsidRDefault="000537F9" w:rsidP="00912541">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8A7CA8">
              <w:rPr>
                <w:sz w:val="18"/>
                <w:szCs w:val="18"/>
              </w:rPr>
              <w:t>Kahn J</w:t>
            </w:r>
          </w:p>
        </w:tc>
        <w:tc>
          <w:tcPr>
            <w:tcW w:w="0" w:type="auto"/>
            <w:shd w:val="clear" w:color="auto" w:fill="D0CECE" w:themeFill="background2" w:themeFillShade="E6"/>
          </w:tcPr>
          <w:p w14:paraId="61E61C9B" w14:textId="7AC78E56" w:rsidR="000537F9" w:rsidRPr="008A7CA8" w:rsidRDefault="000537F9" w:rsidP="00912541">
            <w:pPr>
              <w:rPr>
                <w:sz w:val="18"/>
                <w:szCs w:val="18"/>
                <w:lang w:eastAsia="ja-JP"/>
              </w:rPr>
            </w:pPr>
            <w:r w:rsidRPr="008A7CA8">
              <w:rPr>
                <w:sz w:val="18"/>
                <w:szCs w:val="18"/>
              </w:rPr>
              <w:t>27988970</w:t>
            </w:r>
          </w:p>
        </w:tc>
        <w:tc>
          <w:tcPr>
            <w:tcW w:w="0" w:type="auto"/>
            <w:shd w:val="clear" w:color="auto" w:fill="D0CECE" w:themeFill="background2" w:themeFillShade="E6"/>
          </w:tcPr>
          <w:p w14:paraId="513423D0" w14:textId="54AC6D15" w:rsidR="000537F9" w:rsidRPr="008A7CA8" w:rsidRDefault="000537F9" w:rsidP="00912541">
            <w:pPr>
              <w:rPr>
                <w:sz w:val="18"/>
                <w:szCs w:val="18"/>
                <w:lang w:eastAsia="ja-JP"/>
              </w:rPr>
            </w:pPr>
            <w:r w:rsidRPr="008A7CA8">
              <w:rPr>
                <w:sz w:val="18"/>
                <w:szCs w:val="18"/>
              </w:rPr>
              <w:t>Austria</w:t>
            </w:r>
          </w:p>
        </w:tc>
        <w:tc>
          <w:tcPr>
            <w:tcW w:w="0" w:type="auto"/>
            <w:shd w:val="clear" w:color="auto" w:fill="D0CECE" w:themeFill="background2" w:themeFillShade="E6"/>
          </w:tcPr>
          <w:p w14:paraId="7589F448" w14:textId="75E19192" w:rsidR="000537F9" w:rsidRPr="008A7CA8" w:rsidRDefault="000537F9" w:rsidP="00912541">
            <w:pPr>
              <w:rPr>
                <w:sz w:val="18"/>
                <w:szCs w:val="18"/>
                <w:lang w:eastAsia="ja-JP"/>
              </w:rPr>
            </w:pPr>
            <w:r w:rsidRPr="008A7CA8">
              <w:rPr>
                <w:sz w:val="18"/>
                <w:szCs w:val="18"/>
              </w:rPr>
              <w:t>2017</w:t>
            </w:r>
          </w:p>
        </w:tc>
        <w:tc>
          <w:tcPr>
            <w:tcW w:w="0" w:type="auto"/>
            <w:shd w:val="clear" w:color="auto" w:fill="D0CECE" w:themeFill="background2" w:themeFillShade="E6"/>
          </w:tcPr>
          <w:p w14:paraId="2BB127CD" w14:textId="699A9129" w:rsidR="000537F9" w:rsidRPr="008A7CA8" w:rsidRDefault="000537F9" w:rsidP="00912541">
            <w:pPr>
              <w:rPr>
                <w:sz w:val="18"/>
                <w:szCs w:val="18"/>
                <w:lang w:eastAsia="ja-JP"/>
              </w:rPr>
            </w:pPr>
            <w:r w:rsidRPr="008A7CA8">
              <w:rPr>
                <w:sz w:val="18"/>
                <w:szCs w:val="18"/>
              </w:rPr>
              <w:t>5T</w:t>
            </w:r>
          </w:p>
        </w:tc>
        <w:tc>
          <w:tcPr>
            <w:tcW w:w="0" w:type="auto"/>
            <w:shd w:val="clear" w:color="auto" w:fill="D0CECE" w:themeFill="background2" w:themeFillShade="E6"/>
          </w:tcPr>
          <w:p w14:paraId="46509BE5" w14:textId="69BFCD4D" w:rsidR="000537F9" w:rsidRPr="008A7CA8" w:rsidRDefault="000537F9" w:rsidP="00912541">
            <w:pPr>
              <w:rPr>
                <w:sz w:val="18"/>
                <w:szCs w:val="18"/>
                <w:lang w:eastAsia="ja-JP"/>
              </w:rPr>
            </w:pPr>
            <w:r w:rsidRPr="008A7CA8">
              <w:rPr>
                <w:sz w:val="18"/>
                <w:szCs w:val="18"/>
              </w:rPr>
              <w:t>205</w:t>
            </w:r>
          </w:p>
        </w:tc>
        <w:tc>
          <w:tcPr>
            <w:tcW w:w="0" w:type="auto"/>
            <w:shd w:val="clear" w:color="auto" w:fill="D0CECE" w:themeFill="background2" w:themeFillShade="E6"/>
          </w:tcPr>
          <w:p w14:paraId="7A0E187F" w14:textId="480697E7" w:rsidR="000537F9" w:rsidRPr="008A7CA8" w:rsidRDefault="000537F9" w:rsidP="00912541">
            <w:pPr>
              <w:rPr>
                <w:sz w:val="18"/>
                <w:szCs w:val="18"/>
                <w:lang w:eastAsia="ja-JP"/>
              </w:rPr>
            </w:pPr>
            <w:r w:rsidRPr="008A7CA8">
              <w:rPr>
                <w:sz w:val="18"/>
                <w:szCs w:val="18"/>
              </w:rPr>
              <w:t xml:space="preserve">Older than 55 </w:t>
            </w:r>
            <w:proofErr w:type="spellStart"/>
            <w:r w:rsidRPr="008A7CA8">
              <w:rPr>
                <w:sz w:val="18"/>
                <w:szCs w:val="18"/>
              </w:rPr>
              <w:t>yrs</w:t>
            </w:r>
            <w:proofErr w:type="spellEnd"/>
          </w:p>
        </w:tc>
        <w:tc>
          <w:tcPr>
            <w:tcW w:w="0" w:type="auto"/>
            <w:shd w:val="clear" w:color="auto" w:fill="D0CECE" w:themeFill="background2" w:themeFillShade="E6"/>
          </w:tcPr>
          <w:p w14:paraId="09CEB6C0" w14:textId="1AC52DA2" w:rsidR="000537F9" w:rsidRPr="008A7CA8" w:rsidRDefault="000537F9" w:rsidP="00912541">
            <w:pPr>
              <w:rPr>
                <w:sz w:val="18"/>
                <w:szCs w:val="18"/>
                <w:lang w:eastAsia="ja-JP"/>
              </w:rPr>
            </w:pPr>
            <w:r w:rsidRPr="008A7CA8">
              <w:rPr>
                <w:sz w:val="18"/>
                <w:szCs w:val="18"/>
              </w:rPr>
              <w:t>1.25 (0.50-2.00) vs. 0.50 (0.00-1.16)</w:t>
            </w:r>
          </w:p>
        </w:tc>
        <w:tc>
          <w:tcPr>
            <w:tcW w:w="0" w:type="auto"/>
            <w:shd w:val="clear" w:color="auto" w:fill="D0CECE" w:themeFill="background2" w:themeFillShade="E6"/>
          </w:tcPr>
          <w:p w14:paraId="3DE0BA0C" w14:textId="21E3AA34" w:rsidR="000537F9" w:rsidRPr="008A7CA8" w:rsidRDefault="000537F9" w:rsidP="00912541">
            <w:pPr>
              <w:rPr>
                <w:sz w:val="18"/>
                <w:szCs w:val="18"/>
                <w:lang w:eastAsia="ja-JP"/>
              </w:rPr>
            </w:pPr>
            <w:r w:rsidRPr="008A7CA8">
              <w:rPr>
                <w:sz w:val="18"/>
                <w:szCs w:val="18"/>
              </w:rPr>
              <w:t>Total iliac calcification (without distal aortic segment)</w:t>
            </w:r>
          </w:p>
        </w:tc>
        <w:tc>
          <w:tcPr>
            <w:tcW w:w="0" w:type="auto"/>
            <w:shd w:val="clear" w:color="auto" w:fill="D0CECE" w:themeFill="background2" w:themeFillShade="E6"/>
          </w:tcPr>
          <w:p w14:paraId="63ADD3E0" w14:textId="319F08B7" w:rsidR="000537F9" w:rsidRPr="008A7CA8" w:rsidRDefault="000537F9" w:rsidP="00912541">
            <w:pPr>
              <w:rPr>
                <w:sz w:val="18"/>
                <w:szCs w:val="18"/>
                <w:lang w:eastAsia="ja-JP"/>
              </w:rPr>
            </w:pPr>
            <w:r w:rsidRPr="008A7CA8">
              <w:rPr>
                <w:sz w:val="18"/>
                <w:szCs w:val="18"/>
              </w:rPr>
              <w:fldChar w:fldCharType="begin" w:fldLock="1"/>
            </w:r>
            <w:r w:rsidR="0001017B">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sidRPr="008A7CA8">
              <w:rPr>
                <w:sz w:val="18"/>
                <w:szCs w:val="18"/>
              </w:rPr>
              <w:fldChar w:fldCharType="separate"/>
            </w:r>
            <w:r w:rsidR="00BD4E2F" w:rsidRPr="00BD4E2F">
              <w:rPr>
                <w:noProof/>
                <w:sz w:val="18"/>
                <w:szCs w:val="18"/>
              </w:rPr>
              <w:t>(16)</w:t>
            </w:r>
            <w:r w:rsidRPr="008A7CA8">
              <w:rPr>
                <w:sz w:val="18"/>
                <w:szCs w:val="18"/>
              </w:rPr>
              <w:fldChar w:fldCharType="end"/>
            </w:r>
          </w:p>
        </w:tc>
      </w:tr>
      <w:tr w:rsidR="00EE198B" w:rsidRPr="0001000C" w14:paraId="5E415CB8" w14:textId="75C87735"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CE508CB"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988C06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EBFE16" w14:textId="53E4547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6410F99" w14:textId="584EC5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700C57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A3B3B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0F1DA5"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9AFA40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dian total calcification score was 3 (2.2-3) in the patients declined for renal </w:t>
            </w:r>
          </w:p>
          <w:p w14:paraId="05F11F2F" w14:textId="3235333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ransplantation, with similar results in the different regions of the iliac arteries.</w:t>
            </w:r>
          </w:p>
        </w:tc>
        <w:tc>
          <w:tcPr>
            <w:tcW w:w="0" w:type="auto"/>
            <w:shd w:val="clear" w:color="auto" w:fill="D0CECE" w:themeFill="background2" w:themeFillShade="E6"/>
          </w:tcPr>
          <w:p w14:paraId="2C690A6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5322CD9"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09854D3" w14:textId="520247C4" w:rsidTr="008A7CA8">
        <w:tc>
          <w:tcPr>
            <w:tcW w:w="0" w:type="auto"/>
            <w:shd w:val="clear" w:color="auto" w:fill="D0CECE" w:themeFill="background2" w:themeFillShade="E6"/>
          </w:tcPr>
          <w:p w14:paraId="0B1B7D06" w14:textId="3CDD5140" w:rsidR="000537F9" w:rsidRPr="008A7CA8" w:rsidRDefault="000537F9" w:rsidP="00912541">
            <w:pPr>
              <w:cnfStyle w:val="001000000000" w:firstRow="0" w:lastRow="0" w:firstColumn="1" w:lastColumn="0" w:oddVBand="0" w:evenVBand="0" w:oddHBand="0" w:evenHBand="0" w:firstRowFirstColumn="0" w:firstRowLastColumn="0" w:lastRowFirstColumn="0" w:lastRowLastColumn="0"/>
              <w:rPr>
                <w:sz w:val="18"/>
                <w:szCs w:val="18"/>
                <w:lang w:eastAsia="ja-JP"/>
              </w:rPr>
            </w:pPr>
            <w:proofErr w:type="spellStart"/>
            <w:r w:rsidRPr="008A7CA8">
              <w:rPr>
                <w:sz w:val="18"/>
                <w:szCs w:val="18"/>
              </w:rPr>
              <w:t>Golembiewska</w:t>
            </w:r>
            <w:proofErr w:type="spellEnd"/>
            <w:r w:rsidRPr="008A7CA8">
              <w:rPr>
                <w:sz w:val="18"/>
                <w:szCs w:val="18"/>
              </w:rPr>
              <w:t xml:space="preserve"> E</w:t>
            </w:r>
          </w:p>
        </w:tc>
        <w:tc>
          <w:tcPr>
            <w:tcW w:w="0" w:type="auto"/>
            <w:shd w:val="clear" w:color="auto" w:fill="D0CECE" w:themeFill="background2" w:themeFillShade="E6"/>
          </w:tcPr>
          <w:p w14:paraId="70DB134A" w14:textId="1182D912" w:rsidR="000537F9" w:rsidRPr="008A7CA8" w:rsidRDefault="000537F9" w:rsidP="00912541">
            <w:pPr>
              <w:rPr>
                <w:sz w:val="18"/>
                <w:szCs w:val="18"/>
                <w:lang w:eastAsia="ja-JP"/>
              </w:rPr>
            </w:pPr>
            <w:r w:rsidRPr="008A7CA8">
              <w:rPr>
                <w:sz w:val="18"/>
                <w:szCs w:val="18"/>
              </w:rPr>
              <w:t>32033584</w:t>
            </w:r>
          </w:p>
        </w:tc>
        <w:tc>
          <w:tcPr>
            <w:tcW w:w="0" w:type="auto"/>
            <w:shd w:val="clear" w:color="auto" w:fill="D0CECE" w:themeFill="background2" w:themeFillShade="E6"/>
          </w:tcPr>
          <w:p w14:paraId="2E60B922" w14:textId="63CE52B1" w:rsidR="000537F9" w:rsidRPr="008A7CA8" w:rsidRDefault="000537F9" w:rsidP="00912541">
            <w:pPr>
              <w:rPr>
                <w:sz w:val="18"/>
                <w:szCs w:val="18"/>
                <w:lang w:eastAsia="ja-JP"/>
              </w:rPr>
            </w:pPr>
            <w:r w:rsidRPr="008A7CA8">
              <w:rPr>
                <w:sz w:val="18"/>
                <w:szCs w:val="18"/>
              </w:rPr>
              <w:t>Sweden</w:t>
            </w:r>
          </w:p>
        </w:tc>
        <w:tc>
          <w:tcPr>
            <w:tcW w:w="0" w:type="auto"/>
            <w:shd w:val="clear" w:color="auto" w:fill="D0CECE" w:themeFill="background2" w:themeFillShade="E6"/>
          </w:tcPr>
          <w:p w14:paraId="4C2567CA" w14:textId="7D473141" w:rsidR="000537F9" w:rsidRPr="008A7CA8" w:rsidRDefault="000537F9" w:rsidP="00912541">
            <w:pPr>
              <w:rPr>
                <w:sz w:val="18"/>
                <w:szCs w:val="18"/>
                <w:lang w:eastAsia="ja-JP"/>
              </w:rPr>
            </w:pPr>
            <w:r w:rsidRPr="008A7CA8">
              <w:rPr>
                <w:sz w:val="18"/>
                <w:szCs w:val="18"/>
              </w:rPr>
              <w:t>2020</w:t>
            </w:r>
          </w:p>
        </w:tc>
        <w:tc>
          <w:tcPr>
            <w:tcW w:w="0" w:type="auto"/>
            <w:shd w:val="clear" w:color="auto" w:fill="D0CECE" w:themeFill="background2" w:themeFillShade="E6"/>
          </w:tcPr>
          <w:p w14:paraId="1B5967CC" w14:textId="2F398C77" w:rsidR="000537F9" w:rsidRPr="008A7CA8" w:rsidRDefault="000537F9" w:rsidP="00912541">
            <w:pPr>
              <w:rPr>
                <w:sz w:val="18"/>
                <w:szCs w:val="18"/>
                <w:lang w:eastAsia="ja-JP"/>
              </w:rPr>
            </w:pPr>
            <w:r w:rsidRPr="008A7CA8">
              <w:rPr>
                <w:sz w:val="18"/>
                <w:szCs w:val="18"/>
              </w:rPr>
              <w:t>5-5D</w:t>
            </w:r>
          </w:p>
        </w:tc>
        <w:tc>
          <w:tcPr>
            <w:tcW w:w="0" w:type="auto"/>
            <w:shd w:val="clear" w:color="auto" w:fill="D0CECE" w:themeFill="background2" w:themeFillShade="E6"/>
          </w:tcPr>
          <w:p w14:paraId="4FEFC02B" w14:textId="4DCE82D4" w:rsidR="000537F9" w:rsidRPr="008A7CA8" w:rsidRDefault="000537F9" w:rsidP="00912541">
            <w:pPr>
              <w:rPr>
                <w:sz w:val="18"/>
                <w:szCs w:val="18"/>
                <w:lang w:eastAsia="ja-JP"/>
              </w:rPr>
            </w:pPr>
            <w:r w:rsidRPr="008A7CA8">
              <w:rPr>
                <w:sz w:val="18"/>
                <w:szCs w:val="18"/>
              </w:rPr>
              <w:t>149</w:t>
            </w:r>
          </w:p>
        </w:tc>
        <w:tc>
          <w:tcPr>
            <w:tcW w:w="0" w:type="auto"/>
            <w:shd w:val="clear" w:color="auto" w:fill="D0CECE" w:themeFill="background2" w:themeFillShade="E6"/>
          </w:tcPr>
          <w:p w14:paraId="3384A094" w14:textId="79F7E631" w:rsidR="000537F9" w:rsidRPr="008A7CA8" w:rsidRDefault="000537F9" w:rsidP="00912541">
            <w:pPr>
              <w:rPr>
                <w:sz w:val="18"/>
                <w:szCs w:val="18"/>
                <w:lang w:eastAsia="ja-JP"/>
              </w:rPr>
            </w:pPr>
            <w:r w:rsidRPr="008A7CA8">
              <w:rPr>
                <w:sz w:val="18"/>
                <w:szCs w:val="18"/>
              </w:rPr>
              <w:t>Copeptin (1-SD increase)</w:t>
            </w:r>
          </w:p>
        </w:tc>
        <w:tc>
          <w:tcPr>
            <w:tcW w:w="0" w:type="auto"/>
            <w:shd w:val="clear" w:color="auto" w:fill="D0CECE" w:themeFill="background2" w:themeFillShade="E6"/>
          </w:tcPr>
          <w:p w14:paraId="02111062" w14:textId="3646CF9A" w:rsidR="000537F9" w:rsidRPr="008A7CA8" w:rsidRDefault="000537F9" w:rsidP="00912541">
            <w:pPr>
              <w:rPr>
                <w:sz w:val="18"/>
                <w:szCs w:val="18"/>
                <w:lang w:eastAsia="ja-JP"/>
              </w:rPr>
            </w:pPr>
            <w:r w:rsidRPr="008A7CA8">
              <w:rPr>
                <w:sz w:val="18"/>
                <w:szCs w:val="18"/>
              </w:rPr>
              <w:t>OR 1.6 (1.1–2.6)</w:t>
            </w:r>
          </w:p>
        </w:tc>
        <w:tc>
          <w:tcPr>
            <w:tcW w:w="0" w:type="auto"/>
            <w:shd w:val="clear" w:color="auto" w:fill="D0CECE" w:themeFill="background2" w:themeFillShade="E6"/>
          </w:tcPr>
          <w:p w14:paraId="29EADA79" w14:textId="61805ACB" w:rsidR="000537F9" w:rsidRPr="008A7CA8" w:rsidRDefault="000537F9" w:rsidP="00912541">
            <w:pPr>
              <w:rPr>
                <w:sz w:val="18"/>
                <w:szCs w:val="18"/>
                <w:lang w:eastAsia="ja-JP"/>
              </w:rPr>
            </w:pPr>
            <w:r w:rsidRPr="008A7CA8">
              <w:rPr>
                <w:sz w:val="18"/>
                <w:szCs w:val="18"/>
              </w:rPr>
              <w:t>Inferior epigastric artery &amp; CACS</w:t>
            </w:r>
          </w:p>
        </w:tc>
        <w:tc>
          <w:tcPr>
            <w:tcW w:w="0" w:type="auto"/>
            <w:shd w:val="clear" w:color="auto" w:fill="D0CECE" w:themeFill="background2" w:themeFillShade="E6"/>
          </w:tcPr>
          <w:p w14:paraId="0B7E92C0" w14:textId="2F92F295" w:rsidR="000537F9" w:rsidRPr="008A7CA8" w:rsidRDefault="000537F9" w:rsidP="00912541">
            <w:pPr>
              <w:rPr>
                <w:sz w:val="18"/>
                <w:szCs w:val="18"/>
                <w:lang w:eastAsia="ja-JP"/>
              </w:rPr>
            </w:pPr>
            <w:r w:rsidRPr="008A7CA8">
              <w:rPr>
                <w:sz w:val="18"/>
                <w:szCs w:val="18"/>
              </w:rPr>
              <w:fldChar w:fldCharType="begin" w:fldLock="1"/>
            </w:r>
            <w:r w:rsidR="00AA6DE4">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71)","plainTextFormattedCitation":"(71)","previouslyFormattedCitation":"(71)"},"properties":{"noteIndex":0},"schema":"https://github.com/citation-style-language/schema/raw/master/csl-citation.json"}</w:instrText>
            </w:r>
            <w:r w:rsidRPr="008A7CA8">
              <w:rPr>
                <w:sz w:val="18"/>
                <w:szCs w:val="18"/>
              </w:rPr>
              <w:fldChar w:fldCharType="separate"/>
            </w:r>
            <w:r w:rsidR="00AA6DE4" w:rsidRPr="00AA6DE4">
              <w:rPr>
                <w:noProof/>
                <w:sz w:val="18"/>
                <w:szCs w:val="18"/>
              </w:rPr>
              <w:t>(71)</w:t>
            </w:r>
            <w:r w:rsidRPr="008A7CA8">
              <w:rPr>
                <w:sz w:val="18"/>
                <w:szCs w:val="18"/>
              </w:rPr>
              <w:fldChar w:fldCharType="end"/>
            </w:r>
          </w:p>
        </w:tc>
      </w:tr>
      <w:tr w:rsidR="00EE198B" w:rsidRPr="0001000C" w14:paraId="5A1A9F6D" w14:textId="49DC027C"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C6B2487"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0ADC13FC"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F45581" w14:textId="1F7FF4B9"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1478FA" w14:textId="4FAB269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84F9E7"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97408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751379F"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970C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chanisms of vascular calcification in CKD. In the setting of </w:t>
            </w:r>
            <w:proofErr w:type="spellStart"/>
            <w:r w:rsidRPr="008A7CA8">
              <w:rPr>
                <w:sz w:val="18"/>
                <w:szCs w:val="18"/>
              </w:rPr>
              <w:t>uraemic</w:t>
            </w:r>
            <w:proofErr w:type="spellEnd"/>
            <w:r w:rsidRPr="008A7CA8">
              <w:rPr>
                <w:sz w:val="18"/>
                <w:szCs w:val="18"/>
              </w:rPr>
              <w:t xml:space="preserve"> milieu, activation of renin-angiotensin and vasopressin systems,</w:t>
            </w:r>
          </w:p>
          <w:p w14:paraId="21CF9D83" w14:textId="1ECF335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upregulation of sodium-dependent phosphate transporter Pit-1 promotes </w:t>
            </w:r>
            <w:proofErr w:type="spellStart"/>
            <w:r w:rsidRPr="008A7CA8">
              <w:rPr>
                <w:sz w:val="18"/>
                <w:szCs w:val="18"/>
              </w:rPr>
              <w:t>osteochondrocytic</w:t>
            </w:r>
            <w:proofErr w:type="spellEnd"/>
            <w:r w:rsidRPr="008A7CA8">
              <w:rPr>
                <w:sz w:val="18"/>
                <w:szCs w:val="18"/>
              </w:rPr>
              <w:t xml:space="preserve"> transformation and apoptosis of vascular smooth muscle cell (VSMC) and, in consequence, accelerated vascular calcification</w:t>
            </w:r>
          </w:p>
        </w:tc>
        <w:tc>
          <w:tcPr>
            <w:tcW w:w="0" w:type="auto"/>
            <w:shd w:val="clear" w:color="auto" w:fill="D0CECE" w:themeFill="background2" w:themeFillShade="E6"/>
          </w:tcPr>
          <w:p w14:paraId="3D8A67F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A6915A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2B1CEA8" w14:textId="0B39263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46316883" w14:textId="7900CE98" w:rsidR="000537F9" w:rsidRPr="008A7CA8" w:rsidRDefault="000537F9" w:rsidP="00912541">
            <w:pPr>
              <w:rPr>
                <w:sz w:val="18"/>
                <w:szCs w:val="18"/>
                <w:lang w:eastAsia="ja-JP"/>
              </w:rPr>
            </w:pPr>
          </w:p>
        </w:tc>
        <w:tc>
          <w:tcPr>
            <w:tcW w:w="0" w:type="auto"/>
            <w:shd w:val="clear" w:color="auto" w:fill="D0CECE" w:themeFill="background2" w:themeFillShade="E6"/>
          </w:tcPr>
          <w:p w14:paraId="269A0C78" w14:textId="2F555D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23C603" w14:textId="437660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48582E8" w14:textId="56B6F2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2FAF469" w14:textId="2DACBC0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07F4706" w14:textId="51BBD37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060E65F" w14:textId="0DF1D4F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Higher Age (1-SD increase)</w:t>
            </w:r>
          </w:p>
        </w:tc>
        <w:tc>
          <w:tcPr>
            <w:tcW w:w="0" w:type="auto"/>
            <w:shd w:val="clear" w:color="auto" w:fill="D0CECE" w:themeFill="background2" w:themeFillShade="E6"/>
          </w:tcPr>
          <w:p w14:paraId="70727332" w14:textId="1184F13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2.5 (1.5–4.1)</w:t>
            </w:r>
          </w:p>
        </w:tc>
        <w:tc>
          <w:tcPr>
            <w:tcW w:w="0" w:type="auto"/>
            <w:shd w:val="clear" w:color="auto" w:fill="D0CECE" w:themeFill="background2" w:themeFillShade="E6"/>
          </w:tcPr>
          <w:p w14:paraId="0FE4B16A" w14:textId="482D71A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BE844F" w14:textId="22C0594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20403B56" w14:textId="6916558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88A8FF0" w14:textId="2669CF75" w:rsidR="000537F9" w:rsidRPr="008A7CA8" w:rsidRDefault="000537F9" w:rsidP="00912541">
            <w:pPr>
              <w:rPr>
                <w:sz w:val="18"/>
                <w:szCs w:val="18"/>
                <w:lang w:eastAsia="ja-JP"/>
              </w:rPr>
            </w:pPr>
          </w:p>
        </w:tc>
        <w:tc>
          <w:tcPr>
            <w:tcW w:w="0" w:type="auto"/>
            <w:shd w:val="clear" w:color="auto" w:fill="D0CECE" w:themeFill="background2" w:themeFillShade="E6"/>
          </w:tcPr>
          <w:p w14:paraId="01B95ACF" w14:textId="53740ED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FC6BE2" w14:textId="68E5D04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3FC308F" w14:textId="614D2DE0"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A6818B6" w14:textId="21414DA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688CC4F" w14:textId="1552B6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2E376C0" w14:textId="34257AE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Diabetes</w:t>
            </w:r>
          </w:p>
        </w:tc>
        <w:tc>
          <w:tcPr>
            <w:tcW w:w="0" w:type="auto"/>
            <w:shd w:val="clear" w:color="auto" w:fill="D0CECE" w:themeFill="background2" w:themeFillShade="E6"/>
          </w:tcPr>
          <w:p w14:paraId="3B4F6264" w14:textId="1CE8E02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R 23.2 (2.5–210.5)</w:t>
            </w:r>
          </w:p>
        </w:tc>
        <w:tc>
          <w:tcPr>
            <w:tcW w:w="0" w:type="auto"/>
            <w:shd w:val="clear" w:color="auto" w:fill="D0CECE" w:themeFill="background2" w:themeFillShade="E6"/>
          </w:tcPr>
          <w:p w14:paraId="5FC77D1F" w14:textId="1041A24C"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A5D478" w14:textId="2F028F5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83B6430" w14:textId="77777777" w:rsidTr="008A7CA8">
        <w:tc>
          <w:tcPr>
            <w:tcW w:w="0" w:type="auto"/>
            <w:shd w:val="clear" w:color="auto" w:fill="D0CECE" w:themeFill="background2" w:themeFillShade="E6"/>
          </w:tcPr>
          <w:p w14:paraId="00DAC7D0" w14:textId="59C3AD3D" w:rsidR="000537F9" w:rsidRPr="008A7CA8" w:rsidRDefault="000537F9"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6430301B" w14:textId="42D9EEFA" w:rsidR="000537F9" w:rsidRPr="008A7CA8" w:rsidRDefault="000537F9" w:rsidP="00DB0A5F">
            <w:pPr>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27B268D5" w14:textId="3DB1C34A" w:rsidR="000537F9" w:rsidRPr="008A7CA8" w:rsidRDefault="000537F9" w:rsidP="00DB0A5F">
            <w:pPr>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26C7D56" w14:textId="679DB8E2" w:rsidR="000537F9" w:rsidRPr="008A7CA8" w:rsidRDefault="000537F9" w:rsidP="00DB0A5F">
            <w:pPr>
              <w:rPr>
                <w:sz w:val="18"/>
                <w:szCs w:val="18"/>
                <w:lang w:eastAsia="ja-JP"/>
              </w:rPr>
            </w:pPr>
            <w:r w:rsidRPr="008A7CA8">
              <w:rPr>
                <w:sz w:val="18"/>
                <w:szCs w:val="18"/>
                <w:lang w:eastAsia="ja-JP"/>
              </w:rPr>
              <w:t>2017</w:t>
            </w:r>
          </w:p>
        </w:tc>
        <w:tc>
          <w:tcPr>
            <w:tcW w:w="0" w:type="auto"/>
            <w:shd w:val="clear" w:color="auto" w:fill="D0CECE" w:themeFill="background2" w:themeFillShade="E6"/>
          </w:tcPr>
          <w:p w14:paraId="17110A6F" w14:textId="28CAAF7D" w:rsidR="000537F9" w:rsidRPr="008A7CA8" w:rsidRDefault="000537F9" w:rsidP="00DB0A5F">
            <w:pPr>
              <w:rPr>
                <w:sz w:val="18"/>
                <w:szCs w:val="18"/>
                <w:lang w:eastAsia="ja-JP"/>
              </w:rPr>
            </w:pPr>
            <w:r w:rsidRPr="008A7CA8">
              <w:rPr>
                <w:sz w:val="18"/>
                <w:szCs w:val="18"/>
                <w:lang w:eastAsia="ja-JP"/>
              </w:rPr>
              <w:t>5D-5T</w:t>
            </w:r>
          </w:p>
        </w:tc>
        <w:tc>
          <w:tcPr>
            <w:tcW w:w="0" w:type="auto"/>
            <w:shd w:val="clear" w:color="auto" w:fill="D0CECE" w:themeFill="background2" w:themeFillShade="E6"/>
          </w:tcPr>
          <w:p w14:paraId="03CA1507" w14:textId="02BB0BC8" w:rsidR="000537F9" w:rsidRPr="008A7CA8" w:rsidRDefault="000537F9" w:rsidP="00DB0A5F">
            <w:pPr>
              <w:rPr>
                <w:sz w:val="18"/>
                <w:szCs w:val="18"/>
                <w:lang w:eastAsia="ja-JP"/>
              </w:rPr>
            </w:pPr>
            <w:r w:rsidRPr="008A7CA8">
              <w:rPr>
                <w:sz w:val="18"/>
                <w:szCs w:val="18"/>
                <w:lang w:eastAsia="ja-JP"/>
              </w:rPr>
              <w:t>240</w:t>
            </w:r>
          </w:p>
        </w:tc>
        <w:tc>
          <w:tcPr>
            <w:tcW w:w="0" w:type="auto"/>
            <w:shd w:val="clear" w:color="auto" w:fill="D0CECE" w:themeFill="background2" w:themeFillShade="E6"/>
          </w:tcPr>
          <w:p w14:paraId="51053F7C" w14:textId="6180714E" w:rsidR="000537F9" w:rsidRPr="008A7CA8" w:rsidRDefault="000537F9" w:rsidP="00DB0A5F">
            <w:pPr>
              <w:rPr>
                <w:sz w:val="18"/>
                <w:szCs w:val="18"/>
              </w:rPr>
            </w:pPr>
            <w:r w:rsidRPr="008A7CA8">
              <w:rPr>
                <w:sz w:val="18"/>
                <w:szCs w:val="18"/>
                <w:lang w:eastAsia="ja-JP"/>
              </w:rPr>
              <w:t>Statins</w:t>
            </w:r>
          </w:p>
        </w:tc>
        <w:tc>
          <w:tcPr>
            <w:tcW w:w="0" w:type="auto"/>
            <w:shd w:val="clear" w:color="auto" w:fill="D0CECE" w:themeFill="background2" w:themeFillShade="E6"/>
          </w:tcPr>
          <w:p w14:paraId="51616644" w14:textId="4C685559" w:rsidR="000537F9" w:rsidRPr="008A7CA8" w:rsidRDefault="000537F9" w:rsidP="00DB0A5F">
            <w:pPr>
              <w:rPr>
                <w:sz w:val="18"/>
                <w:szCs w:val="18"/>
              </w:rPr>
            </w:pPr>
            <w:r w:rsidRPr="008A7CA8">
              <w:rPr>
                <w:sz w:val="18"/>
                <w:szCs w:val="18"/>
                <w:lang w:eastAsia="ja-JP"/>
              </w:rPr>
              <w:t xml:space="preserve">Model with </w:t>
            </w:r>
            <w:proofErr w:type="spellStart"/>
            <w:r w:rsidRPr="008A7CA8">
              <w:rPr>
                <w:sz w:val="18"/>
                <w:szCs w:val="18"/>
                <w:lang w:eastAsia="ja-JP"/>
              </w:rPr>
              <w:t>hsCRP</w:t>
            </w:r>
            <w:proofErr w:type="spellEnd"/>
            <w:r w:rsidRPr="008A7CA8">
              <w:rPr>
                <w:sz w:val="18"/>
                <w:szCs w:val="18"/>
                <w:lang w:eastAsia="ja-JP"/>
              </w:rPr>
              <w:t>: estimate = 0.29, se = 0.11, p = 0.009</w:t>
            </w:r>
          </w:p>
        </w:tc>
        <w:tc>
          <w:tcPr>
            <w:tcW w:w="0" w:type="auto"/>
            <w:shd w:val="clear" w:color="auto" w:fill="D0CECE" w:themeFill="background2" w:themeFillShade="E6"/>
          </w:tcPr>
          <w:p w14:paraId="209D1FF6" w14:textId="7D04B306" w:rsidR="000537F9" w:rsidRPr="008A7CA8" w:rsidRDefault="000537F9" w:rsidP="00DB0A5F">
            <w:pPr>
              <w:rPr>
                <w:sz w:val="18"/>
                <w:szCs w:val="18"/>
                <w:lang w:eastAsia="ja-JP"/>
              </w:rPr>
            </w:pPr>
            <w:r w:rsidRPr="008A7CA8">
              <w:rPr>
                <w:sz w:val="18"/>
                <w:szCs w:val="18"/>
                <w:lang w:eastAsia="ja-JP"/>
              </w:rPr>
              <w:t>CACS</w:t>
            </w:r>
          </w:p>
        </w:tc>
        <w:tc>
          <w:tcPr>
            <w:tcW w:w="0" w:type="auto"/>
            <w:shd w:val="clear" w:color="auto" w:fill="D0CECE" w:themeFill="background2" w:themeFillShade="E6"/>
          </w:tcPr>
          <w:p w14:paraId="46DFF15D" w14:textId="53681D2B" w:rsidR="000537F9" w:rsidRPr="008A7CA8" w:rsidRDefault="000537F9" w:rsidP="00DB0A5F">
            <w:pPr>
              <w:rPr>
                <w:sz w:val="18"/>
                <w:szCs w:val="18"/>
                <w:lang w:eastAsia="ja-JP"/>
              </w:rPr>
            </w:pPr>
            <w:r w:rsidRPr="008A7CA8">
              <w:rPr>
                <w:sz w:val="18"/>
                <w:szCs w:val="18"/>
              </w:rPr>
              <w:fldChar w:fldCharType="begin" w:fldLock="1"/>
            </w:r>
            <w:r w:rsidR="00AA6DE4">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2)","plainTextFormattedCitation":"(72)","previouslyFormattedCitation":"(72)"},"properties":{"noteIndex":0},"schema":"https://github.com/citation-style-language/schema/raw/master/csl-citation.json"}</w:instrText>
            </w:r>
            <w:r w:rsidRPr="008A7CA8">
              <w:rPr>
                <w:sz w:val="18"/>
                <w:szCs w:val="18"/>
              </w:rPr>
              <w:fldChar w:fldCharType="separate"/>
            </w:r>
            <w:r w:rsidR="00AA6DE4" w:rsidRPr="00AA6DE4">
              <w:rPr>
                <w:noProof/>
                <w:sz w:val="18"/>
                <w:szCs w:val="18"/>
                <w:lang w:eastAsia="ja-JP"/>
              </w:rPr>
              <w:t>(72)</w:t>
            </w:r>
            <w:r w:rsidRPr="008A7CA8">
              <w:rPr>
                <w:sz w:val="18"/>
                <w:szCs w:val="18"/>
              </w:rPr>
              <w:fldChar w:fldCharType="end"/>
            </w:r>
          </w:p>
        </w:tc>
      </w:tr>
      <w:tr w:rsidR="00EE198B" w:rsidRPr="0001000C" w14:paraId="13B5F86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FC834E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EA387D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29F4D3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616E4D"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8D152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55B5E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218C53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D0CECE" w:themeFill="background2" w:themeFillShade="E6"/>
          </w:tcPr>
          <w:p w14:paraId="2B530D9A" w14:textId="48BB5BA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lang w:eastAsia="ja-JP"/>
              </w:rPr>
              <w:t>Model with IL-6: estimate = 0.44, se = 0.14, p = 0.001</w:t>
            </w:r>
          </w:p>
        </w:tc>
        <w:tc>
          <w:tcPr>
            <w:tcW w:w="0" w:type="auto"/>
            <w:shd w:val="clear" w:color="auto" w:fill="D0CECE" w:themeFill="background2" w:themeFillShade="E6"/>
          </w:tcPr>
          <w:p w14:paraId="2C3D840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FE7AB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2A96A0F" w14:textId="6430DCD9" w:rsidTr="008A7CA8">
        <w:tc>
          <w:tcPr>
            <w:tcW w:w="0" w:type="auto"/>
            <w:shd w:val="clear" w:color="auto" w:fill="D0CECE" w:themeFill="background2" w:themeFillShade="E6"/>
          </w:tcPr>
          <w:p w14:paraId="60CD5D01" w14:textId="2D52CF49" w:rsidR="000537F9" w:rsidRPr="008A7CA8" w:rsidRDefault="000537F9"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8A7CA8">
              <w:rPr>
                <w:sz w:val="18"/>
                <w:szCs w:val="18"/>
              </w:rPr>
              <w:t>Scialla JJ</w:t>
            </w:r>
          </w:p>
        </w:tc>
        <w:tc>
          <w:tcPr>
            <w:tcW w:w="0" w:type="auto"/>
            <w:shd w:val="clear" w:color="auto" w:fill="D0CECE" w:themeFill="background2" w:themeFillShade="E6"/>
          </w:tcPr>
          <w:p w14:paraId="4F5DC001" w14:textId="5CE6FF4E" w:rsidR="000537F9" w:rsidRPr="008A7CA8" w:rsidRDefault="000537F9" w:rsidP="00DB0A5F">
            <w:pPr>
              <w:rPr>
                <w:sz w:val="18"/>
                <w:szCs w:val="18"/>
                <w:lang w:eastAsia="ja-JP"/>
              </w:rPr>
            </w:pPr>
            <w:r w:rsidRPr="008A7CA8">
              <w:rPr>
                <w:sz w:val="18"/>
                <w:szCs w:val="18"/>
              </w:rPr>
              <w:t>21940840</w:t>
            </w:r>
          </w:p>
        </w:tc>
        <w:tc>
          <w:tcPr>
            <w:tcW w:w="0" w:type="auto"/>
            <w:shd w:val="clear" w:color="auto" w:fill="D0CECE" w:themeFill="background2" w:themeFillShade="E6"/>
          </w:tcPr>
          <w:p w14:paraId="5702439C" w14:textId="24DD40BC" w:rsidR="000537F9" w:rsidRPr="008A7CA8" w:rsidRDefault="000537F9" w:rsidP="00DB0A5F">
            <w:pPr>
              <w:rPr>
                <w:sz w:val="18"/>
                <w:szCs w:val="18"/>
                <w:lang w:eastAsia="ja-JP"/>
              </w:rPr>
            </w:pPr>
            <w:r w:rsidRPr="008A7CA8">
              <w:rPr>
                <w:sz w:val="18"/>
                <w:szCs w:val="18"/>
              </w:rPr>
              <w:t>USA</w:t>
            </w:r>
          </w:p>
        </w:tc>
        <w:tc>
          <w:tcPr>
            <w:tcW w:w="0" w:type="auto"/>
            <w:shd w:val="clear" w:color="auto" w:fill="D0CECE" w:themeFill="background2" w:themeFillShade="E6"/>
          </w:tcPr>
          <w:p w14:paraId="19402234" w14:textId="57092744" w:rsidR="000537F9" w:rsidRPr="008A7CA8" w:rsidRDefault="000537F9" w:rsidP="00DB0A5F">
            <w:pPr>
              <w:rPr>
                <w:sz w:val="18"/>
                <w:szCs w:val="18"/>
                <w:lang w:eastAsia="ja-JP"/>
              </w:rPr>
            </w:pPr>
            <w:r w:rsidRPr="008A7CA8">
              <w:rPr>
                <w:sz w:val="18"/>
                <w:szCs w:val="18"/>
              </w:rPr>
              <w:t>2011</w:t>
            </w:r>
          </w:p>
        </w:tc>
        <w:tc>
          <w:tcPr>
            <w:tcW w:w="0" w:type="auto"/>
            <w:shd w:val="clear" w:color="auto" w:fill="D0CECE" w:themeFill="background2" w:themeFillShade="E6"/>
          </w:tcPr>
          <w:p w14:paraId="7BBA3B4D" w14:textId="153433AC" w:rsidR="000537F9" w:rsidRPr="008A7CA8" w:rsidRDefault="000537F9" w:rsidP="00DB0A5F">
            <w:pPr>
              <w:rPr>
                <w:sz w:val="18"/>
                <w:szCs w:val="18"/>
                <w:lang w:eastAsia="ja-JP"/>
              </w:rPr>
            </w:pPr>
            <w:r w:rsidRPr="008A7CA8">
              <w:rPr>
                <w:sz w:val="18"/>
                <w:szCs w:val="18"/>
              </w:rPr>
              <w:t>1-5</w:t>
            </w:r>
          </w:p>
        </w:tc>
        <w:tc>
          <w:tcPr>
            <w:tcW w:w="0" w:type="auto"/>
            <w:shd w:val="clear" w:color="auto" w:fill="D0CECE" w:themeFill="background2" w:themeFillShade="E6"/>
          </w:tcPr>
          <w:p w14:paraId="0EAF0A68" w14:textId="77777777" w:rsidR="000537F9" w:rsidRPr="008A7CA8" w:rsidRDefault="000537F9" w:rsidP="00DB0A5F">
            <w:pPr>
              <w:rPr>
                <w:sz w:val="18"/>
                <w:szCs w:val="18"/>
              </w:rPr>
            </w:pPr>
            <w:r w:rsidRPr="008A7CA8">
              <w:rPr>
                <w:sz w:val="18"/>
                <w:szCs w:val="18"/>
              </w:rPr>
              <w:t>351</w:t>
            </w:r>
          </w:p>
          <w:p w14:paraId="3281EEE9" w14:textId="6C2EDEBE" w:rsidR="000537F9" w:rsidRPr="008A7CA8" w:rsidRDefault="000537F9" w:rsidP="00DB0A5F">
            <w:pPr>
              <w:rPr>
                <w:sz w:val="18"/>
                <w:szCs w:val="18"/>
                <w:lang w:eastAsia="ja-JP"/>
              </w:rPr>
            </w:pPr>
            <w:r w:rsidRPr="008A7CA8">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shd w:val="clear" w:color="auto" w:fill="D0CECE" w:themeFill="background2" w:themeFillShade="E6"/>
          </w:tcPr>
          <w:p w14:paraId="5D0EC96D" w14:textId="27E3D8DA" w:rsidR="000537F9" w:rsidRPr="008A7CA8" w:rsidRDefault="000537F9" w:rsidP="00DB0A5F">
            <w:pPr>
              <w:rPr>
                <w:sz w:val="18"/>
                <w:szCs w:val="18"/>
                <w:lang w:eastAsia="ja-JP"/>
              </w:rPr>
            </w:pPr>
            <w:r w:rsidRPr="008A7CA8">
              <w:rPr>
                <w:sz w:val="18"/>
                <w:szCs w:val="18"/>
              </w:rPr>
              <w:t>Osteoprotegerin (OPG)</w:t>
            </w:r>
          </w:p>
        </w:tc>
        <w:tc>
          <w:tcPr>
            <w:tcW w:w="0" w:type="auto"/>
            <w:shd w:val="clear" w:color="auto" w:fill="D0CECE" w:themeFill="background2" w:themeFillShade="E6"/>
          </w:tcPr>
          <w:p w14:paraId="1B5254CF" w14:textId="6B02E402" w:rsidR="000537F9" w:rsidRPr="008A7CA8" w:rsidRDefault="000537F9" w:rsidP="00DB0A5F">
            <w:pPr>
              <w:rPr>
                <w:sz w:val="18"/>
                <w:szCs w:val="18"/>
                <w:lang w:eastAsia="ja-JP"/>
              </w:rPr>
            </w:pPr>
            <w:r w:rsidRPr="008A7CA8">
              <w:rPr>
                <w:sz w:val="18"/>
                <w:szCs w:val="18"/>
              </w:rPr>
              <w:t>Reference</w:t>
            </w:r>
          </w:p>
        </w:tc>
        <w:tc>
          <w:tcPr>
            <w:tcW w:w="0" w:type="auto"/>
            <w:shd w:val="clear" w:color="auto" w:fill="D0CECE" w:themeFill="background2" w:themeFillShade="E6"/>
          </w:tcPr>
          <w:p w14:paraId="60791993" w14:textId="68F1FF22" w:rsidR="000537F9" w:rsidRPr="008A7CA8" w:rsidRDefault="000537F9" w:rsidP="00DB0A5F">
            <w:pPr>
              <w:rPr>
                <w:sz w:val="18"/>
                <w:szCs w:val="18"/>
                <w:lang w:eastAsia="ja-JP"/>
              </w:rPr>
            </w:pPr>
            <w:r w:rsidRPr="008A7CA8">
              <w:rPr>
                <w:sz w:val="18"/>
                <w:szCs w:val="18"/>
              </w:rPr>
              <w:t>Ratio of aortic pulse wave velocity</w:t>
            </w:r>
          </w:p>
        </w:tc>
        <w:tc>
          <w:tcPr>
            <w:tcW w:w="0" w:type="auto"/>
            <w:shd w:val="clear" w:color="auto" w:fill="D0CECE" w:themeFill="background2" w:themeFillShade="E6"/>
          </w:tcPr>
          <w:p w14:paraId="60EB9CE9" w14:textId="483BD69F" w:rsidR="000537F9" w:rsidRPr="008A7CA8" w:rsidRDefault="000537F9" w:rsidP="00DB0A5F">
            <w:pPr>
              <w:rPr>
                <w:sz w:val="18"/>
                <w:szCs w:val="18"/>
                <w:lang w:eastAsia="ja-JP"/>
              </w:rPr>
            </w:pPr>
            <w:r w:rsidRPr="008A7CA8">
              <w:rPr>
                <w:sz w:val="18"/>
                <w:szCs w:val="18"/>
              </w:rPr>
              <w:fldChar w:fldCharType="begin" w:fldLock="1"/>
            </w:r>
            <w:r w:rsidR="00AA6DE4">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07)","plainTextFormattedCitation":"(107)","previouslyFormattedCitation":"(107)"},"properties":{"noteIndex":0},"schema":"https://github.com/citation-style-language/schema/raw/master/csl-citation.json"}</w:instrText>
            </w:r>
            <w:r w:rsidRPr="008A7CA8">
              <w:rPr>
                <w:sz w:val="18"/>
                <w:szCs w:val="18"/>
              </w:rPr>
              <w:fldChar w:fldCharType="separate"/>
            </w:r>
            <w:r w:rsidR="00AA6DE4" w:rsidRPr="00AA6DE4">
              <w:rPr>
                <w:noProof/>
                <w:sz w:val="18"/>
                <w:szCs w:val="18"/>
              </w:rPr>
              <w:t>(107)</w:t>
            </w:r>
            <w:r w:rsidRPr="008A7CA8">
              <w:rPr>
                <w:sz w:val="18"/>
                <w:szCs w:val="18"/>
              </w:rPr>
              <w:fldChar w:fldCharType="end"/>
            </w:r>
          </w:p>
        </w:tc>
      </w:tr>
      <w:tr w:rsidR="00EE198B" w:rsidRPr="0001000C" w14:paraId="551552C2"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5273D1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D5F53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D124B1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1D8384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EF3E41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D82409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8E84EC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22AE0F" w14:textId="6FC5910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Tertile 2 (5.05 to 7.45 </w:t>
            </w:r>
            <w:proofErr w:type="spellStart"/>
            <w:r w:rsidRPr="008A7CA8">
              <w:rPr>
                <w:sz w:val="18"/>
                <w:szCs w:val="18"/>
              </w:rPr>
              <w:t>pmol</w:t>
            </w:r>
            <w:proofErr w:type="spellEnd"/>
            <w:r w:rsidRPr="008A7CA8">
              <w:rPr>
                <w:sz w:val="18"/>
                <w:szCs w:val="18"/>
              </w:rPr>
              <w:t>/L): 1.06 (0.97– 1.15)</w:t>
            </w:r>
          </w:p>
        </w:tc>
        <w:tc>
          <w:tcPr>
            <w:tcW w:w="0" w:type="auto"/>
            <w:shd w:val="clear" w:color="auto" w:fill="D0CECE" w:themeFill="background2" w:themeFillShade="E6"/>
          </w:tcPr>
          <w:p w14:paraId="147C752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5A63A4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45A1F241"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067D0AA"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49BCE07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FB7BA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3C4D59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1430D2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5C37F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935BE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39888E" w14:textId="095A84C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Tertile 3 (7.46 to 22.31 </w:t>
            </w:r>
            <w:proofErr w:type="spellStart"/>
            <w:r w:rsidRPr="008A7CA8">
              <w:rPr>
                <w:sz w:val="18"/>
                <w:szCs w:val="18"/>
              </w:rPr>
              <w:t>pmol</w:t>
            </w:r>
            <w:proofErr w:type="spellEnd"/>
            <w:r w:rsidRPr="008A7CA8">
              <w:rPr>
                <w:sz w:val="18"/>
                <w:szCs w:val="18"/>
              </w:rPr>
              <w:t>/L): 1.10 (1.01– 1.20)</w:t>
            </w:r>
          </w:p>
        </w:tc>
        <w:tc>
          <w:tcPr>
            <w:tcW w:w="0" w:type="auto"/>
            <w:shd w:val="clear" w:color="auto" w:fill="D0CECE" w:themeFill="background2" w:themeFillShade="E6"/>
          </w:tcPr>
          <w:p w14:paraId="1E388F0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D4829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589D78E6"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33C9C3" w14:textId="5E4CA50B" w:rsidR="000537F9" w:rsidRPr="008A7CA8" w:rsidRDefault="000537F9" w:rsidP="00DB0A5F">
            <w:pPr>
              <w:rPr>
                <w:sz w:val="18"/>
                <w:szCs w:val="18"/>
                <w:lang w:eastAsia="ja-JP"/>
              </w:rPr>
            </w:pPr>
            <w:r w:rsidRPr="008A7CA8">
              <w:rPr>
                <w:sz w:val="18"/>
                <w:szCs w:val="18"/>
              </w:rPr>
              <w:t>Chen Z</w:t>
            </w:r>
          </w:p>
        </w:tc>
        <w:tc>
          <w:tcPr>
            <w:tcW w:w="0" w:type="auto"/>
            <w:shd w:val="clear" w:color="auto" w:fill="D0CECE" w:themeFill="background2" w:themeFillShade="E6"/>
          </w:tcPr>
          <w:p w14:paraId="21CFE7A7" w14:textId="3D648E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30777028</w:t>
            </w:r>
          </w:p>
        </w:tc>
        <w:tc>
          <w:tcPr>
            <w:tcW w:w="0" w:type="auto"/>
            <w:shd w:val="clear" w:color="auto" w:fill="D0CECE" w:themeFill="background2" w:themeFillShade="E6"/>
          </w:tcPr>
          <w:p w14:paraId="3FF6B2C8" w14:textId="55AD80D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6357693" w14:textId="7C34DE2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9</w:t>
            </w:r>
          </w:p>
        </w:tc>
        <w:tc>
          <w:tcPr>
            <w:tcW w:w="0" w:type="auto"/>
            <w:shd w:val="clear" w:color="auto" w:fill="D0CECE" w:themeFill="background2" w:themeFillShade="E6"/>
          </w:tcPr>
          <w:p w14:paraId="7C12D006" w14:textId="133B1F1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w:t>
            </w:r>
          </w:p>
        </w:tc>
        <w:tc>
          <w:tcPr>
            <w:tcW w:w="0" w:type="auto"/>
            <w:shd w:val="clear" w:color="auto" w:fill="D0CECE" w:themeFill="background2" w:themeFillShade="E6"/>
          </w:tcPr>
          <w:p w14:paraId="78C3624C" w14:textId="5E2378C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74</w:t>
            </w:r>
          </w:p>
        </w:tc>
        <w:tc>
          <w:tcPr>
            <w:tcW w:w="0" w:type="auto"/>
            <w:shd w:val="clear" w:color="auto" w:fill="D0CECE" w:themeFill="background2" w:themeFillShade="E6"/>
          </w:tcPr>
          <w:p w14:paraId="411CDF11" w14:textId="5875D36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otal body bone mineral density (</w:t>
            </w:r>
            <w:proofErr w:type="spellStart"/>
            <w:r w:rsidRPr="008A7CA8">
              <w:rPr>
                <w:sz w:val="18"/>
                <w:szCs w:val="18"/>
              </w:rPr>
              <w:t>tBMD</w:t>
            </w:r>
            <w:proofErr w:type="spellEnd"/>
            <w:r w:rsidRPr="008A7CA8">
              <w:rPr>
                <w:sz w:val="18"/>
                <w:szCs w:val="18"/>
              </w:rPr>
              <w:t>) in female</w:t>
            </w:r>
          </w:p>
        </w:tc>
        <w:tc>
          <w:tcPr>
            <w:tcW w:w="0" w:type="auto"/>
            <w:shd w:val="clear" w:color="auto" w:fill="D0CECE" w:themeFill="background2" w:themeFillShade="E6"/>
          </w:tcPr>
          <w:p w14:paraId="0BA66F03" w14:textId="3B3CE61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7, se = 0.12, p = 0.03</w:t>
            </w:r>
          </w:p>
        </w:tc>
        <w:tc>
          <w:tcPr>
            <w:tcW w:w="0" w:type="auto"/>
            <w:shd w:val="clear" w:color="auto" w:fill="D0CECE" w:themeFill="background2" w:themeFillShade="E6"/>
          </w:tcPr>
          <w:p w14:paraId="0AFD85C8" w14:textId="2A541D5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w:t>
            </w:r>
          </w:p>
        </w:tc>
        <w:tc>
          <w:tcPr>
            <w:tcW w:w="0" w:type="auto"/>
            <w:shd w:val="clear" w:color="auto" w:fill="D0CECE" w:themeFill="background2" w:themeFillShade="E6"/>
          </w:tcPr>
          <w:p w14:paraId="3B020C45" w14:textId="3E59A60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A6DE4">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note":"included","title":"Differences in association of lower bone mineral density with higher coronary calcification in female and male end-stage renal disease patients","type":"article-journal","volume":"20"},"uris":["http://www.mendeley.com/documents/?uuid=4e7027cf-5f27-33a7-b181-bd1160e4f0d3"]}],"mendeley":{"formattedCitation":"(157)","plainTextFormattedCitation":"(157)","previouslyFormattedCitation":"(157)"},"properties":{"noteIndex":0},"schema":"https://github.com/citation-style-language/schema/raw/master/csl-citation.json"}</w:instrText>
            </w:r>
            <w:r w:rsidRPr="008A7CA8">
              <w:rPr>
                <w:sz w:val="18"/>
                <w:szCs w:val="18"/>
              </w:rPr>
              <w:fldChar w:fldCharType="separate"/>
            </w:r>
            <w:r w:rsidR="00AA6DE4" w:rsidRPr="00AA6DE4">
              <w:rPr>
                <w:noProof/>
                <w:sz w:val="18"/>
                <w:szCs w:val="18"/>
              </w:rPr>
              <w:t>(157)</w:t>
            </w:r>
            <w:r w:rsidRPr="008A7CA8">
              <w:rPr>
                <w:sz w:val="18"/>
                <w:szCs w:val="18"/>
              </w:rPr>
              <w:fldChar w:fldCharType="end"/>
            </w:r>
          </w:p>
        </w:tc>
      </w:tr>
      <w:tr w:rsidR="00EE198B" w:rsidRPr="0001000C" w14:paraId="7EB5FCD7"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50F80A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2EC71C5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796629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F50E47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58959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70D50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EE854" w14:textId="3582662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MD at legs in female</w:t>
            </w:r>
          </w:p>
        </w:tc>
        <w:tc>
          <w:tcPr>
            <w:tcW w:w="0" w:type="auto"/>
            <w:shd w:val="clear" w:color="auto" w:fill="D0CECE" w:themeFill="background2" w:themeFillShade="E6"/>
          </w:tcPr>
          <w:p w14:paraId="66A3CFCE" w14:textId="6696445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8, se = 0.12, p = 0.02</w:t>
            </w:r>
          </w:p>
        </w:tc>
        <w:tc>
          <w:tcPr>
            <w:tcW w:w="0" w:type="auto"/>
            <w:shd w:val="clear" w:color="auto" w:fill="D0CECE" w:themeFill="background2" w:themeFillShade="E6"/>
          </w:tcPr>
          <w:p w14:paraId="3568044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277F31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87D04A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85CCF6"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6C14B58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1851D2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BBB5F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3F732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319D7F"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8747A3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DC83A0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Multivariate generalized linear model</w:t>
            </w:r>
          </w:p>
          <w:p w14:paraId="7566435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GLM) analysis adjusted for age, diabetes and </w:t>
            </w:r>
            <w:proofErr w:type="spellStart"/>
            <w:r w:rsidRPr="008A7CA8">
              <w:rPr>
                <w:sz w:val="18"/>
                <w:szCs w:val="18"/>
              </w:rPr>
              <w:t>hsCRP</w:t>
            </w:r>
            <w:proofErr w:type="spellEnd"/>
            <w:r w:rsidRPr="008A7CA8">
              <w:rPr>
                <w:sz w:val="18"/>
                <w:szCs w:val="18"/>
              </w:rPr>
              <w:t xml:space="preserve"> showed that in females per SD higher CAC score (1057 AUs) was</w:t>
            </w:r>
          </w:p>
          <w:p w14:paraId="3780BB63" w14:textId="6F32D1B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predicted by either per SD (0.13 g/cm2) lower </w:t>
            </w:r>
            <w:proofErr w:type="spellStart"/>
            <w:r w:rsidRPr="008A7CA8">
              <w:rPr>
                <w:sz w:val="18"/>
                <w:szCs w:val="18"/>
              </w:rPr>
              <w:t>tBMD</w:t>
            </w:r>
            <w:proofErr w:type="spellEnd"/>
            <w:r w:rsidRPr="008A7CA8">
              <w:rPr>
                <w:sz w:val="18"/>
                <w:szCs w:val="18"/>
              </w:rPr>
              <w:t xml:space="preserve"> or per SD (0.17 g/cm2) lower BMD at legs. </w:t>
            </w:r>
            <w:r w:rsidRPr="008A7CA8">
              <w:rPr>
                <w:b/>
                <w:sz w:val="18"/>
                <w:szCs w:val="18"/>
              </w:rPr>
              <w:t>No such associations were found in male</w:t>
            </w:r>
            <w:r w:rsidRPr="008A7CA8">
              <w:rPr>
                <w:sz w:val="18"/>
                <w:szCs w:val="18"/>
              </w:rPr>
              <w:t xml:space="preserve"> </w:t>
            </w:r>
            <w:r w:rsidRPr="008A7CA8">
              <w:rPr>
                <w:b/>
                <w:sz w:val="18"/>
                <w:szCs w:val="18"/>
              </w:rPr>
              <w:t>ESRD patients</w:t>
            </w:r>
            <w:r w:rsidRPr="008A7CA8">
              <w:rPr>
                <w:sz w:val="18"/>
                <w:szCs w:val="18"/>
              </w:rPr>
              <w:t>.</w:t>
            </w:r>
          </w:p>
        </w:tc>
        <w:tc>
          <w:tcPr>
            <w:tcW w:w="0" w:type="auto"/>
            <w:shd w:val="clear" w:color="auto" w:fill="D0CECE" w:themeFill="background2" w:themeFillShade="E6"/>
          </w:tcPr>
          <w:p w14:paraId="60A19C0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2EBBB4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27035AB" w14:textId="77777777" w:rsidTr="008A7CA8">
        <w:tc>
          <w:tcPr>
            <w:tcW w:w="0" w:type="auto"/>
            <w:shd w:val="clear" w:color="auto" w:fill="D0CECE" w:themeFill="background2" w:themeFillShade="E6"/>
          </w:tcPr>
          <w:p w14:paraId="2DBA88EE" w14:textId="27D2D38A" w:rsidR="000537F9" w:rsidRPr="008A7CA8" w:rsidRDefault="000537F9"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proofErr w:type="spellStart"/>
            <w:r w:rsidRPr="008A7CA8">
              <w:rPr>
                <w:sz w:val="18"/>
                <w:szCs w:val="18"/>
              </w:rPr>
              <w:t>Evenpoel</w:t>
            </w:r>
            <w:proofErr w:type="spellEnd"/>
            <w:r w:rsidRPr="008A7CA8">
              <w:rPr>
                <w:sz w:val="18"/>
                <w:szCs w:val="18"/>
              </w:rPr>
              <w:t xml:space="preserve"> P</w:t>
            </w:r>
          </w:p>
        </w:tc>
        <w:tc>
          <w:tcPr>
            <w:tcW w:w="0" w:type="auto"/>
            <w:shd w:val="clear" w:color="auto" w:fill="D0CECE" w:themeFill="background2" w:themeFillShade="E6"/>
          </w:tcPr>
          <w:p w14:paraId="6823E734" w14:textId="5E0A0D67" w:rsidR="000537F9" w:rsidRPr="008A7CA8" w:rsidRDefault="000537F9" w:rsidP="00DB0A5F">
            <w:pPr>
              <w:rPr>
                <w:sz w:val="18"/>
                <w:szCs w:val="18"/>
                <w:lang w:eastAsia="ja-JP"/>
              </w:rPr>
            </w:pPr>
            <w:r w:rsidRPr="008A7CA8">
              <w:rPr>
                <w:sz w:val="18"/>
                <w:szCs w:val="18"/>
              </w:rPr>
              <w:t>26505822</w:t>
            </w:r>
          </w:p>
        </w:tc>
        <w:tc>
          <w:tcPr>
            <w:tcW w:w="0" w:type="auto"/>
            <w:shd w:val="clear" w:color="auto" w:fill="D0CECE" w:themeFill="background2" w:themeFillShade="E6"/>
          </w:tcPr>
          <w:p w14:paraId="4469A070" w14:textId="42B11211" w:rsidR="000537F9" w:rsidRPr="008A7CA8" w:rsidRDefault="000537F9" w:rsidP="00DB0A5F">
            <w:pPr>
              <w:rPr>
                <w:sz w:val="18"/>
                <w:szCs w:val="18"/>
                <w:lang w:eastAsia="ja-JP"/>
              </w:rPr>
            </w:pPr>
            <w:r w:rsidRPr="008A7CA8">
              <w:rPr>
                <w:sz w:val="18"/>
                <w:szCs w:val="18"/>
              </w:rPr>
              <w:t>Belgium</w:t>
            </w:r>
          </w:p>
        </w:tc>
        <w:tc>
          <w:tcPr>
            <w:tcW w:w="0" w:type="auto"/>
            <w:shd w:val="clear" w:color="auto" w:fill="D0CECE" w:themeFill="background2" w:themeFillShade="E6"/>
          </w:tcPr>
          <w:p w14:paraId="233CCDC5" w14:textId="1E0EF45D" w:rsidR="000537F9" w:rsidRPr="008A7CA8" w:rsidRDefault="000537F9" w:rsidP="00DB0A5F">
            <w:pPr>
              <w:rPr>
                <w:sz w:val="18"/>
                <w:szCs w:val="18"/>
                <w:lang w:eastAsia="ja-JP"/>
              </w:rPr>
            </w:pPr>
            <w:r w:rsidRPr="008A7CA8">
              <w:rPr>
                <w:sz w:val="18"/>
                <w:szCs w:val="18"/>
              </w:rPr>
              <w:t>2015</w:t>
            </w:r>
          </w:p>
        </w:tc>
        <w:tc>
          <w:tcPr>
            <w:tcW w:w="0" w:type="auto"/>
            <w:shd w:val="clear" w:color="auto" w:fill="D0CECE" w:themeFill="background2" w:themeFillShade="E6"/>
          </w:tcPr>
          <w:p w14:paraId="6EAEB350" w14:textId="3EC153A0" w:rsidR="000537F9" w:rsidRPr="008A7CA8" w:rsidRDefault="000537F9" w:rsidP="00DB0A5F">
            <w:pPr>
              <w:rPr>
                <w:sz w:val="18"/>
                <w:szCs w:val="18"/>
                <w:lang w:eastAsia="ja-JP"/>
              </w:rPr>
            </w:pPr>
            <w:r w:rsidRPr="008A7CA8">
              <w:rPr>
                <w:sz w:val="18"/>
                <w:szCs w:val="18"/>
              </w:rPr>
              <w:t>5</w:t>
            </w:r>
            <w:r w:rsidRPr="008A7CA8">
              <w:rPr>
                <w:rFonts w:hint="eastAsia"/>
                <w:sz w:val="18"/>
                <w:szCs w:val="18"/>
              </w:rPr>
              <w:t>T</w:t>
            </w:r>
          </w:p>
        </w:tc>
        <w:tc>
          <w:tcPr>
            <w:tcW w:w="0" w:type="auto"/>
            <w:shd w:val="clear" w:color="auto" w:fill="D0CECE" w:themeFill="background2" w:themeFillShade="E6"/>
          </w:tcPr>
          <w:p w14:paraId="3F21FF78" w14:textId="19B1F1AD" w:rsidR="000537F9" w:rsidRPr="008A7CA8" w:rsidRDefault="000537F9" w:rsidP="00DB0A5F">
            <w:pPr>
              <w:rPr>
                <w:sz w:val="18"/>
                <w:szCs w:val="18"/>
                <w:lang w:eastAsia="ja-JP"/>
              </w:rPr>
            </w:pPr>
            <w:r w:rsidRPr="008A7CA8">
              <w:rPr>
                <w:sz w:val="18"/>
                <w:szCs w:val="18"/>
              </w:rPr>
              <w:t>268</w:t>
            </w:r>
          </w:p>
        </w:tc>
        <w:tc>
          <w:tcPr>
            <w:tcW w:w="0" w:type="auto"/>
            <w:shd w:val="clear" w:color="auto" w:fill="D0CECE" w:themeFill="background2" w:themeFillShade="E6"/>
          </w:tcPr>
          <w:p w14:paraId="75D48121" w14:textId="2B2E3775" w:rsidR="000537F9" w:rsidRPr="008A7CA8" w:rsidRDefault="000537F9" w:rsidP="00023220">
            <w:pPr>
              <w:rPr>
                <w:sz w:val="18"/>
                <w:szCs w:val="18"/>
                <w:lang w:eastAsia="ja-JP"/>
              </w:rPr>
            </w:pPr>
            <w:r w:rsidRPr="008A7CA8">
              <w:rPr>
                <w:sz w:val="18"/>
                <w:szCs w:val="18"/>
              </w:rPr>
              <w:t>Lower Sclerostin</w:t>
            </w:r>
          </w:p>
        </w:tc>
        <w:tc>
          <w:tcPr>
            <w:tcW w:w="0" w:type="auto"/>
            <w:shd w:val="clear" w:color="auto" w:fill="D0CECE" w:themeFill="background2" w:themeFillShade="E6"/>
          </w:tcPr>
          <w:p w14:paraId="27124C69" w14:textId="77777777" w:rsidR="000537F9" w:rsidRPr="008A7CA8" w:rsidRDefault="000537F9" w:rsidP="00DB0A5F">
            <w:pPr>
              <w:rPr>
                <w:sz w:val="18"/>
                <w:szCs w:val="18"/>
              </w:rPr>
            </w:pPr>
            <w:r w:rsidRPr="008A7CA8">
              <w:rPr>
                <w:sz w:val="18"/>
                <w:szCs w:val="18"/>
              </w:rPr>
              <w:t xml:space="preserve">Remarkably, </w:t>
            </w:r>
            <w:r w:rsidRPr="008A7CA8">
              <w:rPr>
                <w:b/>
                <w:sz w:val="18"/>
                <w:szCs w:val="18"/>
              </w:rPr>
              <w:t>a lower circulating sclerostin</w:t>
            </w:r>
            <w:r w:rsidRPr="008A7CA8">
              <w:rPr>
                <w:sz w:val="18"/>
                <w:szCs w:val="18"/>
              </w:rPr>
              <w:t xml:space="preserve"> </w:t>
            </w:r>
            <w:r w:rsidRPr="008A7CA8">
              <w:rPr>
                <w:b/>
                <w:sz w:val="18"/>
                <w:szCs w:val="18"/>
              </w:rPr>
              <w:t>level</w:t>
            </w:r>
            <w:r w:rsidRPr="008A7CA8">
              <w:rPr>
                <w:sz w:val="18"/>
                <w:szCs w:val="18"/>
              </w:rPr>
              <w:t xml:space="preserve"> was identified as independent determinant of a higher baseline </w:t>
            </w:r>
            <w:proofErr w:type="spellStart"/>
            <w:r w:rsidRPr="008A7CA8">
              <w:rPr>
                <w:sz w:val="18"/>
                <w:szCs w:val="18"/>
              </w:rPr>
              <w:t>AoC</w:t>
            </w:r>
            <w:proofErr w:type="spellEnd"/>
            <w:r w:rsidRPr="008A7CA8">
              <w:rPr>
                <w:sz w:val="18"/>
                <w:szCs w:val="18"/>
              </w:rPr>
              <w:t xml:space="preserve"> score in the final regression model, </w:t>
            </w:r>
            <w:proofErr w:type="spellStart"/>
            <w:r w:rsidRPr="008A7CA8">
              <w:rPr>
                <w:sz w:val="18"/>
                <w:szCs w:val="18"/>
              </w:rPr>
              <w:t>ie</w:t>
            </w:r>
            <w:proofErr w:type="spellEnd"/>
            <w:r w:rsidRPr="008A7CA8">
              <w:rPr>
                <w:sz w:val="18"/>
                <w:szCs w:val="18"/>
              </w:rPr>
              <w:t xml:space="preserve">, </w:t>
            </w:r>
            <w:r w:rsidRPr="008A7CA8">
              <w:rPr>
                <w:b/>
                <w:sz w:val="18"/>
                <w:szCs w:val="18"/>
              </w:rPr>
              <w:t>after adjustment</w:t>
            </w:r>
            <w:r w:rsidRPr="008A7CA8">
              <w:rPr>
                <w:sz w:val="18"/>
                <w:szCs w:val="18"/>
              </w:rPr>
              <w:t xml:space="preserve"> for traditional (older age, male gender, high BMI, presence of</w:t>
            </w:r>
          </w:p>
          <w:p w14:paraId="746ACDD7" w14:textId="040A27DF" w:rsidR="000537F9" w:rsidRPr="008A7CA8" w:rsidRDefault="000537F9" w:rsidP="00DB0A5F">
            <w:pPr>
              <w:rPr>
                <w:sz w:val="18"/>
                <w:szCs w:val="18"/>
                <w:lang w:eastAsia="ja-JP"/>
              </w:rPr>
            </w:pPr>
            <w:r w:rsidRPr="008A7CA8">
              <w:rPr>
                <w:sz w:val="18"/>
                <w:szCs w:val="18"/>
              </w:rPr>
              <w:t xml:space="preserve">diabetes, hypertension) and nontraditional (inflammation, high PTH, low </w:t>
            </w:r>
            <w:proofErr w:type="spellStart"/>
            <w:r w:rsidRPr="008A7CA8">
              <w:rPr>
                <w:sz w:val="18"/>
                <w:szCs w:val="18"/>
              </w:rPr>
              <w:t>calcidiol</w:t>
            </w:r>
            <w:proofErr w:type="spellEnd"/>
            <w:r w:rsidRPr="008A7CA8">
              <w:rPr>
                <w:sz w:val="18"/>
                <w:szCs w:val="18"/>
              </w:rPr>
              <w:t>, long dialysis vintage) risk factors</w:t>
            </w:r>
          </w:p>
        </w:tc>
        <w:tc>
          <w:tcPr>
            <w:tcW w:w="0" w:type="auto"/>
            <w:shd w:val="clear" w:color="auto" w:fill="D0CECE" w:themeFill="background2" w:themeFillShade="E6"/>
          </w:tcPr>
          <w:p w14:paraId="40679EE0" w14:textId="14A853AE" w:rsidR="000537F9" w:rsidRPr="008A7CA8" w:rsidRDefault="000537F9" w:rsidP="00DB0A5F">
            <w:pPr>
              <w:rPr>
                <w:sz w:val="18"/>
                <w:szCs w:val="18"/>
                <w:lang w:eastAsia="ja-JP"/>
              </w:rPr>
            </w:pPr>
            <w:r w:rsidRPr="008A7CA8">
              <w:rPr>
                <w:sz w:val="18"/>
                <w:szCs w:val="18"/>
              </w:rPr>
              <w:t>baseline aortic calcification score</w:t>
            </w:r>
          </w:p>
        </w:tc>
        <w:tc>
          <w:tcPr>
            <w:tcW w:w="0" w:type="auto"/>
            <w:shd w:val="clear" w:color="auto" w:fill="D0CECE" w:themeFill="background2" w:themeFillShade="E6"/>
          </w:tcPr>
          <w:p w14:paraId="6246D542" w14:textId="288E629D" w:rsidR="000537F9" w:rsidRPr="008A7CA8" w:rsidRDefault="000537F9" w:rsidP="00DB0A5F">
            <w:pPr>
              <w:rPr>
                <w:sz w:val="18"/>
                <w:szCs w:val="18"/>
                <w:lang w:eastAsia="ja-JP"/>
              </w:rPr>
            </w:pPr>
            <w:r w:rsidRPr="008A7CA8">
              <w:rPr>
                <w:sz w:val="18"/>
                <w:szCs w:val="18"/>
              </w:rPr>
              <w:fldChar w:fldCharType="begin" w:fldLock="1"/>
            </w:r>
            <w:r w:rsidR="00AA6DE4">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2)","plainTextFormattedCitation":"(82)","previouslyFormattedCitation":"(82)"},"properties":{"noteIndex":0},"schema":"https://github.com/citation-style-language/schema/raw/master/csl-citation.json"}</w:instrText>
            </w:r>
            <w:r w:rsidRPr="008A7CA8">
              <w:rPr>
                <w:sz w:val="18"/>
                <w:szCs w:val="18"/>
              </w:rPr>
              <w:fldChar w:fldCharType="separate"/>
            </w:r>
            <w:r w:rsidR="00AA6DE4" w:rsidRPr="00AA6DE4">
              <w:rPr>
                <w:noProof/>
                <w:sz w:val="18"/>
                <w:szCs w:val="18"/>
                <w:lang w:eastAsia="ja-JP"/>
              </w:rPr>
              <w:t>(82)</w:t>
            </w:r>
            <w:r w:rsidRPr="008A7CA8">
              <w:rPr>
                <w:sz w:val="18"/>
                <w:szCs w:val="18"/>
              </w:rPr>
              <w:fldChar w:fldCharType="end"/>
            </w:r>
          </w:p>
        </w:tc>
      </w:tr>
      <w:tr w:rsidR="00EE198B" w:rsidRPr="0001000C" w14:paraId="3121E92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F2A341" w14:textId="2CE924CC" w:rsidR="000537F9" w:rsidRPr="008A7CA8" w:rsidRDefault="000537F9" w:rsidP="00DB0A5F">
            <w:pPr>
              <w:tabs>
                <w:tab w:val="left" w:pos="1050"/>
              </w:tabs>
              <w:rPr>
                <w:sz w:val="18"/>
                <w:szCs w:val="18"/>
                <w:lang w:eastAsia="ja-JP"/>
              </w:rPr>
            </w:pPr>
            <w:proofErr w:type="spellStart"/>
            <w:r w:rsidRPr="008A7CA8">
              <w:rPr>
                <w:sz w:val="18"/>
                <w:szCs w:val="18"/>
                <w:lang w:eastAsia="ja-JP"/>
              </w:rPr>
              <w:t>Turan</w:t>
            </w:r>
            <w:proofErr w:type="spellEnd"/>
            <w:r w:rsidRPr="008A7CA8">
              <w:rPr>
                <w:sz w:val="18"/>
                <w:szCs w:val="18"/>
                <w:lang w:eastAsia="ja-JP"/>
              </w:rPr>
              <w:t xml:space="preserve"> MN</w:t>
            </w:r>
          </w:p>
        </w:tc>
        <w:tc>
          <w:tcPr>
            <w:tcW w:w="0" w:type="auto"/>
            <w:shd w:val="clear" w:color="auto" w:fill="D0CECE" w:themeFill="background2" w:themeFillShade="E6"/>
          </w:tcPr>
          <w:p w14:paraId="576DD8D4" w14:textId="0735715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6865177</w:t>
            </w:r>
          </w:p>
        </w:tc>
        <w:tc>
          <w:tcPr>
            <w:tcW w:w="0" w:type="auto"/>
            <w:shd w:val="clear" w:color="auto" w:fill="D0CECE" w:themeFill="background2" w:themeFillShade="E6"/>
          </w:tcPr>
          <w:p w14:paraId="2C2427DD" w14:textId="2849D82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Turkey</w:t>
            </w:r>
          </w:p>
        </w:tc>
        <w:tc>
          <w:tcPr>
            <w:tcW w:w="0" w:type="auto"/>
            <w:shd w:val="clear" w:color="auto" w:fill="D0CECE" w:themeFill="background2" w:themeFillShade="E6"/>
          </w:tcPr>
          <w:p w14:paraId="021A23E1" w14:textId="33F6C0F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6</w:t>
            </w:r>
          </w:p>
        </w:tc>
        <w:tc>
          <w:tcPr>
            <w:tcW w:w="0" w:type="auto"/>
            <w:shd w:val="clear" w:color="auto" w:fill="D0CECE" w:themeFill="background2" w:themeFillShade="E6"/>
          </w:tcPr>
          <w:p w14:paraId="3FDF1301" w14:textId="1C567BC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BE8E3E8" w14:textId="3CD87C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24</w:t>
            </w:r>
          </w:p>
        </w:tc>
        <w:tc>
          <w:tcPr>
            <w:tcW w:w="0" w:type="auto"/>
            <w:shd w:val="clear" w:color="auto" w:fill="D0CECE" w:themeFill="background2" w:themeFillShade="E6"/>
          </w:tcPr>
          <w:p w14:paraId="1587BDE3" w14:textId="6C1FA6F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 xml:space="preserve">FGF-23 (per 50 </w:t>
            </w:r>
            <w:proofErr w:type="spellStart"/>
            <w:r w:rsidRPr="008A7CA8">
              <w:rPr>
                <w:sz w:val="18"/>
                <w:szCs w:val="18"/>
                <w:lang w:eastAsia="ja-JP"/>
              </w:rPr>
              <w:t>pg</w:t>
            </w:r>
            <w:proofErr w:type="spellEnd"/>
            <w:r w:rsidRPr="008A7CA8">
              <w:rPr>
                <w:sz w:val="18"/>
                <w:szCs w:val="18"/>
                <w:lang w:eastAsia="ja-JP"/>
              </w:rPr>
              <w:t xml:space="preserve">/ml) </w:t>
            </w:r>
          </w:p>
        </w:tc>
        <w:tc>
          <w:tcPr>
            <w:tcW w:w="0" w:type="auto"/>
            <w:shd w:val="clear" w:color="auto" w:fill="D0CECE" w:themeFill="background2" w:themeFillShade="E6"/>
          </w:tcPr>
          <w:p w14:paraId="138C7300" w14:textId="31BA6EB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R 1.17 (1.05–1.30)</w:t>
            </w:r>
          </w:p>
        </w:tc>
        <w:tc>
          <w:tcPr>
            <w:tcW w:w="0" w:type="auto"/>
            <w:shd w:val="clear" w:color="auto" w:fill="D0CECE" w:themeFill="background2" w:themeFillShade="E6"/>
          </w:tcPr>
          <w:p w14:paraId="0E24900F" w14:textId="745D39A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2BB746BF" w14:textId="28146C2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A6DE4">
              <w:rPr>
                <w:sz w:val="18"/>
                <w:szCs w:val="18"/>
                <w:lang w:eastAsia="ja-JP"/>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91)","plainTextFormattedCitation":"(91)","previouslyFormattedCitation":"(91)"},"properties":{"noteIndex":0},"schema":"https://github.com/citation-style-language/schema/raw/master/csl-citation.json"}</w:instrText>
            </w:r>
            <w:r w:rsidRPr="008A7CA8">
              <w:rPr>
                <w:sz w:val="18"/>
                <w:szCs w:val="18"/>
              </w:rPr>
              <w:fldChar w:fldCharType="separate"/>
            </w:r>
            <w:r w:rsidR="00AA6DE4" w:rsidRPr="00AA6DE4">
              <w:rPr>
                <w:noProof/>
                <w:sz w:val="18"/>
                <w:szCs w:val="18"/>
              </w:rPr>
              <w:t>(91)</w:t>
            </w:r>
            <w:r w:rsidRPr="008A7CA8">
              <w:rPr>
                <w:sz w:val="18"/>
                <w:szCs w:val="18"/>
              </w:rPr>
              <w:fldChar w:fldCharType="end"/>
            </w:r>
          </w:p>
        </w:tc>
      </w:tr>
      <w:tr w:rsidR="00EE198B" w:rsidRPr="0001000C" w14:paraId="5A5832CE" w14:textId="77777777" w:rsidTr="008A7CA8">
        <w:tc>
          <w:tcPr>
            <w:tcW w:w="0" w:type="auto"/>
            <w:shd w:val="clear" w:color="auto" w:fill="D0CECE" w:themeFill="background2" w:themeFillShade="E6"/>
          </w:tcPr>
          <w:p w14:paraId="67242691" w14:textId="177DE794" w:rsidR="000537F9" w:rsidRPr="008A7CA8" w:rsidRDefault="000537F9"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8A7CA8">
              <w:rPr>
                <w:sz w:val="18"/>
                <w:szCs w:val="18"/>
              </w:rPr>
              <w:t>Qureshi AR</w:t>
            </w:r>
          </w:p>
        </w:tc>
        <w:tc>
          <w:tcPr>
            <w:tcW w:w="0" w:type="auto"/>
            <w:shd w:val="clear" w:color="auto" w:fill="D0CECE" w:themeFill="background2" w:themeFillShade="E6"/>
          </w:tcPr>
          <w:p w14:paraId="70E86B5B" w14:textId="5429DF92" w:rsidR="000537F9" w:rsidRPr="008A7CA8" w:rsidRDefault="000537F9" w:rsidP="00DB0A5F">
            <w:pPr>
              <w:rPr>
                <w:sz w:val="18"/>
                <w:szCs w:val="18"/>
                <w:lang w:eastAsia="ja-JP"/>
              </w:rPr>
            </w:pPr>
            <w:r w:rsidRPr="008A7CA8">
              <w:rPr>
                <w:sz w:val="18"/>
                <w:szCs w:val="18"/>
              </w:rPr>
              <w:t>26331407</w:t>
            </w:r>
          </w:p>
        </w:tc>
        <w:tc>
          <w:tcPr>
            <w:tcW w:w="0" w:type="auto"/>
            <w:shd w:val="clear" w:color="auto" w:fill="D0CECE" w:themeFill="background2" w:themeFillShade="E6"/>
          </w:tcPr>
          <w:p w14:paraId="1F6B645E" w14:textId="6572D6D4" w:rsidR="000537F9" w:rsidRPr="008A7CA8" w:rsidRDefault="000537F9" w:rsidP="00DB0A5F">
            <w:pPr>
              <w:rPr>
                <w:sz w:val="18"/>
                <w:szCs w:val="18"/>
                <w:lang w:eastAsia="ja-JP"/>
              </w:rPr>
            </w:pPr>
            <w:r w:rsidRPr="008A7CA8">
              <w:rPr>
                <w:sz w:val="18"/>
                <w:szCs w:val="18"/>
              </w:rPr>
              <w:t>Sweden</w:t>
            </w:r>
          </w:p>
        </w:tc>
        <w:tc>
          <w:tcPr>
            <w:tcW w:w="0" w:type="auto"/>
            <w:shd w:val="clear" w:color="auto" w:fill="D0CECE" w:themeFill="background2" w:themeFillShade="E6"/>
          </w:tcPr>
          <w:p w14:paraId="75F6299C" w14:textId="01A86759" w:rsidR="000537F9" w:rsidRPr="008A7CA8" w:rsidRDefault="000537F9" w:rsidP="00DB0A5F">
            <w:pPr>
              <w:rPr>
                <w:sz w:val="18"/>
                <w:szCs w:val="18"/>
                <w:lang w:eastAsia="ja-JP"/>
              </w:rPr>
            </w:pPr>
            <w:r w:rsidRPr="008A7CA8">
              <w:rPr>
                <w:sz w:val="18"/>
                <w:szCs w:val="18"/>
              </w:rPr>
              <w:t>2015</w:t>
            </w:r>
          </w:p>
        </w:tc>
        <w:tc>
          <w:tcPr>
            <w:tcW w:w="0" w:type="auto"/>
            <w:shd w:val="clear" w:color="auto" w:fill="D0CECE" w:themeFill="background2" w:themeFillShade="E6"/>
          </w:tcPr>
          <w:p w14:paraId="7FA7401A" w14:textId="34917D20" w:rsidR="000537F9" w:rsidRPr="008A7CA8" w:rsidRDefault="000537F9" w:rsidP="00DB0A5F">
            <w:pPr>
              <w:rPr>
                <w:sz w:val="18"/>
                <w:szCs w:val="18"/>
                <w:lang w:eastAsia="ja-JP"/>
              </w:rPr>
            </w:pPr>
            <w:r w:rsidRPr="008A7CA8">
              <w:rPr>
                <w:sz w:val="18"/>
                <w:szCs w:val="18"/>
              </w:rPr>
              <w:t>5T</w:t>
            </w:r>
          </w:p>
        </w:tc>
        <w:tc>
          <w:tcPr>
            <w:tcW w:w="0" w:type="auto"/>
            <w:shd w:val="clear" w:color="auto" w:fill="D0CECE" w:themeFill="background2" w:themeFillShade="E6"/>
          </w:tcPr>
          <w:p w14:paraId="4E531E27" w14:textId="4C7A0C84" w:rsidR="000537F9" w:rsidRPr="008A7CA8" w:rsidRDefault="000537F9" w:rsidP="00DB0A5F">
            <w:pPr>
              <w:rPr>
                <w:sz w:val="18"/>
                <w:szCs w:val="18"/>
                <w:lang w:eastAsia="ja-JP"/>
              </w:rPr>
            </w:pPr>
            <w:r w:rsidRPr="008A7CA8">
              <w:rPr>
                <w:sz w:val="18"/>
                <w:szCs w:val="18"/>
              </w:rPr>
              <w:t>89</w:t>
            </w:r>
          </w:p>
        </w:tc>
        <w:tc>
          <w:tcPr>
            <w:tcW w:w="0" w:type="auto"/>
            <w:shd w:val="clear" w:color="auto" w:fill="D0CECE" w:themeFill="background2" w:themeFillShade="E6"/>
          </w:tcPr>
          <w:p w14:paraId="79442D03" w14:textId="08072D56" w:rsidR="000537F9" w:rsidRPr="008A7CA8" w:rsidRDefault="000537F9" w:rsidP="00DB0A5F">
            <w:pPr>
              <w:rPr>
                <w:sz w:val="18"/>
                <w:szCs w:val="18"/>
                <w:lang w:eastAsia="ja-JP"/>
              </w:rPr>
            </w:pPr>
            <w:r w:rsidRPr="008A7CA8">
              <w:rPr>
                <w:sz w:val="18"/>
                <w:szCs w:val="18"/>
              </w:rPr>
              <w:t>Sclerostin</w:t>
            </w:r>
          </w:p>
        </w:tc>
        <w:tc>
          <w:tcPr>
            <w:tcW w:w="0" w:type="auto"/>
            <w:shd w:val="clear" w:color="auto" w:fill="D0CECE" w:themeFill="background2" w:themeFillShade="E6"/>
          </w:tcPr>
          <w:p w14:paraId="477FBD75" w14:textId="6D5C6E76" w:rsidR="000537F9" w:rsidRPr="008A7CA8" w:rsidRDefault="000537F9" w:rsidP="00DB0A5F">
            <w:pPr>
              <w:rPr>
                <w:sz w:val="18"/>
                <w:szCs w:val="18"/>
                <w:lang w:eastAsia="ja-JP"/>
              </w:rPr>
            </w:pPr>
            <w:proofErr w:type="spellStart"/>
            <w:r w:rsidRPr="008A7CA8">
              <w:rPr>
                <w:sz w:val="18"/>
                <w:szCs w:val="18"/>
              </w:rPr>
              <w:t>middle+high</w:t>
            </w:r>
            <w:proofErr w:type="spellEnd"/>
            <w:r w:rsidRPr="008A7CA8">
              <w:rPr>
                <w:sz w:val="18"/>
                <w:szCs w:val="18"/>
              </w:rPr>
              <w:t xml:space="preserve"> sclerostin </w:t>
            </w:r>
            <w:proofErr w:type="spellStart"/>
            <w:r w:rsidRPr="008A7CA8">
              <w:rPr>
                <w:sz w:val="18"/>
                <w:szCs w:val="18"/>
              </w:rPr>
              <w:t>tertiles</w:t>
            </w:r>
            <w:proofErr w:type="spellEnd"/>
            <w:r w:rsidRPr="008A7CA8">
              <w:rPr>
                <w:sz w:val="18"/>
                <w:szCs w:val="18"/>
              </w:rPr>
              <w:t xml:space="preserve"> vs. low sclerostin tertile: RR 3.67 (1.23–11.02)</w:t>
            </w:r>
          </w:p>
        </w:tc>
        <w:tc>
          <w:tcPr>
            <w:tcW w:w="0" w:type="auto"/>
            <w:shd w:val="clear" w:color="auto" w:fill="D0CECE" w:themeFill="background2" w:themeFillShade="E6"/>
          </w:tcPr>
          <w:p w14:paraId="0A94049A" w14:textId="34F50CE7" w:rsidR="000537F9" w:rsidRPr="008A7CA8" w:rsidRDefault="000537F9" w:rsidP="00DB0A5F">
            <w:pPr>
              <w:rPr>
                <w:sz w:val="18"/>
                <w:szCs w:val="18"/>
                <w:lang w:eastAsia="ja-JP"/>
              </w:rPr>
            </w:pPr>
            <w:r w:rsidRPr="008A7CA8">
              <w:rPr>
                <w:sz w:val="18"/>
                <w:szCs w:val="18"/>
              </w:rPr>
              <w:t>Vascular calcification</w:t>
            </w:r>
          </w:p>
        </w:tc>
        <w:tc>
          <w:tcPr>
            <w:tcW w:w="0" w:type="auto"/>
            <w:shd w:val="clear" w:color="auto" w:fill="D0CECE" w:themeFill="background2" w:themeFillShade="E6"/>
          </w:tcPr>
          <w:p w14:paraId="6B814C47" w14:textId="54BB7D53" w:rsidR="000537F9" w:rsidRPr="008A7CA8" w:rsidRDefault="000537F9" w:rsidP="00DB0A5F">
            <w:pPr>
              <w:rPr>
                <w:sz w:val="18"/>
                <w:szCs w:val="18"/>
                <w:lang w:eastAsia="ja-JP"/>
              </w:rPr>
            </w:pPr>
            <w:r w:rsidRPr="008A7CA8">
              <w:rPr>
                <w:sz w:val="18"/>
                <w:szCs w:val="18"/>
              </w:rPr>
              <w:fldChar w:fldCharType="begin" w:fldLock="1"/>
            </w:r>
            <w:r w:rsidR="00AA6DE4">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93)","plainTextFormattedCitation":"(93)","previouslyFormattedCitation":"(93)"},"properties":{"noteIndex":0},"schema":"https://github.com/citation-style-language/schema/raw/master/csl-citation.json"}</w:instrText>
            </w:r>
            <w:r w:rsidRPr="008A7CA8">
              <w:rPr>
                <w:sz w:val="18"/>
                <w:szCs w:val="18"/>
              </w:rPr>
              <w:fldChar w:fldCharType="separate"/>
            </w:r>
            <w:r w:rsidR="00AA6DE4" w:rsidRPr="00AA6DE4">
              <w:rPr>
                <w:noProof/>
                <w:sz w:val="18"/>
                <w:szCs w:val="18"/>
              </w:rPr>
              <w:t>(93)</w:t>
            </w:r>
            <w:r w:rsidRPr="008A7CA8">
              <w:rPr>
                <w:sz w:val="18"/>
                <w:szCs w:val="18"/>
              </w:rPr>
              <w:fldChar w:fldCharType="end"/>
            </w:r>
          </w:p>
        </w:tc>
      </w:tr>
      <w:tr w:rsidR="00EE198B" w:rsidRPr="0001000C" w14:paraId="1D9A1638"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655069B" w14:textId="7202FE26" w:rsidR="000537F9" w:rsidRPr="008A7CA8" w:rsidRDefault="000537F9" w:rsidP="00DB0A5F">
            <w:pPr>
              <w:rPr>
                <w:sz w:val="18"/>
                <w:szCs w:val="18"/>
                <w:lang w:eastAsia="ja-JP"/>
              </w:rPr>
            </w:pPr>
            <w:r w:rsidRPr="008A7CA8">
              <w:rPr>
                <w:sz w:val="18"/>
                <w:szCs w:val="18"/>
              </w:rPr>
              <w:t>Morena M</w:t>
            </w:r>
          </w:p>
        </w:tc>
        <w:tc>
          <w:tcPr>
            <w:tcW w:w="0" w:type="auto"/>
            <w:shd w:val="clear" w:color="auto" w:fill="D0CECE" w:themeFill="background2" w:themeFillShade="E6"/>
          </w:tcPr>
          <w:p w14:paraId="36EB5422" w14:textId="77DCED5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9574342</w:t>
            </w:r>
          </w:p>
        </w:tc>
        <w:tc>
          <w:tcPr>
            <w:tcW w:w="0" w:type="auto"/>
            <w:shd w:val="clear" w:color="auto" w:fill="D0CECE" w:themeFill="background2" w:themeFillShade="E6"/>
          </w:tcPr>
          <w:p w14:paraId="7D075E83" w14:textId="718B08D6"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rance</w:t>
            </w:r>
          </w:p>
        </w:tc>
        <w:tc>
          <w:tcPr>
            <w:tcW w:w="0" w:type="auto"/>
            <w:shd w:val="clear" w:color="auto" w:fill="D0CECE" w:themeFill="background2" w:themeFillShade="E6"/>
          </w:tcPr>
          <w:p w14:paraId="1EC1B058" w14:textId="7DDEE3EA"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09</w:t>
            </w:r>
          </w:p>
        </w:tc>
        <w:tc>
          <w:tcPr>
            <w:tcW w:w="0" w:type="auto"/>
            <w:shd w:val="clear" w:color="auto" w:fill="D0CECE" w:themeFill="background2" w:themeFillShade="E6"/>
          </w:tcPr>
          <w:p w14:paraId="0796D10D" w14:textId="6ADA70A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3FDE923A" w14:textId="5921B9F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33</w:t>
            </w:r>
          </w:p>
        </w:tc>
        <w:tc>
          <w:tcPr>
            <w:tcW w:w="0" w:type="auto"/>
            <w:shd w:val="clear" w:color="auto" w:fill="D0CECE" w:themeFill="background2" w:themeFillShade="E6"/>
          </w:tcPr>
          <w:p w14:paraId="06BC6658" w14:textId="158D829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steoprotegerin</w:t>
            </w:r>
          </w:p>
        </w:tc>
        <w:tc>
          <w:tcPr>
            <w:tcW w:w="0" w:type="auto"/>
            <w:shd w:val="clear" w:color="auto" w:fill="D0CECE" w:themeFill="background2" w:themeFillShade="E6"/>
          </w:tcPr>
          <w:p w14:paraId="04AEE0F7" w14:textId="783F77D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769.26–1063.62 </w:t>
            </w:r>
            <w:proofErr w:type="spellStart"/>
            <w:r w:rsidRPr="008A7CA8">
              <w:rPr>
                <w:sz w:val="18"/>
                <w:szCs w:val="18"/>
              </w:rPr>
              <w:t>pg</w:t>
            </w:r>
            <w:proofErr w:type="spellEnd"/>
            <w:r w:rsidRPr="008A7CA8">
              <w:rPr>
                <w:sz w:val="18"/>
                <w:szCs w:val="18"/>
              </w:rPr>
              <w:t>/mL: OR 7.57 (2.06–27.85)</w:t>
            </w:r>
          </w:p>
        </w:tc>
        <w:tc>
          <w:tcPr>
            <w:tcW w:w="0" w:type="auto"/>
            <w:shd w:val="clear" w:color="auto" w:fill="D0CECE" w:themeFill="background2" w:themeFillShade="E6"/>
          </w:tcPr>
          <w:p w14:paraId="43F9108A" w14:textId="4CE6CDF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 ≥ 100</w:t>
            </w:r>
          </w:p>
        </w:tc>
        <w:tc>
          <w:tcPr>
            <w:tcW w:w="0" w:type="auto"/>
            <w:shd w:val="clear" w:color="auto" w:fill="D0CECE" w:themeFill="background2" w:themeFillShade="E6"/>
          </w:tcPr>
          <w:p w14:paraId="44FC4970" w14:textId="51836D5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A6DE4">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101)","plainTextFormattedCitation":"(101)","previouslyFormattedCitation":"(101)"},"properties":{"noteIndex":0},"schema":"https://github.com/citation-style-language/schema/raw/master/csl-citation.json"}</w:instrText>
            </w:r>
            <w:r w:rsidRPr="008A7CA8">
              <w:rPr>
                <w:sz w:val="18"/>
                <w:szCs w:val="18"/>
              </w:rPr>
              <w:fldChar w:fldCharType="separate"/>
            </w:r>
            <w:r w:rsidR="00AA6DE4" w:rsidRPr="00AA6DE4">
              <w:rPr>
                <w:noProof/>
                <w:sz w:val="18"/>
                <w:szCs w:val="18"/>
              </w:rPr>
              <w:t>(101)</w:t>
            </w:r>
            <w:r w:rsidRPr="008A7CA8">
              <w:rPr>
                <w:sz w:val="18"/>
                <w:szCs w:val="18"/>
              </w:rPr>
              <w:fldChar w:fldCharType="end"/>
            </w:r>
          </w:p>
        </w:tc>
      </w:tr>
      <w:tr w:rsidR="00EE198B" w:rsidRPr="0001000C" w14:paraId="6A371EDC"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6877E9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071148F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291634"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C45A700"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7248A3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FD7F48A"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9DC44A" w14:textId="72DE6E2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802611" w14:textId="35E5829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1063.62 </w:t>
            </w:r>
            <w:proofErr w:type="spellStart"/>
            <w:r w:rsidRPr="008A7CA8">
              <w:rPr>
                <w:sz w:val="18"/>
                <w:szCs w:val="18"/>
              </w:rPr>
              <w:t>pg</w:t>
            </w:r>
            <w:proofErr w:type="spellEnd"/>
            <w:r w:rsidRPr="008A7CA8">
              <w:rPr>
                <w:sz w:val="18"/>
                <w:szCs w:val="18"/>
              </w:rPr>
              <w:t>/mL: OR 8.54 (2.14–34.11)</w:t>
            </w:r>
          </w:p>
        </w:tc>
        <w:tc>
          <w:tcPr>
            <w:tcW w:w="0" w:type="auto"/>
            <w:shd w:val="clear" w:color="auto" w:fill="D0CECE" w:themeFill="background2" w:themeFillShade="E6"/>
          </w:tcPr>
          <w:p w14:paraId="50415C8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688692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D05F84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5ABC371"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97579D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ACF813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9C4A9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7E613C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092085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84E199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737A864" w14:textId="40CFD51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ROC -&gt; cutoff 757.7 </w:t>
            </w:r>
            <w:proofErr w:type="spellStart"/>
            <w:r w:rsidRPr="008A7CA8">
              <w:rPr>
                <w:sz w:val="18"/>
                <w:szCs w:val="18"/>
              </w:rPr>
              <w:t>pg</w:t>
            </w:r>
            <w:proofErr w:type="spellEnd"/>
            <w:r w:rsidRPr="008A7CA8">
              <w:rPr>
                <w:sz w:val="18"/>
                <w:szCs w:val="18"/>
              </w:rPr>
              <w:t>/mL</w:t>
            </w:r>
          </w:p>
        </w:tc>
        <w:tc>
          <w:tcPr>
            <w:tcW w:w="0" w:type="auto"/>
            <w:shd w:val="clear" w:color="auto" w:fill="D0CECE" w:themeFill="background2" w:themeFillShade="E6"/>
          </w:tcPr>
          <w:p w14:paraId="6D43E09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0AE52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0E92F6AF" w14:textId="189D8BCE" w:rsidTr="008A7CA8">
        <w:tc>
          <w:tcPr>
            <w:tcW w:w="0" w:type="auto"/>
            <w:shd w:val="clear" w:color="auto" w:fill="D0CECE" w:themeFill="background2" w:themeFillShade="E6"/>
          </w:tcPr>
          <w:p w14:paraId="63F5E509" w14:textId="4753FFCE" w:rsidR="000537F9" w:rsidRPr="008A7CA8" w:rsidRDefault="000537F9"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r w:rsidRPr="008A7CA8">
              <w:rPr>
                <w:sz w:val="18"/>
                <w:szCs w:val="18"/>
                <w:lang w:eastAsia="ja-JP"/>
              </w:rPr>
              <w:lastRenderedPageBreak/>
              <w:t>Chen Z</w:t>
            </w:r>
          </w:p>
        </w:tc>
        <w:tc>
          <w:tcPr>
            <w:tcW w:w="0" w:type="auto"/>
            <w:shd w:val="clear" w:color="auto" w:fill="D0CECE" w:themeFill="background2" w:themeFillShade="E6"/>
          </w:tcPr>
          <w:p w14:paraId="25123217" w14:textId="7C896FE7" w:rsidR="000537F9" w:rsidRPr="008A7CA8" w:rsidRDefault="000537F9" w:rsidP="00DB0A5F">
            <w:pPr>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556D2EDC" w14:textId="3F96EA9A" w:rsidR="000537F9" w:rsidRPr="008A7CA8" w:rsidRDefault="000537F9" w:rsidP="00DB0A5F">
            <w:pPr>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49A75DD" w14:textId="1BB2EF30" w:rsidR="000537F9" w:rsidRPr="008A7CA8" w:rsidRDefault="000537F9" w:rsidP="00DB0A5F">
            <w:pPr>
              <w:rPr>
                <w:sz w:val="18"/>
                <w:szCs w:val="18"/>
                <w:lang w:eastAsia="ja-JP"/>
              </w:rPr>
            </w:pPr>
            <w:r w:rsidRPr="008A7CA8">
              <w:rPr>
                <w:sz w:val="18"/>
                <w:szCs w:val="18"/>
                <w:lang w:eastAsia="ja-JP"/>
              </w:rPr>
              <w:t>2017</w:t>
            </w:r>
          </w:p>
        </w:tc>
        <w:tc>
          <w:tcPr>
            <w:tcW w:w="0" w:type="auto"/>
            <w:shd w:val="clear" w:color="auto" w:fill="D0CECE" w:themeFill="background2" w:themeFillShade="E6"/>
          </w:tcPr>
          <w:p w14:paraId="38C17EED" w14:textId="3A8EC4BA" w:rsidR="000537F9" w:rsidRPr="008A7CA8" w:rsidRDefault="000537F9" w:rsidP="00DB0A5F">
            <w:pPr>
              <w:rPr>
                <w:sz w:val="18"/>
                <w:szCs w:val="18"/>
                <w:lang w:eastAsia="ja-JP"/>
              </w:rPr>
            </w:pPr>
            <w:r w:rsidRPr="008A7CA8">
              <w:rPr>
                <w:sz w:val="18"/>
                <w:szCs w:val="18"/>
                <w:lang w:eastAsia="ja-JP"/>
              </w:rPr>
              <w:t>5D-5T</w:t>
            </w:r>
          </w:p>
        </w:tc>
        <w:tc>
          <w:tcPr>
            <w:tcW w:w="0" w:type="auto"/>
            <w:shd w:val="clear" w:color="auto" w:fill="D0CECE" w:themeFill="background2" w:themeFillShade="E6"/>
          </w:tcPr>
          <w:p w14:paraId="722F297B" w14:textId="121DE791" w:rsidR="000537F9" w:rsidRPr="008A7CA8" w:rsidRDefault="000537F9" w:rsidP="00DB0A5F">
            <w:pPr>
              <w:rPr>
                <w:sz w:val="18"/>
                <w:szCs w:val="18"/>
                <w:lang w:eastAsia="ja-JP"/>
              </w:rPr>
            </w:pPr>
            <w:r w:rsidRPr="008A7CA8">
              <w:rPr>
                <w:sz w:val="18"/>
                <w:szCs w:val="18"/>
                <w:lang w:eastAsia="ja-JP"/>
              </w:rPr>
              <w:t>240</w:t>
            </w:r>
          </w:p>
        </w:tc>
        <w:tc>
          <w:tcPr>
            <w:tcW w:w="0" w:type="auto"/>
            <w:shd w:val="clear" w:color="auto" w:fill="D0CECE" w:themeFill="background2" w:themeFillShade="E6"/>
          </w:tcPr>
          <w:p w14:paraId="1D44C294" w14:textId="3C7D35D8" w:rsidR="000537F9" w:rsidRPr="008A7CA8" w:rsidRDefault="000537F9" w:rsidP="00DB0A5F">
            <w:pPr>
              <w:rPr>
                <w:sz w:val="18"/>
                <w:szCs w:val="18"/>
                <w:lang w:eastAsia="ja-JP"/>
              </w:rPr>
            </w:pPr>
            <w:r w:rsidRPr="008A7CA8">
              <w:rPr>
                <w:sz w:val="18"/>
                <w:szCs w:val="18"/>
                <w:lang w:eastAsia="ja-JP"/>
              </w:rPr>
              <w:t>Statins</w:t>
            </w:r>
          </w:p>
        </w:tc>
        <w:tc>
          <w:tcPr>
            <w:tcW w:w="0" w:type="auto"/>
            <w:shd w:val="clear" w:color="auto" w:fill="D0CECE" w:themeFill="background2" w:themeFillShade="E6"/>
          </w:tcPr>
          <w:p w14:paraId="71E96D5F" w14:textId="2A8776D6" w:rsidR="000537F9" w:rsidRPr="008A7CA8" w:rsidRDefault="000537F9" w:rsidP="00DB0A5F">
            <w:pPr>
              <w:rPr>
                <w:sz w:val="18"/>
                <w:szCs w:val="18"/>
                <w:lang w:eastAsia="ja-JP"/>
              </w:rPr>
            </w:pPr>
            <w:r w:rsidRPr="008A7CA8">
              <w:rPr>
                <w:sz w:val="18"/>
                <w:szCs w:val="18"/>
                <w:lang w:eastAsia="ja-JP"/>
              </w:rPr>
              <w:t>0 (0-531) AUs to 273 (0-1256) AUs after 1.5 years of RRT</w:t>
            </w:r>
          </w:p>
        </w:tc>
        <w:tc>
          <w:tcPr>
            <w:tcW w:w="0" w:type="auto"/>
            <w:shd w:val="clear" w:color="auto" w:fill="D0CECE" w:themeFill="background2" w:themeFillShade="E6"/>
          </w:tcPr>
          <w:p w14:paraId="163C1019" w14:textId="29E6C1A4" w:rsidR="000537F9" w:rsidRPr="008A7CA8" w:rsidRDefault="000537F9" w:rsidP="00DB0A5F">
            <w:pPr>
              <w:rPr>
                <w:sz w:val="18"/>
                <w:szCs w:val="18"/>
                <w:lang w:eastAsia="ja-JP"/>
              </w:rPr>
            </w:pPr>
            <w:r w:rsidRPr="008A7CA8">
              <w:rPr>
                <w:sz w:val="18"/>
                <w:szCs w:val="18"/>
                <w:lang w:eastAsia="ja-JP"/>
              </w:rPr>
              <w:t>CACS</w:t>
            </w:r>
          </w:p>
        </w:tc>
        <w:tc>
          <w:tcPr>
            <w:tcW w:w="0" w:type="auto"/>
            <w:shd w:val="clear" w:color="auto" w:fill="D0CECE" w:themeFill="background2" w:themeFillShade="E6"/>
          </w:tcPr>
          <w:p w14:paraId="04C8F38C" w14:textId="5D23C18C" w:rsidR="000537F9" w:rsidRPr="008A7CA8" w:rsidRDefault="000537F9" w:rsidP="00DB0A5F">
            <w:pPr>
              <w:rPr>
                <w:sz w:val="18"/>
                <w:szCs w:val="18"/>
                <w:lang w:eastAsia="ja-JP"/>
              </w:rPr>
            </w:pPr>
            <w:r w:rsidRPr="008A7CA8">
              <w:rPr>
                <w:sz w:val="18"/>
                <w:szCs w:val="18"/>
              </w:rPr>
              <w:fldChar w:fldCharType="begin" w:fldLock="1"/>
            </w:r>
            <w:r w:rsidR="00AA6DE4">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2)","plainTextFormattedCitation":"(72)","previouslyFormattedCitation":"(72)"},"properties":{"noteIndex":0},"schema":"https://github.com/citation-style-language/schema/raw/master/csl-citation.json"}</w:instrText>
            </w:r>
            <w:r w:rsidRPr="008A7CA8">
              <w:rPr>
                <w:sz w:val="18"/>
                <w:szCs w:val="18"/>
              </w:rPr>
              <w:fldChar w:fldCharType="separate"/>
            </w:r>
            <w:r w:rsidR="00AA6DE4" w:rsidRPr="00AA6DE4">
              <w:rPr>
                <w:noProof/>
                <w:sz w:val="18"/>
                <w:szCs w:val="18"/>
                <w:lang w:eastAsia="ja-JP"/>
              </w:rPr>
              <w:t>(72)</w:t>
            </w:r>
            <w:r w:rsidRPr="008A7CA8">
              <w:rPr>
                <w:sz w:val="18"/>
                <w:szCs w:val="18"/>
              </w:rPr>
              <w:fldChar w:fldCharType="end"/>
            </w:r>
          </w:p>
        </w:tc>
      </w:tr>
      <w:tr w:rsidR="00EE198B" w:rsidRPr="0001000C" w14:paraId="2722C8D2" w14:textId="4A48D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0096882" w14:textId="0C3248AB" w:rsidR="000537F9" w:rsidRPr="008A7CA8" w:rsidRDefault="000537F9" w:rsidP="00DB0A5F">
            <w:pPr>
              <w:rPr>
                <w:sz w:val="18"/>
                <w:szCs w:val="18"/>
                <w:lang w:eastAsia="ja-JP"/>
              </w:rPr>
            </w:pPr>
            <w:r w:rsidRPr="008A7CA8">
              <w:rPr>
                <w:sz w:val="18"/>
                <w:szCs w:val="18"/>
              </w:rPr>
              <w:t>Chang JH</w:t>
            </w:r>
          </w:p>
        </w:tc>
        <w:tc>
          <w:tcPr>
            <w:tcW w:w="0" w:type="auto"/>
            <w:shd w:val="clear" w:color="auto" w:fill="D0CECE" w:themeFill="background2" w:themeFillShade="E6"/>
          </w:tcPr>
          <w:p w14:paraId="2F61FD0B" w14:textId="001A796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2169112</w:t>
            </w:r>
          </w:p>
        </w:tc>
        <w:tc>
          <w:tcPr>
            <w:tcW w:w="0" w:type="auto"/>
            <w:shd w:val="clear" w:color="auto" w:fill="D0CECE" w:themeFill="background2" w:themeFillShade="E6"/>
          </w:tcPr>
          <w:p w14:paraId="473F189E" w14:textId="12B1120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Republic of Korea</w:t>
            </w:r>
          </w:p>
        </w:tc>
        <w:tc>
          <w:tcPr>
            <w:tcW w:w="0" w:type="auto"/>
            <w:shd w:val="clear" w:color="auto" w:fill="D0CECE" w:themeFill="background2" w:themeFillShade="E6"/>
          </w:tcPr>
          <w:p w14:paraId="42476A87" w14:textId="2E0C8E2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2</w:t>
            </w:r>
          </w:p>
        </w:tc>
        <w:tc>
          <w:tcPr>
            <w:tcW w:w="0" w:type="auto"/>
            <w:shd w:val="clear" w:color="auto" w:fill="D0CECE" w:themeFill="background2" w:themeFillShade="E6"/>
          </w:tcPr>
          <w:p w14:paraId="2ACA9039" w14:textId="32B7261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D (HD)</w:t>
            </w:r>
          </w:p>
        </w:tc>
        <w:tc>
          <w:tcPr>
            <w:tcW w:w="0" w:type="auto"/>
            <w:shd w:val="clear" w:color="auto" w:fill="D0CECE" w:themeFill="background2" w:themeFillShade="E6"/>
          </w:tcPr>
          <w:p w14:paraId="380B9E4B" w14:textId="373C8F2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89</w:t>
            </w:r>
          </w:p>
        </w:tc>
        <w:tc>
          <w:tcPr>
            <w:tcW w:w="0" w:type="auto"/>
            <w:shd w:val="clear" w:color="auto" w:fill="D0CECE" w:themeFill="background2" w:themeFillShade="E6"/>
          </w:tcPr>
          <w:p w14:paraId="3B628721" w14:textId="0001074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5D level</w:t>
            </w:r>
          </w:p>
        </w:tc>
        <w:tc>
          <w:tcPr>
            <w:tcW w:w="0" w:type="auto"/>
            <w:shd w:val="clear" w:color="auto" w:fill="D0CECE" w:themeFill="background2" w:themeFillShade="E6"/>
          </w:tcPr>
          <w:p w14:paraId="4DE6D9AD" w14:textId="0FE6D9E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 = −0.170, P = 0.004</w:t>
            </w:r>
          </w:p>
        </w:tc>
        <w:tc>
          <w:tcPr>
            <w:tcW w:w="0" w:type="auto"/>
            <w:shd w:val="clear" w:color="auto" w:fill="D0CECE" w:themeFill="background2" w:themeFillShade="E6"/>
          </w:tcPr>
          <w:p w14:paraId="374D752C" w14:textId="433A957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Vascular calcification score (Kauppila index)</w:t>
            </w:r>
          </w:p>
        </w:tc>
        <w:tc>
          <w:tcPr>
            <w:tcW w:w="0" w:type="auto"/>
            <w:shd w:val="clear" w:color="auto" w:fill="D0CECE" w:themeFill="background2" w:themeFillShade="E6"/>
          </w:tcPr>
          <w:p w14:paraId="5F04852C" w14:textId="20CB236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A6DE4">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2)","plainTextFormattedCitation":"(112)","previouslyFormattedCitation":"(112)"},"properties":{"noteIndex":0},"schema":"https://github.com/citation-style-language/schema/raw/master/csl-citation.json"}</w:instrText>
            </w:r>
            <w:r w:rsidRPr="008A7CA8">
              <w:rPr>
                <w:sz w:val="18"/>
                <w:szCs w:val="18"/>
              </w:rPr>
              <w:fldChar w:fldCharType="separate"/>
            </w:r>
            <w:r w:rsidR="00AA6DE4" w:rsidRPr="00AA6DE4">
              <w:rPr>
                <w:noProof/>
                <w:sz w:val="18"/>
                <w:szCs w:val="18"/>
                <w:lang w:eastAsia="ja-JP"/>
              </w:rPr>
              <w:t>(112)</w:t>
            </w:r>
            <w:r w:rsidRPr="008A7CA8">
              <w:rPr>
                <w:sz w:val="18"/>
                <w:szCs w:val="18"/>
              </w:rPr>
              <w:fldChar w:fldCharType="end"/>
            </w:r>
          </w:p>
        </w:tc>
      </w:tr>
      <w:tr w:rsidR="00EE198B" w:rsidRPr="0001000C" w14:paraId="10EF7732"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3F77CDC"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87DBEB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B0B490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AFE633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C32347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13854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F993446" w14:textId="33102B75"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74562" w14:textId="3985609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5D serum levels and VCS (r = −0.170, P = 0.004) at the end of the summer, but not at the end of the winter (r = −0.114, P = 0.054; Fig. 2). Therefore, we analyzed the data to reveal the association of serum 25D level with vascular calciﬁcation at the end of the summer, when vitamin D levels were found to peak.</w:t>
            </w:r>
          </w:p>
        </w:tc>
        <w:tc>
          <w:tcPr>
            <w:tcW w:w="0" w:type="auto"/>
            <w:shd w:val="clear" w:color="auto" w:fill="D0CECE" w:themeFill="background2" w:themeFillShade="E6"/>
          </w:tcPr>
          <w:p w14:paraId="41ADA648" w14:textId="76ACCBA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D0DE5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6736A77"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97B621D" w14:textId="14A6DA2F" w:rsidR="000537F9" w:rsidRPr="008A7CA8" w:rsidRDefault="00976913" w:rsidP="00DB0A5F">
            <w:pPr>
              <w:rPr>
                <w:sz w:val="18"/>
                <w:szCs w:val="18"/>
                <w:lang w:eastAsia="ja-JP"/>
              </w:rPr>
            </w:pPr>
            <w:r w:rsidRPr="008A7CA8">
              <w:rPr>
                <w:sz w:val="18"/>
                <w:szCs w:val="18"/>
                <w:lang w:eastAsia="ja-JP"/>
              </w:rPr>
              <w:t>Sumida Y</w:t>
            </w:r>
          </w:p>
        </w:tc>
        <w:tc>
          <w:tcPr>
            <w:tcW w:w="0" w:type="auto"/>
            <w:shd w:val="clear" w:color="auto" w:fill="D0CECE" w:themeFill="background2" w:themeFillShade="E6"/>
          </w:tcPr>
          <w:p w14:paraId="6D6FC913" w14:textId="3016E2F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420796</w:t>
            </w:r>
          </w:p>
        </w:tc>
        <w:tc>
          <w:tcPr>
            <w:tcW w:w="0" w:type="auto"/>
            <w:shd w:val="clear" w:color="auto" w:fill="D0CECE" w:themeFill="background2" w:themeFillShade="E6"/>
          </w:tcPr>
          <w:p w14:paraId="7481D63C" w14:textId="5718D864"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Japan</w:t>
            </w:r>
          </w:p>
        </w:tc>
        <w:tc>
          <w:tcPr>
            <w:tcW w:w="0" w:type="auto"/>
            <w:shd w:val="clear" w:color="auto" w:fill="D0CECE" w:themeFill="background2" w:themeFillShade="E6"/>
          </w:tcPr>
          <w:p w14:paraId="3404B136" w14:textId="03700A49"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0</w:t>
            </w:r>
          </w:p>
        </w:tc>
        <w:tc>
          <w:tcPr>
            <w:tcW w:w="0" w:type="auto"/>
            <w:shd w:val="clear" w:color="auto" w:fill="D0CECE" w:themeFill="background2" w:themeFillShade="E6"/>
          </w:tcPr>
          <w:p w14:paraId="330F305F" w14:textId="365FDE1D"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8BF787D" w14:textId="75F189D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135</w:t>
            </w:r>
          </w:p>
        </w:tc>
        <w:tc>
          <w:tcPr>
            <w:tcW w:w="0" w:type="auto"/>
            <w:shd w:val="clear" w:color="auto" w:fill="D0CECE" w:themeFill="background2" w:themeFillShade="E6"/>
          </w:tcPr>
          <w:p w14:paraId="48A8F5C4" w14:textId="16B94DBF"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plaque</w:t>
            </w:r>
          </w:p>
        </w:tc>
        <w:tc>
          <w:tcPr>
            <w:tcW w:w="0" w:type="auto"/>
            <w:shd w:val="clear" w:color="auto" w:fill="D0CECE" w:themeFill="background2" w:themeFillShade="E6"/>
          </w:tcPr>
          <w:p w14:paraId="14E935D9" w14:textId="18872431"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OR 13.89 (4.08 – 47.29)</w:t>
            </w:r>
          </w:p>
        </w:tc>
        <w:tc>
          <w:tcPr>
            <w:tcW w:w="0" w:type="auto"/>
            <w:shd w:val="clear" w:color="auto" w:fill="D0CECE" w:themeFill="background2" w:themeFillShade="E6"/>
          </w:tcPr>
          <w:p w14:paraId="51C390E9" w14:textId="69F091D5"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calcification</w:t>
            </w:r>
          </w:p>
        </w:tc>
        <w:tc>
          <w:tcPr>
            <w:tcW w:w="0" w:type="auto"/>
            <w:shd w:val="clear" w:color="auto" w:fill="D0CECE" w:themeFill="background2" w:themeFillShade="E6"/>
          </w:tcPr>
          <w:p w14:paraId="569B14A2" w14:textId="27AD0060"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fldChar w:fldCharType="begin" w:fldLock="1"/>
            </w:r>
            <w:r w:rsidR="00AA6DE4">
              <w:rPr>
                <w:sz w:val="18"/>
                <w:szCs w:val="18"/>
                <w:lang w:eastAsia="ja-JP"/>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95)","plainTextFormattedCitation":"(95)","previouslyFormattedCitation":"(95)"},"properties":{"noteIndex":0},"schema":"https://github.com/citation-style-language/schema/raw/master/csl-citation.json"}</w:instrText>
            </w:r>
            <w:r w:rsidRPr="008A7CA8">
              <w:rPr>
                <w:sz w:val="18"/>
                <w:szCs w:val="18"/>
                <w:lang w:eastAsia="ja-JP"/>
              </w:rPr>
              <w:fldChar w:fldCharType="separate"/>
            </w:r>
            <w:r w:rsidR="00AA6DE4" w:rsidRPr="00AA6DE4">
              <w:rPr>
                <w:noProof/>
                <w:sz w:val="18"/>
                <w:szCs w:val="18"/>
                <w:lang w:eastAsia="ja-JP"/>
              </w:rPr>
              <w:t>(95)</w:t>
            </w:r>
            <w:r w:rsidRPr="008A7CA8">
              <w:rPr>
                <w:sz w:val="18"/>
                <w:szCs w:val="18"/>
                <w:lang w:eastAsia="ja-JP"/>
              </w:rPr>
              <w:fldChar w:fldCharType="end"/>
            </w:r>
          </w:p>
        </w:tc>
      </w:tr>
      <w:tr w:rsidR="00EE198B" w:rsidRPr="0001000C" w14:paraId="7DDD98A9" w14:textId="77777777" w:rsidTr="004353FB">
        <w:tc>
          <w:tcPr>
            <w:tcW w:w="0" w:type="auto"/>
          </w:tcPr>
          <w:p w14:paraId="2FDC6346" w14:textId="3456D276" w:rsidR="005B1ACF" w:rsidRDefault="00A34F1A" w:rsidP="00DB0A5F">
            <w:pPr>
              <w:cnfStyle w:val="001000000000" w:firstRow="0" w:lastRow="0" w:firstColumn="1" w:lastColumn="0" w:oddVBand="0" w:evenVBand="0" w:oddHBand="0" w:evenHBand="0" w:firstRowFirstColumn="0" w:firstRowLastColumn="0" w:lastRowFirstColumn="0" w:lastRowLastColumn="0"/>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DB0A5F">
            <w:pPr>
              <w:rPr>
                <w:sz w:val="18"/>
                <w:szCs w:val="18"/>
                <w:lang w:eastAsia="ja-JP"/>
              </w:rPr>
            </w:pPr>
            <w:r w:rsidRPr="00A34F1A">
              <w:rPr>
                <w:sz w:val="18"/>
                <w:szCs w:val="18"/>
                <w:lang w:eastAsia="ja-JP"/>
              </w:rPr>
              <w:t>30510649</w:t>
            </w:r>
          </w:p>
        </w:tc>
        <w:tc>
          <w:tcPr>
            <w:tcW w:w="0" w:type="auto"/>
          </w:tcPr>
          <w:p w14:paraId="0B5DEFA1" w14:textId="414F88B1" w:rsidR="005B1ACF" w:rsidRDefault="002C46F4" w:rsidP="00DB0A5F">
            <w:pPr>
              <w:rPr>
                <w:sz w:val="18"/>
                <w:szCs w:val="18"/>
                <w:lang w:eastAsia="ja-JP"/>
              </w:rPr>
            </w:pPr>
            <w:r>
              <w:rPr>
                <w:sz w:val="18"/>
                <w:szCs w:val="18"/>
                <w:lang w:eastAsia="ja-JP"/>
              </w:rPr>
              <w:t>Iran</w:t>
            </w:r>
          </w:p>
        </w:tc>
        <w:tc>
          <w:tcPr>
            <w:tcW w:w="0" w:type="auto"/>
          </w:tcPr>
          <w:p w14:paraId="2DBE9761" w14:textId="69A76595" w:rsidR="005B1ACF" w:rsidRDefault="002C46F4" w:rsidP="00DB0A5F">
            <w:pPr>
              <w:rPr>
                <w:sz w:val="18"/>
                <w:szCs w:val="18"/>
                <w:lang w:eastAsia="ja-JP"/>
              </w:rPr>
            </w:pPr>
            <w:r>
              <w:rPr>
                <w:sz w:val="18"/>
                <w:szCs w:val="18"/>
                <w:lang w:eastAsia="ja-JP"/>
              </w:rPr>
              <w:t>2018</w:t>
            </w:r>
          </w:p>
        </w:tc>
        <w:tc>
          <w:tcPr>
            <w:tcW w:w="0" w:type="auto"/>
          </w:tcPr>
          <w:p w14:paraId="03C23E4E" w14:textId="570F1071" w:rsidR="005B1ACF" w:rsidRDefault="002C46F4" w:rsidP="00DB0A5F">
            <w:pPr>
              <w:rPr>
                <w:sz w:val="18"/>
                <w:szCs w:val="18"/>
                <w:lang w:eastAsia="ja-JP"/>
              </w:rPr>
            </w:pPr>
            <w:r>
              <w:rPr>
                <w:sz w:val="18"/>
                <w:szCs w:val="18"/>
                <w:lang w:eastAsia="ja-JP"/>
              </w:rPr>
              <w:t>5D (HD)</w:t>
            </w:r>
          </w:p>
        </w:tc>
        <w:tc>
          <w:tcPr>
            <w:tcW w:w="0" w:type="auto"/>
          </w:tcPr>
          <w:p w14:paraId="4DDCF68D" w14:textId="10054504" w:rsidR="005B1ACF" w:rsidRDefault="009B4AE1" w:rsidP="00DB0A5F">
            <w:pPr>
              <w:rPr>
                <w:sz w:val="18"/>
                <w:szCs w:val="18"/>
                <w:lang w:eastAsia="ja-JP"/>
              </w:rPr>
            </w:pPr>
            <w:r>
              <w:rPr>
                <w:sz w:val="18"/>
                <w:szCs w:val="18"/>
                <w:lang w:eastAsia="ja-JP"/>
              </w:rPr>
              <w:t>84</w:t>
            </w:r>
          </w:p>
        </w:tc>
        <w:tc>
          <w:tcPr>
            <w:tcW w:w="0" w:type="auto"/>
          </w:tcPr>
          <w:p w14:paraId="30EB4C40" w14:textId="1FDC15EF" w:rsidR="005B1ACF" w:rsidRDefault="00DB18F8" w:rsidP="00DB0A5F">
            <w:pPr>
              <w:rPr>
                <w:sz w:val="18"/>
                <w:szCs w:val="18"/>
                <w:lang w:eastAsia="ja-JP"/>
              </w:rPr>
            </w:pPr>
            <w:r>
              <w:rPr>
                <w:sz w:val="18"/>
                <w:szCs w:val="18"/>
                <w:lang w:eastAsia="ja-JP"/>
              </w:rPr>
              <w:t>Female gender</w:t>
            </w:r>
          </w:p>
        </w:tc>
        <w:tc>
          <w:tcPr>
            <w:tcW w:w="0" w:type="auto"/>
          </w:tcPr>
          <w:p w14:paraId="4DD90299" w14:textId="16373E3C" w:rsidR="005B1ACF" w:rsidRDefault="00D43C9F" w:rsidP="00DB0A5F">
            <w:pPr>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DB0A5F">
            <w:pPr>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11EEF115" w:rsidR="005B1ACF" w:rsidRDefault="00A34F1A" w:rsidP="00DB0A5F">
            <w:pPr>
              <w:rPr>
                <w:sz w:val="18"/>
                <w:szCs w:val="18"/>
                <w:lang w:eastAsia="ja-JP"/>
              </w:rPr>
            </w:pPr>
            <w:r>
              <w:rPr>
                <w:sz w:val="18"/>
                <w:szCs w:val="18"/>
                <w:lang w:eastAsia="ja-JP"/>
              </w:rPr>
              <w:fldChar w:fldCharType="begin" w:fldLock="1"/>
            </w:r>
            <w:r w:rsidR="00AA6DE4">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58)","plainTextFormattedCitation":"(158)","previouslyFormattedCitation":"(158)"},"properties":{"noteIndex":0},"schema":"https://github.com/citation-style-language/schema/raw/master/csl-citation.json"}</w:instrText>
            </w:r>
            <w:r>
              <w:rPr>
                <w:sz w:val="18"/>
                <w:szCs w:val="18"/>
                <w:lang w:eastAsia="ja-JP"/>
              </w:rPr>
              <w:fldChar w:fldCharType="separate"/>
            </w:r>
            <w:r w:rsidR="00AA6DE4" w:rsidRPr="00AA6DE4">
              <w:rPr>
                <w:noProof/>
                <w:sz w:val="18"/>
                <w:szCs w:val="18"/>
                <w:lang w:eastAsia="ja-JP"/>
              </w:rPr>
              <w:t>(158)</w:t>
            </w:r>
            <w:r>
              <w:rPr>
                <w:sz w:val="18"/>
                <w:szCs w:val="18"/>
                <w:lang w:eastAsia="ja-JP"/>
              </w:rPr>
              <w:fldChar w:fldCharType="end"/>
            </w:r>
          </w:p>
        </w:tc>
      </w:tr>
      <w:tr w:rsidR="00EE198B" w:rsidRPr="0001000C" w14:paraId="18D2ACD5" w14:textId="77777777" w:rsidTr="00AD5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59AEE" w14:textId="77777777" w:rsidR="004353FB" w:rsidRDefault="004353FB" w:rsidP="00DB0A5F">
            <w:pPr>
              <w:rPr>
                <w:sz w:val="18"/>
                <w:szCs w:val="18"/>
                <w:lang w:eastAsia="ja-JP"/>
              </w:rPr>
            </w:pPr>
          </w:p>
        </w:tc>
        <w:tc>
          <w:tcPr>
            <w:tcW w:w="0" w:type="auto"/>
          </w:tcPr>
          <w:p w14:paraId="4105715B" w14:textId="77777777" w:rsidR="004353FB" w:rsidRPr="00976913"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DA9930"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3373D8"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F0022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F8F8675"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260CBF" w14:textId="593CAD74"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EAB70A4" w:rsidR="004353FB" w:rsidRP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 xml:space="preserve">298(68-2630) </w:t>
            </w:r>
            <w:r>
              <w:rPr>
                <w:sz w:val="18"/>
                <w:szCs w:val="18"/>
                <w:lang w:eastAsia="ja-JP"/>
              </w:rPr>
              <w:t xml:space="preserve">vs. </w:t>
            </w:r>
            <w:r w:rsidRPr="00A34F1A">
              <w:rPr>
                <w:sz w:val="18"/>
                <w:szCs w:val="18"/>
                <w:lang w:eastAsia="ja-JP"/>
              </w:rPr>
              <w:t>287(166-892)</w:t>
            </w:r>
            <w:r>
              <w:rPr>
                <w:sz w:val="18"/>
                <w:szCs w:val="18"/>
                <w:lang w:eastAsia="ja-JP"/>
              </w:rPr>
              <w:t xml:space="preserve"> vs.</w:t>
            </w:r>
            <w:r w:rsidRPr="00A34F1A">
              <w:rPr>
                <w:sz w:val="18"/>
                <w:szCs w:val="18"/>
                <w:lang w:eastAsia="ja-JP"/>
              </w:rPr>
              <w:t xml:space="preserve"> 540(391-698)</w:t>
            </w:r>
            <w:r>
              <w:rPr>
                <w:sz w:val="18"/>
                <w:szCs w:val="18"/>
                <w:lang w:eastAsia="ja-JP"/>
              </w:rPr>
              <w:t>, p =</w:t>
            </w:r>
            <w:r w:rsidRPr="00A34F1A">
              <w:rPr>
                <w:sz w:val="18"/>
                <w:szCs w:val="18"/>
                <w:lang w:eastAsia="ja-JP"/>
              </w:rPr>
              <w:t xml:space="preserve"> 0.02</w:t>
            </w:r>
          </w:p>
        </w:tc>
        <w:tc>
          <w:tcPr>
            <w:tcW w:w="0" w:type="auto"/>
          </w:tcPr>
          <w:p w14:paraId="1A3C7F38" w14:textId="71285B2B"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0415CFCB" w14:textId="77777777" w:rsidTr="00156901">
        <w:tc>
          <w:tcPr>
            <w:tcW w:w="0" w:type="auto"/>
          </w:tcPr>
          <w:p w14:paraId="53C3A99A" w14:textId="63401C03" w:rsidR="00D30540" w:rsidRDefault="00D30540" w:rsidP="00D30540">
            <w:pPr>
              <w:cnfStyle w:val="001000000000" w:firstRow="0" w:lastRow="0" w:firstColumn="1" w:lastColumn="0" w:oddVBand="0" w:evenVBand="0" w:oddHBand="0" w:evenHBand="0" w:firstRowFirstColumn="0" w:firstRowLastColumn="0" w:lastRowFirstColumn="0" w:lastRowLastColumn="0"/>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D30540" w:rsidRPr="00976913" w:rsidRDefault="00D30540" w:rsidP="00D30540">
            <w:pPr>
              <w:rPr>
                <w:sz w:val="18"/>
                <w:szCs w:val="18"/>
                <w:lang w:eastAsia="ja-JP"/>
              </w:rPr>
            </w:pPr>
            <w:r w:rsidRPr="002042F0">
              <w:rPr>
                <w:sz w:val="18"/>
                <w:szCs w:val="18"/>
              </w:rPr>
              <w:t>24876353</w:t>
            </w:r>
          </w:p>
        </w:tc>
        <w:tc>
          <w:tcPr>
            <w:tcW w:w="0" w:type="auto"/>
          </w:tcPr>
          <w:p w14:paraId="1E517D98" w14:textId="0FEA21A4" w:rsidR="00D30540" w:rsidRDefault="00D30540" w:rsidP="00D30540">
            <w:pPr>
              <w:rPr>
                <w:sz w:val="18"/>
                <w:szCs w:val="18"/>
                <w:lang w:eastAsia="ja-JP"/>
              </w:rPr>
            </w:pPr>
            <w:r>
              <w:rPr>
                <w:sz w:val="18"/>
                <w:szCs w:val="18"/>
              </w:rPr>
              <w:t>China (Hong Kong)</w:t>
            </w:r>
          </w:p>
        </w:tc>
        <w:tc>
          <w:tcPr>
            <w:tcW w:w="0" w:type="auto"/>
          </w:tcPr>
          <w:p w14:paraId="374C0317" w14:textId="24195C1C" w:rsidR="00D30540" w:rsidRDefault="00D30540" w:rsidP="00D30540">
            <w:pPr>
              <w:rPr>
                <w:sz w:val="18"/>
                <w:szCs w:val="18"/>
                <w:lang w:eastAsia="ja-JP"/>
              </w:rPr>
            </w:pPr>
            <w:r>
              <w:rPr>
                <w:sz w:val="18"/>
                <w:szCs w:val="18"/>
              </w:rPr>
              <w:t>2014</w:t>
            </w:r>
          </w:p>
        </w:tc>
        <w:tc>
          <w:tcPr>
            <w:tcW w:w="0" w:type="auto"/>
          </w:tcPr>
          <w:p w14:paraId="7A1F5F25" w14:textId="7BEF553E" w:rsidR="00D30540" w:rsidRDefault="00D30540" w:rsidP="00D30540">
            <w:pPr>
              <w:rPr>
                <w:sz w:val="18"/>
                <w:szCs w:val="18"/>
                <w:lang w:eastAsia="ja-JP"/>
              </w:rPr>
            </w:pPr>
            <w:r>
              <w:rPr>
                <w:sz w:val="18"/>
                <w:szCs w:val="18"/>
              </w:rPr>
              <w:t>3-5</w:t>
            </w:r>
          </w:p>
        </w:tc>
        <w:tc>
          <w:tcPr>
            <w:tcW w:w="0" w:type="auto"/>
          </w:tcPr>
          <w:p w14:paraId="20920DD2" w14:textId="27A618C5" w:rsidR="00D30540" w:rsidRDefault="00D30540" w:rsidP="00D30540">
            <w:pPr>
              <w:rPr>
                <w:sz w:val="18"/>
                <w:szCs w:val="18"/>
                <w:lang w:eastAsia="ja-JP"/>
              </w:rPr>
            </w:pPr>
            <w:r>
              <w:rPr>
                <w:sz w:val="18"/>
                <w:szCs w:val="18"/>
              </w:rPr>
              <w:t>300</w:t>
            </w:r>
          </w:p>
        </w:tc>
        <w:tc>
          <w:tcPr>
            <w:tcW w:w="0" w:type="auto"/>
          </w:tcPr>
          <w:p w14:paraId="1E29030A" w14:textId="62EDE0B2" w:rsidR="00D30540" w:rsidRDefault="00D30540" w:rsidP="00D30540">
            <w:pPr>
              <w:rPr>
                <w:sz w:val="18"/>
                <w:szCs w:val="18"/>
                <w:lang w:eastAsia="ja-JP"/>
              </w:rPr>
            </w:pPr>
            <w:r>
              <w:rPr>
                <w:sz w:val="18"/>
                <w:szCs w:val="18"/>
                <w:lang w:eastAsia="ja-JP"/>
              </w:rPr>
              <w:t>Male gender negatively correlated</w:t>
            </w:r>
          </w:p>
        </w:tc>
        <w:tc>
          <w:tcPr>
            <w:tcW w:w="0" w:type="auto"/>
          </w:tcPr>
          <w:p w14:paraId="266650A1" w14:textId="2E93C463" w:rsidR="00D30540" w:rsidRDefault="00D30540" w:rsidP="00D30540">
            <w:pPr>
              <w:rPr>
                <w:sz w:val="18"/>
                <w:szCs w:val="18"/>
                <w:lang w:eastAsia="ja-JP"/>
              </w:rPr>
            </w:pPr>
            <w:r>
              <w:rPr>
                <w:sz w:val="18"/>
                <w:szCs w:val="18"/>
                <w:lang w:eastAsia="ja-JP"/>
              </w:rPr>
              <w:t>Partial correlation coefficient</w:t>
            </w:r>
            <w:r>
              <w:rPr>
                <w:rFonts w:hint="eastAsia"/>
                <w:sz w:val="18"/>
                <w:szCs w:val="18"/>
              </w:rPr>
              <w:t xml:space="preserve"> = </w:t>
            </w:r>
            <w:r w:rsidR="00BA2514">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D30540" w:rsidRDefault="00D30540" w:rsidP="00D30540">
            <w:pPr>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7F5E796E" w:rsidR="00D30540" w:rsidRDefault="00D30540" w:rsidP="00D30540">
            <w:pPr>
              <w:rPr>
                <w:sz w:val="18"/>
                <w:szCs w:val="18"/>
                <w:lang w:eastAsia="ja-JP"/>
              </w:rPr>
            </w:pPr>
            <w:r>
              <w:rPr>
                <w:sz w:val="18"/>
                <w:szCs w:val="18"/>
                <w:lang w:eastAsia="ja-JP"/>
              </w:rPr>
              <w:fldChar w:fldCharType="begin" w:fldLock="1"/>
            </w:r>
            <w:r w:rsidR="0001017B">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lang w:eastAsia="ja-JP"/>
              </w:rPr>
              <w:fldChar w:fldCharType="separate"/>
            </w:r>
            <w:r w:rsidR="00BD4E2F" w:rsidRPr="00BD4E2F">
              <w:rPr>
                <w:noProof/>
                <w:sz w:val="18"/>
                <w:szCs w:val="18"/>
                <w:lang w:eastAsia="ja-JP"/>
              </w:rPr>
              <w:t>(20)</w:t>
            </w:r>
            <w:r>
              <w:rPr>
                <w:sz w:val="18"/>
                <w:szCs w:val="18"/>
                <w:lang w:eastAsia="ja-JP"/>
              </w:rPr>
              <w:fldChar w:fldCharType="end"/>
            </w:r>
          </w:p>
        </w:tc>
      </w:tr>
      <w:tr w:rsidR="00EE198B" w:rsidRPr="0001000C" w14:paraId="501470B1" w14:textId="77777777" w:rsidTr="00D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4E098" w14:textId="163C60CB" w:rsidR="00156901" w:rsidRDefault="005B5364" w:rsidP="00D30540">
            <w:pP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7391B5B" w14:textId="20A91541" w:rsidR="00156901" w:rsidRPr="002042F0"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sidRPr="005B5364">
              <w:rPr>
                <w:sz w:val="18"/>
                <w:szCs w:val="18"/>
              </w:rPr>
              <w:t>30595681</w:t>
            </w:r>
          </w:p>
        </w:tc>
        <w:tc>
          <w:tcPr>
            <w:tcW w:w="0" w:type="auto"/>
          </w:tcPr>
          <w:p w14:paraId="64DB60E0" w14:textId="74837D88"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F206417" w14:textId="58C0DB1D"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8ACA3B8" w14:textId="67DECD39"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021189C3" w14:textId="1B5E17C0"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75DEAEFD" w14:textId="1EC3D026"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AEC261B" w14:textId="2B3FAD1C" w:rsidR="00156901" w:rsidRDefault="00D06842"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507ED6DD" w14:textId="35081EB3"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2D05BC45" w14:textId="7BA9CB14"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AA6DE4">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35)","plainTextFormattedCitation":"(135)","previouslyFormattedCitation":"(135)"},"properties":{"noteIndex":0},"schema":"https://github.com/citation-style-language/schema/raw/master/csl-citation.json"}</w:instrText>
            </w:r>
            <w:r>
              <w:rPr>
                <w:sz w:val="18"/>
                <w:szCs w:val="18"/>
                <w:lang w:eastAsia="ja-JP"/>
              </w:rPr>
              <w:fldChar w:fldCharType="separate"/>
            </w:r>
            <w:r w:rsidR="00AA6DE4" w:rsidRPr="00AA6DE4">
              <w:rPr>
                <w:noProof/>
                <w:sz w:val="18"/>
                <w:szCs w:val="18"/>
                <w:lang w:eastAsia="ja-JP"/>
              </w:rPr>
              <w:t>(135)</w:t>
            </w:r>
            <w:r>
              <w:rPr>
                <w:sz w:val="18"/>
                <w:szCs w:val="18"/>
                <w:lang w:eastAsia="ja-JP"/>
              </w:rPr>
              <w:fldChar w:fldCharType="end"/>
            </w:r>
          </w:p>
        </w:tc>
      </w:tr>
      <w:tr w:rsidR="00EE198B" w:rsidRPr="0001000C" w14:paraId="172E6709" w14:textId="77777777" w:rsidTr="00683444">
        <w:tc>
          <w:tcPr>
            <w:tcW w:w="0" w:type="auto"/>
          </w:tcPr>
          <w:p w14:paraId="383E1EAF" w14:textId="69C13B42" w:rsidR="00DA7014" w:rsidRDefault="00AE3D03" w:rsidP="00D30540">
            <w:pPr>
              <w:cnfStyle w:val="001000000000" w:firstRow="0" w:lastRow="0" w:firstColumn="1" w:lastColumn="0" w:oddVBand="0" w:evenVBand="0" w:oddHBand="0" w:evenHBand="0" w:firstRowFirstColumn="0" w:firstRowLastColumn="0" w:lastRowFirstColumn="0" w:lastRowLastColumn="0"/>
              <w:rPr>
                <w:sz w:val="18"/>
                <w:szCs w:val="18"/>
              </w:rPr>
            </w:pPr>
            <w:r w:rsidRPr="00AE3D03">
              <w:rPr>
                <w:sz w:val="18"/>
                <w:szCs w:val="18"/>
              </w:rPr>
              <w:t>Barreto</w:t>
            </w:r>
            <w:r w:rsidRPr="00AE3D03">
              <w:rPr>
                <w:i/>
                <w:sz w:val="18"/>
                <w:szCs w:val="18"/>
              </w:rPr>
              <w:t xml:space="preserve"> et al.</w:t>
            </w:r>
          </w:p>
        </w:tc>
        <w:tc>
          <w:tcPr>
            <w:tcW w:w="0" w:type="auto"/>
          </w:tcPr>
          <w:p w14:paraId="422BFECF" w14:textId="1C830D65" w:rsidR="00DA7014" w:rsidRPr="005B5364" w:rsidRDefault="00AE3D03" w:rsidP="00D30540">
            <w:pPr>
              <w:rPr>
                <w:sz w:val="18"/>
                <w:szCs w:val="18"/>
              </w:rPr>
            </w:pPr>
            <w:r w:rsidRPr="00AE3D03">
              <w:rPr>
                <w:sz w:val="18"/>
                <w:szCs w:val="18"/>
              </w:rPr>
              <w:t>19443628</w:t>
            </w:r>
          </w:p>
        </w:tc>
        <w:tc>
          <w:tcPr>
            <w:tcW w:w="0" w:type="auto"/>
          </w:tcPr>
          <w:p w14:paraId="2CDB1FDF" w14:textId="5072647B" w:rsidR="00DA7014" w:rsidRDefault="00AE3D03" w:rsidP="00D30540">
            <w:pPr>
              <w:rPr>
                <w:sz w:val="18"/>
                <w:szCs w:val="18"/>
              </w:rPr>
            </w:pPr>
            <w:r>
              <w:rPr>
                <w:sz w:val="18"/>
                <w:szCs w:val="18"/>
              </w:rPr>
              <w:t>France</w:t>
            </w:r>
          </w:p>
        </w:tc>
        <w:tc>
          <w:tcPr>
            <w:tcW w:w="0" w:type="auto"/>
          </w:tcPr>
          <w:p w14:paraId="6D626B3A" w14:textId="3BD63EE6" w:rsidR="00DA7014" w:rsidRDefault="00AE3D03" w:rsidP="00D30540">
            <w:pPr>
              <w:rPr>
                <w:sz w:val="18"/>
                <w:szCs w:val="18"/>
              </w:rPr>
            </w:pPr>
            <w:r>
              <w:rPr>
                <w:sz w:val="18"/>
                <w:szCs w:val="18"/>
              </w:rPr>
              <w:t>2009</w:t>
            </w:r>
          </w:p>
        </w:tc>
        <w:tc>
          <w:tcPr>
            <w:tcW w:w="0" w:type="auto"/>
          </w:tcPr>
          <w:p w14:paraId="73B87944" w14:textId="10BECF4C" w:rsidR="00DA7014" w:rsidRDefault="00AE3D03" w:rsidP="00D30540">
            <w:pPr>
              <w:rPr>
                <w:sz w:val="18"/>
                <w:szCs w:val="18"/>
              </w:rPr>
            </w:pPr>
            <w:r>
              <w:rPr>
                <w:sz w:val="18"/>
                <w:szCs w:val="18"/>
              </w:rPr>
              <w:t>2-5D</w:t>
            </w:r>
          </w:p>
        </w:tc>
        <w:tc>
          <w:tcPr>
            <w:tcW w:w="0" w:type="auto"/>
          </w:tcPr>
          <w:p w14:paraId="071126CF" w14:textId="40A15A60" w:rsidR="00DA7014" w:rsidRDefault="00AE3D03" w:rsidP="00D30540">
            <w:pPr>
              <w:rPr>
                <w:sz w:val="18"/>
                <w:szCs w:val="18"/>
              </w:rPr>
            </w:pPr>
            <w:r>
              <w:rPr>
                <w:sz w:val="18"/>
                <w:szCs w:val="18"/>
              </w:rPr>
              <w:t>140</w:t>
            </w:r>
          </w:p>
        </w:tc>
        <w:tc>
          <w:tcPr>
            <w:tcW w:w="0" w:type="auto"/>
          </w:tcPr>
          <w:p w14:paraId="380A857A" w14:textId="3B080D90" w:rsidR="00DA7014" w:rsidRDefault="00DA7014" w:rsidP="00D30540">
            <w:pPr>
              <w:rPr>
                <w:sz w:val="18"/>
                <w:szCs w:val="18"/>
                <w:lang w:eastAsia="ja-JP"/>
              </w:rPr>
            </w:pPr>
            <w:r>
              <w:rPr>
                <w:sz w:val="18"/>
                <w:szCs w:val="18"/>
                <w:lang w:eastAsia="ja-JP"/>
              </w:rPr>
              <w:t>Neutral</w:t>
            </w:r>
          </w:p>
        </w:tc>
        <w:tc>
          <w:tcPr>
            <w:tcW w:w="0" w:type="auto"/>
          </w:tcPr>
          <w:p w14:paraId="06AF6E98" w14:textId="0BB5CC0F" w:rsidR="00DA7014" w:rsidRDefault="00AE3D03" w:rsidP="00AE3D03">
            <w:pPr>
              <w:rPr>
                <w:sz w:val="18"/>
                <w:szCs w:val="18"/>
              </w:rPr>
            </w:pPr>
            <w:r>
              <w:rPr>
                <w:sz w:val="18"/>
                <w:szCs w:val="18"/>
              </w:rPr>
              <w:t xml:space="preserve">Male in </w:t>
            </w:r>
            <w:r w:rsidR="00DA7014" w:rsidRPr="00DA7014">
              <w:rPr>
                <w:sz w:val="18"/>
                <w:szCs w:val="18"/>
              </w:rPr>
              <w:t xml:space="preserve">25D </w:t>
            </w:r>
            <w:r w:rsidR="0024156B">
              <w:rPr>
                <w:sz w:val="18"/>
                <w:szCs w:val="18"/>
              </w:rPr>
              <w:t xml:space="preserve">≤ </w:t>
            </w:r>
            <w:r w:rsidR="00DA7014" w:rsidRPr="00DA7014">
              <w:rPr>
                <w:sz w:val="18"/>
                <w:szCs w:val="18"/>
              </w:rPr>
              <w:t>16.7</w:t>
            </w:r>
            <w:r w:rsidR="0024156B">
              <w:rPr>
                <w:sz w:val="18"/>
                <w:szCs w:val="18"/>
              </w:rPr>
              <w:t xml:space="preserve"> </w:t>
            </w:r>
            <w:r w:rsidR="00DA7014" w:rsidRPr="00DA7014">
              <w:rPr>
                <w:sz w:val="18"/>
                <w:szCs w:val="18"/>
              </w:rPr>
              <w:t>ng/ml</w:t>
            </w:r>
            <w:r>
              <w:rPr>
                <w:sz w:val="18"/>
                <w:szCs w:val="18"/>
              </w:rPr>
              <w:t xml:space="preserve"> vs. </w:t>
            </w:r>
            <w:r w:rsidR="00DA7014" w:rsidRPr="00DA7014">
              <w:rPr>
                <w:sz w:val="18"/>
                <w:szCs w:val="18"/>
              </w:rPr>
              <w:t xml:space="preserve">25D </w:t>
            </w:r>
            <w:r w:rsidR="0024156B">
              <w:rPr>
                <w:sz w:val="18"/>
                <w:szCs w:val="18"/>
              </w:rPr>
              <w:t>≥</w:t>
            </w:r>
            <w:r w:rsidR="00DA7014" w:rsidRPr="00DA7014">
              <w:rPr>
                <w:sz w:val="18"/>
                <w:szCs w:val="18"/>
              </w:rPr>
              <w:t xml:space="preserve"> 16.7</w:t>
            </w:r>
            <w:r w:rsidR="0024156B">
              <w:rPr>
                <w:sz w:val="18"/>
                <w:szCs w:val="18"/>
              </w:rPr>
              <w:t xml:space="preserve"> </w:t>
            </w:r>
            <w:r w:rsidR="00DA7014" w:rsidRPr="00DA7014">
              <w:rPr>
                <w:sz w:val="18"/>
                <w:szCs w:val="18"/>
              </w:rPr>
              <w:t>ng/ml</w:t>
            </w:r>
            <w:r>
              <w:rPr>
                <w:sz w:val="18"/>
                <w:szCs w:val="18"/>
              </w:rPr>
              <w:t>: 59% vs. 62%, p = 0.702</w:t>
            </w:r>
          </w:p>
        </w:tc>
        <w:tc>
          <w:tcPr>
            <w:tcW w:w="0" w:type="auto"/>
          </w:tcPr>
          <w:p w14:paraId="13326575" w14:textId="6127C85B" w:rsidR="00DA7014" w:rsidRDefault="00AE3D03" w:rsidP="00D30540">
            <w:pPr>
              <w:rPr>
                <w:sz w:val="18"/>
                <w:szCs w:val="18"/>
                <w:lang w:eastAsia="ja-JP"/>
              </w:rPr>
            </w:pPr>
            <w:r>
              <w:rPr>
                <w:sz w:val="18"/>
                <w:szCs w:val="18"/>
                <w:lang w:eastAsia="ja-JP"/>
              </w:rPr>
              <w:t>25D</w:t>
            </w:r>
          </w:p>
        </w:tc>
        <w:tc>
          <w:tcPr>
            <w:tcW w:w="0" w:type="auto"/>
          </w:tcPr>
          <w:p w14:paraId="0F6B01BD" w14:textId="45B8C4DA" w:rsidR="00DA7014" w:rsidRDefault="00D70096" w:rsidP="00D30540">
            <w:pPr>
              <w:rPr>
                <w:sz w:val="18"/>
                <w:szCs w:val="18"/>
                <w:lang w:eastAsia="ja-JP"/>
              </w:rPr>
            </w:pPr>
            <w:r>
              <w:rPr>
                <w:sz w:val="18"/>
                <w:szCs w:val="18"/>
                <w:lang w:eastAsia="ja-JP"/>
              </w:rPr>
              <w:fldChar w:fldCharType="begin" w:fldLock="1"/>
            </w:r>
            <w:r w:rsidR="00AA6DE4">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59)","plainTextFormattedCitation":"(159)","previouslyFormattedCitation":"(159)"},"properties":{"noteIndex":0},"schema":"https://github.com/citation-style-language/schema/raw/master/csl-citation.json"}</w:instrText>
            </w:r>
            <w:r>
              <w:rPr>
                <w:sz w:val="18"/>
                <w:szCs w:val="18"/>
                <w:lang w:eastAsia="ja-JP"/>
              </w:rPr>
              <w:fldChar w:fldCharType="separate"/>
            </w:r>
            <w:r w:rsidR="00AA6DE4" w:rsidRPr="00AA6DE4">
              <w:rPr>
                <w:noProof/>
                <w:sz w:val="18"/>
                <w:szCs w:val="18"/>
                <w:lang w:eastAsia="ja-JP"/>
              </w:rPr>
              <w:t>(159)</w:t>
            </w:r>
            <w:r>
              <w:rPr>
                <w:sz w:val="18"/>
                <w:szCs w:val="18"/>
                <w:lang w:eastAsia="ja-JP"/>
              </w:rPr>
              <w:fldChar w:fldCharType="end"/>
            </w:r>
          </w:p>
        </w:tc>
      </w:tr>
      <w:tr w:rsidR="00EE198B" w:rsidRPr="0001000C" w14:paraId="138D145A"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A2E084" w14:textId="3BF05086" w:rsidR="00683444" w:rsidRPr="00AE3D03" w:rsidRDefault="00683444" w:rsidP="00683444">
            <w:pPr>
              <w:rPr>
                <w:sz w:val="18"/>
                <w:szCs w:val="18"/>
              </w:rPr>
            </w:pPr>
            <w:r>
              <w:rPr>
                <w:sz w:val="18"/>
                <w:szCs w:val="18"/>
              </w:rPr>
              <w:t xml:space="preserve">Zhang </w:t>
            </w:r>
            <w:r w:rsidRPr="00AA23DD">
              <w:rPr>
                <w:i/>
                <w:sz w:val="18"/>
                <w:szCs w:val="18"/>
              </w:rPr>
              <w:t>et al</w:t>
            </w:r>
          </w:p>
        </w:tc>
        <w:tc>
          <w:tcPr>
            <w:tcW w:w="0" w:type="auto"/>
          </w:tcPr>
          <w:p w14:paraId="1D8C241D" w14:textId="0D4E003F" w:rsidR="00683444" w:rsidRPr="00AE3D0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AA23DD">
              <w:rPr>
                <w:sz w:val="18"/>
                <w:szCs w:val="18"/>
              </w:rPr>
              <w:t>31079116</w:t>
            </w:r>
          </w:p>
        </w:tc>
        <w:tc>
          <w:tcPr>
            <w:tcW w:w="0" w:type="auto"/>
          </w:tcPr>
          <w:p w14:paraId="24521F30" w14:textId="046C230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D83462E" w14:textId="438817C9"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28596F" w14:textId="570550D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FBC195" w14:textId="01FBF5C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533E24D4" w14:textId="3A1044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Neutral</w:t>
            </w:r>
          </w:p>
        </w:tc>
        <w:tc>
          <w:tcPr>
            <w:tcW w:w="0" w:type="auto"/>
          </w:tcPr>
          <w:p w14:paraId="1217BF98" w14:textId="1D3336C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41DF73F" w14:textId="50C9B98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erum s-Klotho level</w:t>
            </w:r>
          </w:p>
        </w:tc>
        <w:tc>
          <w:tcPr>
            <w:tcW w:w="0" w:type="auto"/>
          </w:tcPr>
          <w:p w14:paraId="7CA2FB3B" w14:textId="17A2FC0A"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sidR="00AA6DE4">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13)","plainTextFormattedCitation":"(113)","previouslyFormattedCitation":"(113)"},"properties":{"noteIndex":0},"schema":"https://github.com/citation-style-language/schema/raw/master/csl-citation.json"}</w:instrText>
            </w:r>
            <w:r>
              <w:rPr>
                <w:sz w:val="18"/>
                <w:szCs w:val="18"/>
              </w:rPr>
              <w:fldChar w:fldCharType="separate"/>
            </w:r>
            <w:r w:rsidR="00AA6DE4" w:rsidRPr="00AA6DE4">
              <w:rPr>
                <w:noProof/>
                <w:sz w:val="18"/>
                <w:szCs w:val="18"/>
              </w:rPr>
              <w:t>(113)</w:t>
            </w:r>
            <w:r>
              <w:rPr>
                <w:sz w:val="18"/>
                <w:szCs w:val="18"/>
              </w:rPr>
              <w:fldChar w:fldCharType="end"/>
            </w:r>
          </w:p>
        </w:tc>
      </w:tr>
      <w:tr w:rsidR="00EE198B" w:rsidRPr="0001000C" w14:paraId="7E73ABDB" w14:textId="77777777" w:rsidTr="00683444">
        <w:tc>
          <w:tcPr>
            <w:tcW w:w="0" w:type="auto"/>
          </w:tcPr>
          <w:p w14:paraId="2D6C3248" w14:textId="61F7A319" w:rsidR="00683444" w:rsidRDefault="00683444" w:rsidP="00683444">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Gupta V</w:t>
            </w:r>
          </w:p>
        </w:tc>
        <w:tc>
          <w:tcPr>
            <w:tcW w:w="0" w:type="auto"/>
          </w:tcPr>
          <w:p w14:paraId="2AD1AD7A" w14:textId="7438E4E6" w:rsidR="00683444" w:rsidRPr="00AA23DD" w:rsidRDefault="00683444" w:rsidP="00683444">
            <w:pPr>
              <w:rPr>
                <w:sz w:val="18"/>
                <w:szCs w:val="18"/>
              </w:rPr>
            </w:pPr>
            <w:r w:rsidRPr="003B5863">
              <w:rPr>
                <w:sz w:val="18"/>
                <w:szCs w:val="18"/>
              </w:rPr>
              <w:t>33606319</w:t>
            </w:r>
          </w:p>
        </w:tc>
        <w:tc>
          <w:tcPr>
            <w:tcW w:w="0" w:type="auto"/>
          </w:tcPr>
          <w:p w14:paraId="48F8F970" w14:textId="45B23E32" w:rsidR="00683444" w:rsidRDefault="00683444" w:rsidP="00683444">
            <w:pPr>
              <w:rPr>
                <w:sz w:val="18"/>
                <w:szCs w:val="18"/>
              </w:rPr>
            </w:pPr>
            <w:r>
              <w:rPr>
                <w:sz w:val="18"/>
                <w:szCs w:val="18"/>
              </w:rPr>
              <w:t>Hungary</w:t>
            </w:r>
          </w:p>
        </w:tc>
        <w:tc>
          <w:tcPr>
            <w:tcW w:w="0" w:type="auto"/>
          </w:tcPr>
          <w:p w14:paraId="1286088B" w14:textId="6208DAB4" w:rsidR="00683444" w:rsidRDefault="00683444" w:rsidP="00683444">
            <w:pPr>
              <w:rPr>
                <w:sz w:val="18"/>
                <w:szCs w:val="18"/>
              </w:rPr>
            </w:pPr>
            <w:r>
              <w:rPr>
                <w:sz w:val="18"/>
                <w:szCs w:val="18"/>
              </w:rPr>
              <w:t>2021</w:t>
            </w:r>
          </w:p>
        </w:tc>
        <w:tc>
          <w:tcPr>
            <w:tcW w:w="0" w:type="auto"/>
          </w:tcPr>
          <w:p w14:paraId="3B028195" w14:textId="08BB23BB" w:rsidR="00683444" w:rsidRDefault="00683444" w:rsidP="00683444">
            <w:pPr>
              <w:rPr>
                <w:sz w:val="18"/>
                <w:szCs w:val="18"/>
              </w:rPr>
            </w:pPr>
            <w:r>
              <w:rPr>
                <w:sz w:val="18"/>
                <w:szCs w:val="18"/>
              </w:rPr>
              <w:t>5D (HD)</w:t>
            </w:r>
          </w:p>
        </w:tc>
        <w:tc>
          <w:tcPr>
            <w:tcW w:w="0" w:type="auto"/>
          </w:tcPr>
          <w:p w14:paraId="6A31F6BC" w14:textId="0E566579" w:rsidR="00683444" w:rsidRDefault="00683444" w:rsidP="00683444">
            <w:pPr>
              <w:rPr>
                <w:sz w:val="18"/>
                <w:szCs w:val="18"/>
              </w:rPr>
            </w:pPr>
            <w:r>
              <w:rPr>
                <w:sz w:val="18"/>
                <w:szCs w:val="18"/>
              </w:rPr>
              <w:t>982</w:t>
            </w:r>
          </w:p>
        </w:tc>
        <w:tc>
          <w:tcPr>
            <w:tcW w:w="0" w:type="auto"/>
          </w:tcPr>
          <w:p w14:paraId="19D380B0" w14:textId="237F90B3" w:rsidR="00683444" w:rsidRDefault="00683444" w:rsidP="00683444">
            <w:pPr>
              <w:rPr>
                <w:sz w:val="18"/>
                <w:szCs w:val="18"/>
              </w:rPr>
            </w:pPr>
            <w:r>
              <w:rPr>
                <w:sz w:val="18"/>
                <w:szCs w:val="18"/>
              </w:rPr>
              <w:t>Male gender</w:t>
            </w:r>
          </w:p>
        </w:tc>
        <w:tc>
          <w:tcPr>
            <w:tcW w:w="0" w:type="auto"/>
          </w:tcPr>
          <w:p w14:paraId="61FC931D" w14:textId="6FDEF047" w:rsidR="00683444" w:rsidRDefault="00683444" w:rsidP="00683444">
            <w:pPr>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31A49BB3" w14:textId="56B4B80C" w:rsidR="00683444" w:rsidRDefault="00683444" w:rsidP="00683444">
            <w:pPr>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12F5E58A" w14:textId="226E4BEE" w:rsidR="00683444" w:rsidRDefault="00683444" w:rsidP="00683444">
            <w:pPr>
              <w:rPr>
                <w:sz w:val="18"/>
                <w:szCs w:val="18"/>
              </w:rPr>
            </w:pPr>
            <w:r>
              <w:rPr>
                <w:sz w:val="18"/>
                <w:szCs w:val="18"/>
              </w:rPr>
              <w:fldChar w:fldCharType="begin" w:fldLock="1"/>
            </w:r>
            <w:r w:rsidR="00AA6DE4">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60)","plainTextFormattedCitation":"(160)","previouslyFormattedCitation":"(160)"},"properties":{"noteIndex":0},"schema":"https://github.com/citation-style-language/schema/raw/master/csl-citation.json"}</w:instrText>
            </w:r>
            <w:r>
              <w:rPr>
                <w:sz w:val="18"/>
                <w:szCs w:val="18"/>
              </w:rPr>
              <w:fldChar w:fldCharType="separate"/>
            </w:r>
            <w:r w:rsidR="00AA6DE4" w:rsidRPr="00AA6DE4">
              <w:rPr>
                <w:noProof/>
                <w:sz w:val="18"/>
                <w:szCs w:val="18"/>
              </w:rPr>
              <w:t>(160)</w:t>
            </w:r>
            <w:r>
              <w:rPr>
                <w:sz w:val="18"/>
                <w:szCs w:val="18"/>
              </w:rPr>
              <w:fldChar w:fldCharType="end"/>
            </w:r>
          </w:p>
        </w:tc>
      </w:tr>
      <w:tr w:rsidR="00EE198B" w:rsidRPr="0001000C" w14:paraId="402876A6"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CEA9D" w14:textId="6D8CADF2" w:rsidR="00683444" w:rsidRDefault="00683444" w:rsidP="00683444">
            <w:pPr>
              <w:rPr>
                <w:sz w:val="18"/>
                <w:szCs w:val="18"/>
              </w:rPr>
            </w:pPr>
            <w:r w:rsidRPr="003A2BEF">
              <w:rPr>
                <w:sz w:val="18"/>
                <w:szCs w:val="18"/>
              </w:rPr>
              <w:t>Nemeth ZK</w:t>
            </w:r>
          </w:p>
        </w:tc>
        <w:tc>
          <w:tcPr>
            <w:tcW w:w="0" w:type="auto"/>
          </w:tcPr>
          <w:p w14:paraId="407182DE" w14:textId="48F9FCF9" w:rsidR="00683444" w:rsidRPr="003B586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3A2BEF">
              <w:rPr>
                <w:sz w:val="18"/>
                <w:szCs w:val="18"/>
              </w:rPr>
              <w:t>26459001</w:t>
            </w:r>
          </w:p>
        </w:tc>
        <w:tc>
          <w:tcPr>
            <w:tcW w:w="0" w:type="auto"/>
          </w:tcPr>
          <w:p w14:paraId="5DB665F9" w14:textId="396AB134"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972EDCE" w14:textId="4D1CDC13"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919C457" w14:textId="6733A9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C8E028A" w14:textId="440CDD4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2F04462B" w14:textId="3C9281A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204B7E3" w14:textId="5B84C3BA"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1A0F5842" w14:textId="0F558B2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9B998D1" w14:textId="41D61B8A"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3)","plainTextFormattedCitation":"(123)","previouslyFormattedCitation":"(123)"},"properties":{"noteIndex":0},"schema":"https://github.com/citation-style-language/schema/raw/master/csl-citation.json"}</w:instrText>
            </w:r>
            <w:r>
              <w:rPr>
                <w:sz w:val="18"/>
                <w:szCs w:val="18"/>
              </w:rPr>
              <w:fldChar w:fldCharType="separate"/>
            </w:r>
            <w:r w:rsidR="00AA6DE4" w:rsidRPr="00AA6DE4">
              <w:rPr>
                <w:noProof/>
                <w:sz w:val="18"/>
                <w:szCs w:val="18"/>
              </w:rPr>
              <w:t>(123)</w:t>
            </w:r>
            <w:r>
              <w:rPr>
                <w:sz w:val="18"/>
                <w:szCs w:val="18"/>
              </w:rPr>
              <w:fldChar w:fldCharType="end"/>
            </w:r>
          </w:p>
        </w:tc>
      </w:tr>
      <w:tr w:rsidR="00EE198B" w:rsidRPr="0001000C" w14:paraId="6498A4B3" w14:textId="77777777" w:rsidTr="00683444">
        <w:tc>
          <w:tcPr>
            <w:tcW w:w="0" w:type="auto"/>
          </w:tcPr>
          <w:p w14:paraId="2A1EC2B6" w14:textId="2FB67FF8" w:rsidR="00683444" w:rsidRDefault="00683444" w:rsidP="00683444">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Buiten</w:t>
            </w:r>
            <w:proofErr w:type="spellEnd"/>
            <w:r>
              <w:rPr>
                <w:sz w:val="18"/>
                <w:szCs w:val="18"/>
              </w:rPr>
              <w:t xml:space="preserve"> MS</w:t>
            </w:r>
          </w:p>
        </w:tc>
        <w:tc>
          <w:tcPr>
            <w:tcW w:w="0" w:type="auto"/>
          </w:tcPr>
          <w:p w14:paraId="79209010" w14:textId="07582776" w:rsidR="00683444" w:rsidRPr="003B5863" w:rsidRDefault="00683444" w:rsidP="00683444">
            <w:pPr>
              <w:rPr>
                <w:sz w:val="18"/>
                <w:szCs w:val="18"/>
              </w:rPr>
            </w:pPr>
            <w:r w:rsidRPr="00DA1C53">
              <w:rPr>
                <w:sz w:val="18"/>
                <w:szCs w:val="18"/>
              </w:rPr>
              <w:t>25495997</w:t>
            </w:r>
          </w:p>
        </w:tc>
        <w:tc>
          <w:tcPr>
            <w:tcW w:w="0" w:type="auto"/>
          </w:tcPr>
          <w:p w14:paraId="7143AEBE" w14:textId="5BEE8F97" w:rsidR="00683444" w:rsidRDefault="00683444" w:rsidP="00683444">
            <w:pPr>
              <w:rPr>
                <w:sz w:val="18"/>
                <w:szCs w:val="18"/>
              </w:rPr>
            </w:pPr>
            <w:r>
              <w:rPr>
                <w:sz w:val="18"/>
                <w:szCs w:val="18"/>
              </w:rPr>
              <w:t>Netherlands</w:t>
            </w:r>
          </w:p>
        </w:tc>
        <w:tc>
          <w:tcPr>
            <w:tcW w:w="0" w:type="auto"/>
          </w:tcPr>
          <w:p w14:paraId="4C93B5D2" w14:textId="6A0776C2" w:rsidR="00683444" w:rsidRDefault="00683444" w:rsidP="00683444">
            <w:pPr>
              <w:rPr>
                <w:sz w:val="18"/>
                <w:szCs w:val="18"/>
              </w:rPr>
            </w:pPr>
            <w:r>
              <w:rPr>
                <w:sz w:val="18"/>
                <w:szCs w:val="18"/>
              </w:rPr>
              <w:t>2014</w:t>
            </w:r>
          </w:p>
        </w:tc>
        <w:tc>
          <w:tcPr>
            <w:tcW w:w="0" w:type="auto"/>
          </w:tcPr>
          <w:p w14:paraId="59B30A6F" w14:textId="3B63E7B0" w:rsidR="00683444" w:rsidRDefault="00683444" w:rsidP="00683444">
            <w:pPr>
              <w:rPr>
                <w:sz w:val="18"/>
                <w:szCs w:val="18"/>
              </w:rPr>
            </w:pPr>
            <w:r>
              <w:rPr>
                <w:sz w:val="18"/>
                <w:szCs w:val="18"/>
              </w:rPr>
              <w:t>5D</w:t>
            </w:r>
          </w:p>
        </w:tc>
        <w:tc>
          <w:tcPr>
            <w:tcW w:w="0" w:type="auto"/>
          </w:tcPr>
          <w:p w14:paraId="44A439A9" w14:textId="02BC2468" w:rsidR="00683444" w:rsidRDefault="00683444" w:rsidP="00683444">
            <w:pPr>
              <w:rPr>
                <w:sz w:val="18"/>
                <w:szCs w:val="18"/>
              </w:rPr>
            </w:pPr>
            <w:r>
              <w:rPr>
                <w:sz w:val="18"/>
                <w:szCs w:val="18"/>
              </w:rPr>
              <w:t>127</w:t>
            </w:r>
          </w:p>
        </w:tc>
        <w:tc>
          <w:tcPr>
            <w:tcW w:w="0" w:type="auto"/>
          </w:tcPr>
          <w:p w14:paraId="6B44F377" w14:textId="06CD589E" w:rsidR="00683444" w:rsidRDefault="00683444" w:rsidP="00683444">
            <w:pPr>
              <w:rPr>
                <w:sz w:val="18"/>
                <w:szCs w:val="18"/>
              </w:rPr>
            </w:pPr>
            <w:r>
              <w:rPr>
                <w:sz w:val="18"/>
                <w:szCs w:val="18"/>
              </w:rPr>
              <w:t>Female gender</w:t>
            </w:r>
          </w:p>
        </w:tc>
        <w:tc>
          <w:tcPr>
            <w:tcW w:w="0" w:type="auto"/>
          </w:tcPr>
          <w:p w14:paraId="4F3D0BB9" w14:textId="0ECD46AC" w:rsidR="00683444" w:rsidRPr="00246316" w:rsidRDefault="00683444" w:rsidP="00683444">
            <w:pPr>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73F79CD5" w14:textId="741CF177" w:rsidR="00683444" w:rsidRDefault="00683444" w:rsidP="00683444">
            <w:pPr>
              <w:rPr>
                <w:sz w:val="18"/>
                <w:szCs w:val="18"/>
              </w:rPr>
            </w:pPr>
            <w:r>
              <w:rPr>
                <w:sz w:val="18"/>
                <w:szCs w:val="18"/>
              </w:rPr>
              <w:t>Klotho</w:t>
            </w:r>
          </w:p>
        </w:tc>
        <w:tc>
          <w:tcPr>
            <w:tcW w:w="0" w:type="auto"/>
          </w:tcPr>
          <w:p w14:paraId="7D489568" w14:textId="30FBAB8D" w:rsidR="00683444" w:rsidRDefault="00683444" w:rsidP="00683444">
            <w:pPr>
              <w:rPr>
                <w:sz w:val="18"/>
                <w:szCs w:val="18"/>
              </w:rPr>
            </w:pPr>
            <w:r>
              <w:rPr>
                <w:sz w:val="18"/>
                <w:szCs w:val="18"/>
              </w:rPr>
              <w:fldChar w:fldCharType="begin" w:fldLock="1"/>
            </w:r>
            <w:r w:rsidR="00AA6DE4">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1)","plainTextFormattedCitation":"(161)","previouslyFormattedCitation":"(161)"},"properties":{"noteIndex":0},"schema":"https://github.com/citation-style-language/schema/raw/master/csl-citation.json"}</w:instrText>
            </w:r>
            <w:r>
              <w:rPr>
                <w:sz w:val="18"/>
                <w:szCs w:val="18"/>
              </w:rPr>
              <w:fldChar w:fldCharType="separate"/>
            </w:r>
            <w:r w:rsidR="00AA6DE4" w:rsidRPr="00AA6DE4">
              <w:rPr>
                <w:noProof/>
                <w:sz w:val="18"/>
                <w:szCs w:val="18"/>
              </w:rPr>
              <w:t>(161)</w:t>
            </w:r>
            <w:r>
              <w:rPr>
                <w:sz w:val="18"/>
                <w:szCs w:val="18"/>
              </w:rPr>
              <w:fldChar w:fldCharType="end"/>
            </w:r>
          </w:p>
        </w:tc>
      </w:tr>
      <w:tr w:rsidR="00EE198B" w:rsidRPr="0001000C" w14:paraId="55278C10"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3B6192" w14:textId="3493B5BC" w:rsidR="00683444" w:rsidRPr="00683444" w:rsidRDefault="00683444" w:rsidP="00683444">
            <w:pP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671AE0F3" w14:textId="60C02FC9" w:rsidR="00683444" w:rsidRPr="003B5863"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0D34ABFD" w14:textId="1CA9BB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38B6B6FE" w14:textId="3CC583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5496FCF2" w14:textId="5415A5B4"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F72C57A" w14:textId="5D7761E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310EB2F0" w14:textId="47F4704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BF35DF5" w14:textId="07852473"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62683F64" w14:textId="19D4078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454D2CB" w14:textId="4BB6B9D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62)","plainTextFormattedCitation":"(162)","previouslyFormattedCitation":"(162)"},"properties":{"noteIndex":0},"schema":"https://github.com/citation-style-language/schema/raw/master/csl-citation.json"}</w:instrText>
            </w:r>
            <w:r>
              <w:rPr>
                <w:sz w:val="18"/>
                <w:szCs w:val="18"/>
              </w:rPr>
              <w:fldChar w:fldCharType="separate"/>
            </w:r>
            <w:r w:rsidR="00AA6DE4" w:rsidRPr="00AA6DE4">
              <w:rPr>
                <w:noProof/>
                <w:sz w:val="18"/>
                <w:szCs w:val="18"/>
              </w:rPr>
              <w:t>(162)</w:t>
            </w:r>
            <w:r>
              <w:rPr>
                <w:sz w:val="18"/>
                <w:szCs w:val="18"/>
              </w:rPr>
              <w:fldChar w:fldCharType="end"/>
            </w:r>
          </w:p>
        </w:tc>
      </w:tr>
      <w:tr w:rsidR="00EE198B" w:rsidRPr="0001000C" w14:paraId="6E1D1DAA" w14:textId="77777777" w:rsidTr="00711F2A">
        <w:tc>
          <w:tcPr>
            <w:cnfStyle w:val="001000000000" w:firstRow="0" w:lastRow="0" w:firstColumn="1" w:lastColumn="0" w:oddVBand="0" w:evenVBand="0" w:oddHBand="0" w:evenHBand="0" w:firstRowFirstColumn="0" w:firstRowLastColumn="0" w:lastRowFirstColumn="0" w:lastRowLastColumn="0"/>
            <w:tcW w:w="0" w:type="auto"/>
          </w:tcPr>
          <w:p w14:paraId="52828810" w14:textId="77777777" w:rsidR="00683444" w:rsidRDefault="00683444" w:rsidP="00683444">
            <w:pPr>
              <w:rPr>
                <w:sz w:val="18"/>
                <w:szCs w:val="18"/>
              </w:rPr>
            </w:pPr>
          </w:p>
        </w:tc>
        <w:tc>
          <w:tcPr>
            <w:tcW w:w="0" w:type="auto"/>
          </w:tcPr>
          <w:p w14:paraId="74AAB9DB" w14:textId="77777777" w:rsidR="00683444" w:rsidRPr="003B5863"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A903E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07FD80"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94FB02"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6E3798"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57A11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CB5475" w14:textId="63DEABAD" w:rsidR="00683444" w:rsidRPr="00246316"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3073DE5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4FD7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41B3899E" w14:textId="77777777" w:rsidTr="00170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B71584" w14:textId="39A497D1" w:rsidR="00910F71" w:rsidRDefault="00910F71" w:rsidP="00910F71">
            <w:pP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3C14AF5" w14:textId="7A60F6F4" w:rsidR="00910F71" w:rsidRPr="003B5863"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39658952" w14:textId="74EEDA29"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751F359" w14:textId="0A3449EA"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6DF147AA" w14:textId="13044298"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5C5736A6" w14:textId="257B779E"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18D85BBE" w14:textId="25035C9B"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F444EE8" w14:textId="17F65401"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3A93EDAD" w14:textId="5A911167"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hosphorus</w:t>
            </w:r>
          </w:p>
        </w:tc>
        <w:tc>
          <w:tcPr>
            <w:tcW w:w="0" w:type="auto"/>
          </w:tcPr>
          <w:p w14:paraId="5811E60E" w14:textId="37D81549"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45)","plainTextFormattedCitation":"(145)","previouslyFormattedCitation":"(145)"},"properties":{"noteIndex":0},"schema":"https://github.com/citation-style-language/schema/raw/master/csl-citation.json"}</w:instrText>
            </w:r>
            <w:r>
              <w:rPr>
                <w:sz w:val="18"/>
                <w:szCs w:val="18"/>
              </w:rPr>
              <w:fldChar w:fldCharType="separate"/>
            </w:r>
            <w:r w:rsidR="00AA6DE4" w:rsidRPr="00AA6DE4">
              <w:rPr>
                <w:noProof/>
                <w:sz w:val="18"/>
                <w:szCs w:val="18"/>
              </w:rPr>
              <w:t>(145)</w:t>
            </w:r>
            <w:r>
              <w:rPr>
                <w:sz w:val="18"/>
                <w:szCs w:val="18"/>
              </w:rPr>
              <w:fldChar w:fldCharType="end"/>
            </w:r>
          </w:p>
        </w:tc>
      </w:tr>
      <w:tr w:rsidR="00EE198B" w:rsidRPr="0001000C" w14:paraId="620FEF7A" w14:textId="77777777" w:rsidTr="009A63CD">
        <w:tc>
          <w:tcPr>
            <w:tcW w:w="0" w:type="auto"/>
          </w:tcPr>
          <w:p w14:paraId="00E20572" w14:textId="0E3D3D07" w:rsidR="001707D2" w:rsidRPr="00A8665D" w:rsidRDefault="00D77F34" w:rsidP="00910F71">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Zhou </w:t>
            </w:r>
            <w:r w:rsidRPr="00D77F34">
              <w:rPr>
                <w:i/>
                <w:sz w:val="18"/>
                <w:szCs w:val="18"/>
              </w:rPr>
              <w:t>et al.</w:t>
            </w:r>
          </w:p>
        </w:tc>
        <w:tc>
          <w:tcPr>
            <w:tcW w:w="0" w:type="auto"/>
          </w:tcPr>
          <w:p w14:paraId="79F7A666" w14:textId="60E35C9F" w:rsidR="001707D2" w:rsidRPr="00A8665D" w:rsidRDefault="00D77F34" w:rsidP="00910F71">
            <w:pPr>
              <w:rPr>
                <w:sz w:val="18"/>
                <w:szCs w:val="18"/>
              </w:rPr>
            </w:pPr>
            <w:r w:rsidRPr="00D77F34">
              <w:rPr>
                <w:sz w:val="18"/>
                <w:szCs w:val="18"/>
              </w:rPr>
              <w:t>28455660</w:t>
            </w:r>
          </w:p>
        </w:tc>
        <w:tc>
          <w:tcPr>
            <w:tcW w:w="0" w:type="auto"/>
          </w:tcPr>
          <w:p w14:paraId="2CB79BE8" w14:textId="61BA0455" w:rsidR="001707D2" w:rsidRDefault="00D77F34" w:rsidP="00910F71">
            <w:pPr>
              <w:rPr>
                <w:sz w:val="18"/>
                <w:szCs w:val="18"/>
              </w:rPr>
            </w:pPr>
            <w:r>
              <w:rPr>
                <w:sz w:val="18"/>
                <w:szCs w:val="18"/>
              </w:rPr>
              <w:t>China</w:t>
            </w:r>
          </w:p>
        </w:tc>
        <w:tc>
          <w:tcPr>
            <w:tcW w:w="0" w:type="auto"/>
          </w:tcPr>
          <w:p w14:paraId="1AE4D43F" w14:textId="3F50FA08" w:rsidR="001707D2" w:rsidRDefault="00D77F34" w:rsidP="00910F71">
            <w:pPr>
              <w:rPr>
                <w:sz w:val="18"/>
                <w:szCs w:val="18"/>
              </w:rPr>
            </w:pPr>
            <w:r>
              <w:rPr>
                <w:sz w:val="18"/>
                <w:szCs w:val="18"/>
              </w:rPr>
              <w:t>2017</w:t>
            </w:r>
          </w:p>
        </w:tc>
        <w:tc>
          <w:tcPr>
            <w:tcW w:w="0" w:type="auto"/>
          </w:tcPr>
          <w:p w14:paraId="57AF3ADE" w14:textId="217331AC" w:rsidR="001707D2" w:rsidRDefault="006E7D49" w:rsidP="00910F71">
            <w:pPr>
              <w:rPr>
                <w:sz w:val="18"/>
                <w:szCs w:val="18"/>
              </w:rPr>
            </w:pPr>
            <w:r>
              <w:rPr>
                <w:sz w:val="18"/>
                <w:szCs w:val="18"/>
              </w:rPr>
              <w:t>5</w:t>
            </w:r>
          </w:p>
        </w:tc>
        <w:tc>
          <w:tcPr>
            <w:tcW w:w="0" w:type="auto"/>
          </w:tcPr>
          <w:p w14:paraId="78724983" w14:textId="18161012" w:rsidR="001707D2" w:rsidRDefault="006E7D49" w:rsidP="00910F71">
            <w:pPr>
              <w:rPr>
                <w:sz w:val="18"/>
                <w:szCs w:val="18"/>
              </w:rPr>
            </w:pPr>
            <w:r>
              <w:rPr>
                <w:sz w:val="18"/>
                <w:szCs w:val="18"/>
              </w:rPr>
              <w:t>32</w:t>
            </w:r>
          </w:p>
        </w:tc>
        <w:tc>
          <w:tcPr>
            <w:tcW w:w="0" w:type="auto"/>
          </w:tcPr>
          <w:p w14:paraId="537B11E3" w14:textId="5A9EEB40" w:rsidR="001707D2" w:rsidRDefault="00D77F34" w:rsidP="00910F71">
            <w:pPr>
              <w:rPr>
                <w:sz w:val="18"/>
                <w:szCs w:val="18"/>
              </w:rPr>
            </w:pPr>
            <w:r>
              <w:rPr>
                <w:sz w:val="18"/>
                <w:szCs w:val="18"/>
              </w:rPr>
              <w:t>Neutral</w:t>
            </w:r>
          </w:p>
        </w:tc>
        <w:tc>
          <w:tcPr>
            <w:tcW w:w="0" w:type="auto"/>
          </w:tcPr>
          <w:p w14:paraId="336A0F80" w14:textId="0669BF1A" w:rsidR="001707D2" w:rsidRDefault="00D77F34" w:rsidP="001707D2">
            <w:pPr>
              <w:rPr>
                <w:sz w:val="18"/>
                <w:szCs w:val="18"/>
              </w:rPr>
            </w:pPr>
            <w:r>
              <w:rPr>
                <w:sz w:val="18"/>
                <w:szCs w:val="18"/>
              </w:rPr>
              <w:t xml:space="preserve">OR </w:t>
            </w:r>
            <w:r w:rsidR="001707D2" w:rsidRPr="001707D2">
              <w:rPr>
                <w:sz w:val="18"/>
                <w:szCs w:val="18"/>
              </w:rPr>
              <w:t>0.750 (0.184</w:t>
            </w:r>
            <w:r w:rsidR="001707D2">
              <w:rPr>
                <w:sz w:val="18"/>
                <w:szCs w:val="18"/>
              </w:rPr>
              <w:t>–</w:t>
            </w:r>
            <w:r w:rsidR="001707D2" w:rsidRPr="001707D2">
              <w:rPr>
                <w:sz w:val="18"/>
                <w:szCs w:val="18"/>
              </w:rPr>
              <w:t>3.057)</w:t>
            </w:r>
            <w:r w:rsidR="001707D2">
              <w:rPr>
                <w:sz w:val="18"/>
                <w:szCs w:val="18"/>
              </w:rPr>
              <w:t xml:space="preserve">, p = </w:t>
            </w:r>
            <w:r w:rsidR="001707D2" w:rsidRPr="001707D2">
              <w:rPr>
                <w:sz w:val="18"/>
                <w:szCs w:val="18"/>
              </w:rPr>
              <w:t>0.688</w:t>
            </w:r>
          </w:p>
        </w:tc>
        <w:tc>
          <w:tcPr>
            <w:tcW w:w="0" w:type="auto"/>
          </w:tcPr>
          <w:p w14:paraId="06E179C5" w14:textId="139DE733" w:rsidR="001707D2" w:rsidRDefault="006E7D49" w:rsidP="00910F71">
            <w:pPr>
              <w:rPr>
                <w:sz w:val="18"/>
                <w:szCs w:val="18"/>
              </w:rPr>
            </w:pPr>
            <w:r>
              <w:rPr>
                <w:sz w:val="18"/>
                <w:szCs w:val="18"/>
              </w:rPr>
              <w:t>Vessel sclerostin</w:t>
            </w:r>
          </w:p>
        </w:tc>
        <w:tc>
          <w:tcPr>
            <w:tcW w:w="0" w:type="auto"/>
          </w:tcPr>
          <w:p w14:paraId="13092CFF" w14:textId="343A5AA4" w:rsidR="001707D2" w:rsidRDefault="006E7D49" w:rsidP="00910F71">
            <w:pPr>
              <w:rPr>
                <w:sz w:val="18"/>
                <w:szCs w:val="18"/>
              </w:rPr>
            </w:pPr>
            <w:r>
              <w:rPr>
                <w:sz w:val="18"/>
                <w:szCs w:val="18"/>
              </w:rPr>
              <w:fldChar w:fldCharType="begin" w:fldLock="1"/>
            </w:r>
            <w:r w:rsidR="00AA6DE4">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note":"neutral\nincluded","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163)","plainTextFormattedCitation":"(163)","previouslyFormattedCitation":"(163)"},"properties":{"noteIndex":0},"schema":"https://github.com/citation-style-language/schema/raw/master/csl-citation.json"}</w:instrText>
            </w:r>
            <w:r>
              <w:rPr>
                <w:sz w:val="18"/>
                <w:szCs w:val="18"/>
              </w:rPr>
              <w:fldChar w:fldCharType="separate"/>
            </w:r>
            <w:r w:rsidR="00AA6DE4" w:rsidRPr="00AA6DE4">
              <w:rPr>
                <w:noProof/>
                <w:sz w:val="18"/>
                <w:szCs w:val="18"/>
              </w:rPr>
              <w:t>(163)</w:t>
            </w:r>
            <w:r>
              <w:rPr>
                <w:sz w:val="18"/>
                <w:szCs w:val="18"/>
              </w:rPr>
              <w:fldChar w:fldCharType="end"/>
            </w:r>
          </w:p>
        </w:tc>
      </w:tr>
      <w:tr w:rsidR="00EE198B" w:rsidRPr="0001000C" w14:paraId="5F4BBD3F" w14:textId="77777777" w:rsidTr="00B96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66FD5" w14:textId="267A410D" w:rsidR="009A63CD" w:rsidRDefault="00104C21" w:rsidP="00910F71">
            <w:pPr>
              <w:rPr>
                <w:sz w:val="18"/>
                <w:szCs w:val="18"/>
              </w:rPr>
            </w:pPr>
            <w:r>
              <w:rPr>
                <w:sz w:val="18"/>
                <w:szCs w:val="18"/>
              </w:rPr>
              <w:t xml:space="preserve">Holden </w:t>
            </w:r>
            <w:r w:rsidRPr="00104C21">
              <w:rPr>
                <w:i/>
                <w:sz w:val="18"/>
                <w:szCs w:val="18"/>
              </w:rPr>
              <w:t>et al.</w:t>
            </w:r>
          </w:p>
        </w:tc>
        <w:tc>
          <w:tcPr>
            <w:tcW w:w="0" w:type="auto"/>
          </w:tcPr>
          <w:p w14:paraId="7B1D2314" w14:textId="5CDAB674" w:rsidR="009A63CD" w:rsidRPr="00D77F34"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27D7BB44" w14:textId="6E7049AF"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1A37E311" w14:textId="13EF12E5"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D0EC1F7" w14:textId="357DC4D3"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6A3402CF" w14:textId="09040908"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685CB68F" w14:textId="22770C5A"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7D4735A" w14:textId="37DA03BC" w:rsidR="009A63CD" w:rsidRDefault="009A63CD" w:rsidP="001707D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3C5A10A6" w14:textId="0F50FCA4"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KORC1 (vitamin K epoxide reductase complex 1) </w:t>
            </w:r>
          </w:p>
        </w:tc>
        <w:tc>
          <w:tcPr>
            <w:tcW w:w="0" w:type="auto"/>
          </w:tcPr>
          <w:p w14:paraId="663D78AF" w14:textId="4AD01FA5"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64)","plainTextFormattedCitation":"(164)","previouslyFormattedCitation":"(164)"},"properties":{"noteIndex":0},"schema":"https://github.com/citation-style-language/schema/raw/master/csl-citation.json"}</w:instrText>
            </w:r>
            <w:r>
              <w:rPr>
                <w:sz w:val="18"/>
                <w:szCs w:val="18"/>
              </w:rPr>
              <w:fldChar w:fldCharType="separate"/>
            </w:r>
            <w:r w:rsidR="00AA6DE4" w:rsidRPr="00AA6DE4">
              <w:rPr>
                <w:noProof/>
                <w:sz w:val="18"/>
                <w:szCs w:val="18"/>
              </w:rPr>
              <w:t>(164)</w:t>
            </w:r>
            <w:r>
              <w:rPr>
                <w:sz w:val="18"/>
                <w:szCs w:val="18"/>
              </w:rPr>
              <w:fldChar w:fldCharType="end"/>
            </w:r>
          </w:p>
        </w:tc>
      </w:tr>
      <w:tr w:rsidR="00EE198B" w:rsidRPr="0001000C" w14:paraId="2BEE46E2" w14:textId="77777777" w:rsidTr="00B968C1">
        <w:tc>
          <w:tcPr>
            <w:cnfStyle w:val="001000000000" w:firstRow="0" w:lastRow="0" w:firstColumn="1" w:lastColumn="0" w:oddVBand="0" w:evenVBand="0" w:oddHBand="0" w:evenHBand="0" w:firstRowFirstColumn="0" w:firstRowLastColumn="0" w:lastRowFirstColumn="0" w:lastRowLastColumn="0"/>
            <w:tcW w:w="0" w:type="auto"/>
          </w:tcPr>
          <w:p w14:paraId="5CAEF00F" w14:textId="77777777" w:rsidR="00B968C1" w:rsidRDefault="00B968C1" w:rsidP="00910F71">
            <w:pPr>
              <w:rPr>
                <w:sz w:val="18"/>
                <w:szCs w:val="18"/>
              </w:rPr>
            </w:pPr>
          </w:p>
        </w:tc>
        <w:tc>
          <w:tcPr>
            <w:tcW w:w="0" w:type="auto"/>
          </w:tcPr>
          <w:p w14:paraId="3E3C4BD6" w14:textId="77777777" w:rsidR="00B968C1" w:rsidRPr="00D77F34"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36292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5CA41"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BD20F0"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A584CF"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E4C925"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05895F" w14:textId="73F2D47E" w:rsidR="00B968C1" w:rsidRDefault="00B968C1" w:rsidP="001707D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7B74084E"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6F8FD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5D89363E" w14:textId="77777777" w:rsidTr="00304E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95BEE" w14:textId="2B8DAADF" w:rsidR="00B968C1" w:rsidRDefault="00EC12D0" w:rsidP="00910F71">
            <w:pPr>
              <w:rPr>
                <w:sz w:val="18"/>
                <w:szCs w:val="18"/>
              </w:rPr>
            </w:pPr>
            <w:r>
              <w:rPr>
                <w:sz w:val="18"/>
                <w:szCs w:val="18"/>
              </w:rPr>
              <w:t>Shiga et al.</w:t>
            </w:r>
          </w:p>
        </w:tc>
        <w:tc>
          <w:tcPr>
            <w:tcW w:w="0" w:type="auto"/>
          </w:tcPr>
          <w:p w14:paraId="70C89565" w14:textId="3EAF7B45" w:rsidR="00B968C1" w:rsidRPr="00D77F34" w:rsidRDefault="0027697F" w:rsidP="00910F71">
            <w:pPr>
              <w:cnfStyle w:val="000000100000" w:firstRow="0" w:lastRow="0" w:firstColumn="0" w:lastColumn="0" w:oddVBand="0" w:evenVBand="0" w:oddHBand="1" w:evenHBand="0" w:firstRowFirstColumn="0" w:firstRowLastColumn="0" w:lastRowFirstColumn="0" w:lastRowLastColumn="0"/>
              <w:rPr>
                <w:sz w:val="18"/>
                <w:szCs w:val="18"/>
              </w:rPr>
            </w:pPr>
            <w:r w:rsidRPr="0027697F">
              <w:rPr>
                <w:sz w:val="18"/>
                <w:szCs w:val="18"/>
              </w:rPr>
              <w:t>21819721</w:t>
            </w:r>
          </w:p>
        </w:tc>
        <w:tc>
          <w:tcPr>
            <w:tcW w:w="0" w:type="auto"/>
          </w:tcPr>
          <w:p w14:paraId="5A183F06" w14:textId="10D33F30" w:rsidR="00B968C1" w:rsidRDefault="0027697F"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F36A26B" w14:textId="0E3C9B16"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E01C986" w14:textId="6618CC13" w:rsidR="00B968C1" w:rsidRDefault="00E12452"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459CEDD3" w14:textId="5D688C90"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305C90D1" w14:textId="3E4A83A3"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6A2C819B" w14:textId="04945655" w:rsidR="00B968C1" w:rsidRDefault="00304E0D" w:rsidP="001707D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w:t>
            </w:r>
            <w:r w:rsidR="004A52AE">
              <w:rPr>
                <w:sz w:val="18"/>
                <w:szCs w:val="18"/>
              </w:rPr>
              <w:t xml:space="preserve">Male vs. female: </w:t>
            </w:r>
            <w:r w:rsidR="004A52AE" w:rsidRPr="004A52AE">
              <w:rPr>
                <w:sz w:val="18"/>
                <w:szCs w:val="18"/>
              </w:rPr>
              <w:t>19.8 ± 6.0</w:t>
            </w:r>
            <w:r w:rsidR="004A52AE">
              <w:rPr>
                <w:sz w:val="18"/>
                <w:szCs w:val="18"/>
              </w:rPr>
              <w:t xml:space="preserve"> vs. </w:t>
            </w:r>
            <w:r w:rsidR="004A52AE" w:rsidRPr="004A52AE">
              <w:rPr>
                <w:sz w:val="18"/>
                <w:szCs w:val="18"/>
              </w:rPr>
              <w:t>17.4 ± 5.8</w:t>
            </w:r>
            <w:r w:rsidR="004A52AE">
              <w:rPr>
                <w:sz w:val="18"/>
                <w:szCs w:val="18"/>
              </w:rPr>
              <w:t>, p</w:t>
            </w:r>
            <w:r w:rsidR="004A52AE" w:rsidRPr="004A52AE">
              <w:rPr>
                <w:sz w:val="18"/>
                <w:szCs w:val="18"/>
              </w:rPr>
              <w:t xml:space="preserve"> = 0.001</w:t>
            </w:r>
          </w:p>
        </w:tc>
        <w:tc>
          <w:tcPr>
            <w:tcW w:w="0" w:type="auto"/>
          </w:tcPr>
          <w:p w14:paraId="487515CA" w14:textId="760CAC9F"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4ED1B13C" w14:textId="1D95A023"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65)","plainTextFormattedCitation":"(165)","previouslyFormattedCitation":"(165)"},"properties":{"noteIndex":0},"schema":"https://github.com/citation-style-language/schema/raw/master/csl-citation.json"}</w:instrText>
            </w:r>
            <w:r>
              <w:rPr>
                <w:sz w:val="18"/>
                <w:szCs w:val="18"/>
              </w:rPr>
              <w:fldChar w:fldCharType="separate"/>
            </w:r>
            <w:r w:rsidR="00AA6DE4" w:rsidRPr="00AA6DE4">
              <w:rPr>
                <w:noProof/>
                <w:sz w:val="18"/>
                <w:szCs w:val="18"/>
              </w:rPr>
              <w:t>(165)</w:t>
            </w:r>
            <w:r>
              <w:rPr>
                <w:sz w:val="18"/>
                <w:szCs w:val="18"/>
              </w:rPr>
              <w:fldChar w:fldCharType="end"/>
            </w:r>
          </w:p>
        </w:tc>
      </w:tr>
      <w:tr w:rsidR="00EE198B" w:rsidRPr="0001000C" w14:paraId="7505F7F6" w14:textId="77777777" w:rsidTr="003553B8">
        <w:tc>
          <w:tcPr>
            <w:tcW w:w="0" w:type="auto"/>
          </w:tcPr>
          <w:p w14:paraId="3BF7D791" w14:textId="2070A566" w:rsidR="00DC3495" w:rsidRDefault="00DC3495" w:rsidP="00DC3495">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2E15BAE8" w14:textId="1C85EA9C" w:rsidR="00DC3495" w:rsidRPr="00D77F34" w:rsidRDefault="00DC3495" w:rsidP="00DC3495">
            <w:pPr>
              <w:rPr>
                <w:sz w:val="18"/>
                <w:szCs w:val="18"/>
              </w:rPr>
            </w:pPr>
            <w:r w:rsidRPr="0045773A">
              <w:rPr>
                <w:sz w:val="18"/>
                <w:szCs w:val="18"/>
              </w:rPr>
              <w:t>18337634</w:t>
            </w:r>
          </w:p>
        </w:tc>
        <w:tc>
          <w:tcPr>
            <w:tcW w:w="0" w:type="auto"/>
          </w:tcPr>
          <w:p w14:paraId="12B018F8" w14:textId="5886311F" w:rsidR="00DC3495" w:rsidRDefault="00DC3495" w:rsidP="00DC3495">
            <w:pPr>
              <w:rPr>
                <w:sz w:val="18"/>
                <w:szCs w:val="18"/>
              </w:rPr>
            </w:pPr>
            <w:r>
              <w:rPr>
                <w:sz w:val="18"/>
                <w:szCs w:val="18"/>
              </w:rPr>
              <w:t>Sweden</w:t>
            </w:r>
          </w:p>
        </w:tc>
        <w:tc>
          <w:tcPr>
            <w:tcW w:w="0" w:type="auto"/>
          </w:tcPr>
          <w:p w14:paraId="08BAAEE6" w14:textId="2F1752EC" w:rsidR="00DC3495" w:rsidRDefault="00DC3495" w:rsidP="00DC3495">
            <w:pPr>
              <w:rPr>
                <w:sz w:val="18"/>
                <w:szCs w:val="18"/>
              </w:rPr>
            </w:pPr>
            <w:r>
              <w:rPr>
                <w:sz w:val="18"/>
                <w:szCs w:val="18"/>
              </w:rPr>
              <w:t>2008</w:t>
            </w:r>
          </w:p>
        </w:tc>
        <w:tc>
          <w:tcPr>
            <w:tcW w:w="0" w:type="auto"/>
          </w:tcPr>
          <w:p w14:paraId="7CD467FF" w14:textId="2CD4E75A" w:rsidR="00DC3495" w:rsidRDefault="00DC3495" w:rsidP="00DC3495">
            <w:pPr>
              <w:rPr>
                <w:sz w:val="18"/>
                <w:szCs w:val="18"/>
              </w:rPr>
            </w:pPr>
            <w:r>
              <w:rPr>
                <w:sz w:val="18"/>
                <w:szCs w:val="18"/>
              </w:rPr>
              <w:t>5</w:t>
            </w:r>
          </w:p>
        </w:tc>
        <w:tc>
          <w:tcPr>
            <w:tcW w:w="0" w:type="auto"/>
          </w:tcPr>
          <w:p w14:paraId="7BA6958C" w14:textId="7EBC2356" w:rsidR="00DC3495" w:rsidRDefault="00DC3495" w:rsidP="00DC3495">
            <w:pPr>
              <w:rPr>
                <w:sz w:val="18"/>
                <w:szCs w:val="18"/>
              </w:rPr>
            </w:pPr>
            <w:r>
              <w:rPr>
                <w:sz w:val="18"/>
                <w:szCs w:val="18"/>
              </w:rPr>
              <w:t>198</w:t>
            </w:r>
          </w:p>
        </w:tc>
        <w:tc>
          <w:tcPr>
            <w:tcW w:w="0" w:type="auto"/>
          </w:tcPr>
          <w:p w14:paraId="40C41C10" w14:textId="12A48A90" w:rsidR="00DC3495" w:rsidRDefault="00DC3495" w:rsidP="00DC3495">
            <w:pPr>
              <w:rPr>
                <w:sz w:val="18"/>
                <w:szCs w:val="18"/>
              </w:rPr>
            </w:pPr>
            <w:r>
              <w:rPr>
                <w:sz w:val="18"/>
                <w:szCs w:val="18"/>
              </w:rPr>
              <w:t>Male at risk</w:t>
            </w:r>
          </w:p>
        </w:tc>
        <w:tc>
          <w:tcPr>
            <w:tcW w:w="0" w:type="auto"/>
          </w:tcPr>
          <w:p w14:paraId="3E75638F" w14:textId="4D647494" w:rsidR="00DC3495" w:rsidRDefault="00DC3495" w:rsidP="00DC3495">
            <w:pPr>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3879454F" w14:textId="21D9296F" w:rsidR="00DC3495" w:rsidRPr="00304E0D" w:rsidRDefault="00DC3495" w:rsidP="00DC3495">
            <w:pPr>
              <w:rPr>
                <w:sz w:val="18"/>
                <w:szCs w:val="18"/>
              </w:rPr>
            </w:pPr>
            <w:r>
              <w:rPr>
                <w:sz w:val="18"/>
                <w:szCs w:val="18"/>
              </w:rPr>
              <w:t>Total fat mass correlates to fetuin-A</w:t>
            </w:r>
          </w:p>
        </w:tc>
        <w:tc>
          <w:tcPr>
            <w:tcW w:w="0" w:type="auto"/>
          </w:tcPr>
          <w:p w14:paraId="1F64B1CE" w14:textId="620AA443" w:rsidR="00DC3495" w:rsidRDefault="00DC3495" w:rsidP="00DC3495">
            <w:pPr>
              <w:rPr>
                <w:sz w:val="18"/>
                <w:szCs w:val="18"/>
              </w:rPr>
            </w:pPr>
            <w:r>
              <w:rPr>
                <w:sz w:val="18"/>
                <w:szCs w:val="18"/>
              </w:rPr>
              <w:fldChar w:fldCharType="begin" w:fldLock="1"/>
            </w:r>
            <w:r w:rsidR="00AA6DE4">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66)","plainTextFormattedCitation":"(166)","previouslyFormattedCitation":"(166)"},"properties":{"noteIndex":0},"schema":"https://github.com/citation-style-language/schema/raw/master/csl-citation.json"}</w:instrText>
            </w:r>
            <w:r>
              <w:rPr>
                <w:sz w:val="18"/>
                <w:szCs w:val="18"/>
              </w:rPr>
              <w:fldChar w:fldCharType="separate"/>
            </w:r>
            <w:r w:rsidR="00AA6DE4" w:rsidRPr="00AA6DE4">
              <w:rPr>
                <w:noProof/>
                <w:sz w:val="18"/>
                <w:szCs w:val="18"/>
              </w:rPr>
              <w:t>(166)</w:t>
            </w:r>
            <w:r>
              <w:rPr>
                <w:sz w:val="18"/>
                <w:szCs w:val="18"/>
              </w:rPr>
              <w:fldChar w:fldCharType="end"/>
            </w:r>
          </w:p>
        </w:tc>
      </w:tr>
      <w:tr w:rsidR="00EE198B" w:rsidRPr="0001000C" w14:paraId="7FC91CBB" w14:textId="77777777" w:rsidTr="00865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B988D" w14:textId="593CB80C" w:rsidR="003553B8" w:rsidRPr="0045773A" w:rsidRDefault="00CD0DC6" w:rsidP="00DC3495">
            <w:pP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54084DBC" w14:textId="7D6414E1" w:rsidR="003553B8" w:rsidRPr="0045773A"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sidRPr="00CD0DC6">
              <w:rPr>
                <w:sz w:val="18"/>
                <w:szCs w:val="18"/>
              </w:rPr>
              <w:t>15882283</w:t>
            </w:r>
          </w:p>
        </w:tc>
        <w:tc>
          <w:tcPr>
            <w:tcW w:w="0" w:type="auto"/>
          </w:tcPr>
          <w:p w14:paraId="5D9B1071" w14:textId="34CE0446"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0D2B584" w14:textId="12AFD313"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4E8A4319" w14:textId="4E032AC3"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93CEE20" w14:textId="6DA42A99"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21880583" w14:textId="604C8B63" w:rsidR="003553B8" w:rsidRDefault="003553B8"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A483BCB" w14:textId="142E14D9" w:rsidR="003553B8" w:rsidRDefault="0073677B" w:rsidP="00DC3495">
            <w:pP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402AC658" w14:textId="1E184B34"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4407F184" w14:textId="5D9196F1"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AA6DE4">
              <w:rPr>
                <w:rFonts w:hint="eastAsia"/>
                <w:sz w:val="18"/>
                <w:szCs w:val="18"/>
              </w:rPr>
              <w:instrText>es (N = 101), hs-CRP, fetuin-A, S-albumin, interleukin (IL)-6, and single nucleotide polymorphisms (SNPs) in the AHSG gene (N = 215) at amino acid positions Thr248Met (C</w:instrText>
            </w:r>
            <w:r w:rsidR="00AA6DE4">
              <w:rPr>
                <w:rFonts w:hint="eastAsia"/>
                <w:sz w:val="18"/>
                <w:szCs w:val="18"/>
              </w:rPr>
              <w:instrText>→</w:instrText>
            </w:r>
            <w:r w:rsidR="00AA6DE4">
              <w:rPr>
                <w:rFonts w:hint="eastAsia"/>
                <w:sz w:val="18"/>
                <w:szCs w:val="18"/>
              </w:rPr>
              <w:instrText>T), Thr256Ser (C</w:instrText>
            </w:r>
            <w:r w:rsidR="00AA6DE4">
              <w:rPr>
                <w:rFonts w:hint="eastAsia"/>
                <w:sz w:val="18"/>
                <w:szCs w:val="18"/>
              </w:rPr>
              <w:instrText>→</w:instrText>
            </w:r>
            <w:r w:rsidR="00AA6DE4">
              <w:rPr>
                <w:rFonts w:hint="eastAsia"/>
                <w:sz w:val="18"/>
                <w:szCs w:val="18"/>
              </w:rPr>
              <w:instrText>G), Asp276Asn (G</w:instrText>
            </w:r>
            <w:r w:rsidR="00AA6DE4">
              <w:rPr>
                <w:rFonts w:hint="eastAsia"/>
                <w:sz w:val="18"/>
                <w:szCs w:val="18"/>
              </w:rPr>
              <w:instrText>→</w:instrText>
            </w:r>
            <w:r w:rsidR="00AA6DE4">
              <w:rPr>
                <w:rFonts w:hint="eastAsia"/>
                <w:sz w:val="18"/>
                <w:szCs w:val="18"/>
              </w:rPr>
              <w:instrText>A), and Arg317Cys (C</w:instrText>
            </w:r>
            <w:r w:rsidR="00AA6DE4">
              <w:rPr>
                <w:rFonts w:hint="eastAsia"/>
                <w:sz w:val="18"/>
                <w:szCs w:val="18"/>
              </w:rPr>
              <w:instrText>→</w:instrText>
            </w:r>
            <w:r w:rsidR="00AA6DE4">
              <w:rPr>
                <w:rFonts w:hint="eastAsia"/>
                <w:sz w:val="18"/>
                <w:szCs w:val="18"/>
              </w:rPr>
              <w:instrText>T). Results. Both all-cause (P</w:instrText>
            </w:r>
            <w:r w:rsidR="00AA6DE4">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67)","plainTextFormattedCitation":"(167)","previouslyFormattedCitation":"(167)"},"properties":{"noteIndex":0},"schema":"https://github.com/citation-style-language/schema/raw/master/csl-citation.json"}</w:instrText>
            </w:r>
            <w:r>
              <w:rPr>
                <w:sz w:val="18"/>
                <w:szCs w:val="18"/>
              </w:rPr>
              <w:fldChar w:fldCharType="separate"/>
            </w:r>
            <w:r w:rsidR="00AA6DE4" w:rsidRPr="00AA6DE4">
              <w:rPr>
                <w:noProof/>
                <w:sz w:val="18"/>
                <w:szCs w:val="18"/>
              </w:rPr>
              <w:t>(167)</w:t>
            </w:r>
            <w:r>
              <w:rPr>
                <w:sz w:val="18"/>
                <w:szCs w:val="18"/>
              </w:rPr>
              <w:fldChar w:fldCharType="end"/>
            </w:r>
          </w:p>
        </w:tc>
      </w:tr>
      <w:tr w:rsidR="00EE198B" w:rsidRPr="0001000C" w14:paraId="7DB689A4" w14:textId="77777777" w:rsidTr="00DC7877">
        <w:tc>
          <w:tcPr>
            <w:tcW w:w="0" w:type="auto"/>
          </w:tcPr>
          <w:p w14:paraId="33E58F0A" w14:textId="0FB04D18" w:rsidR="00052498" w:rsidRPr="00CD0DC6" w:rsidRDefault="00052498" w:rsidP="0005249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Zhang </w:t>
            </w:r>
            <w:r w:rsidRPr="00052498">
              <w:rPr>
                <w:i/>
                <w:sz w:val="18"/>
                <w:szCs w:val="18"/>
              </w:rPr>
              <w:t>et al.</w:t>
            </w:r>
          </w:p>
        </w:tc>
        <w:tc>
          <w:tcPr>
            <w:tcW w:w="0" w:type="auto"/>
          </w:tcPr>
          <w:p w14:paraId="08AD3DDD" w14:textId="2DBE1851" w:rsidR="00052498" w:rsidRPr="00CD0DC6" w:rsidRDefault="00052498" w:rsidP="00052498">
            <w:pPr>
              <w:rPr>
                <w:sz w:val="18"/>
                <w:szCs w:val="18"/>
              </w:rPr>
            </w:pPr>
            <w:r w:rsidRPr="00052498">
              <w:rPr>
                <w:sz w:val="18"/>
                <w:szCs w:val="18"/>
              </w:rPr>
              <w:t>26112236</w:t>
            </w:r>
          </w:p>
        </w:tc>
        <w:tc>
          <w:tcPr>
            <w:tcW w:w="0" w:type="auto"/>
          </w:tcPr>
          <w:p w14:paraId="792B08D8" w14:textId="2D89A8A5" w:rsidR="00052498" w:rsidRDefault="00052498" w:rsidP="00052498">
            <w:pPr>
              <w:rPr>
                <w:sz w:val="18"/>
                <w:szCs w:val="18"/>
              </w:rPr>
            </w:pPr>
            <w:r>
              <w:rPr>
                <w:sz w:val="18"/>
                <w:szCs w:val="18"/>
              </w:rPr>
              <w:t>China</w:t>
            </w:r>
          </w:p>
        </w:tc>
        <w:tc>
          <w:tcPr>
            <w:tcW w:w="0" w:type="auto"/>
          </w:tcPr>
          <w:p w14:paraId="02FF4434" w14:textId="26702773" w:rsidR="00052498" w:rsidRDefault="00052498" w:rsidP="00052498">
            <w:pPr>
              <w:rPr>
                <w:sz w:val="18"/>
                <w:szCs w:val="18"/>
              </w:rPr>
            </w:pPr>
            <w:r>
              <w:rPr>
                <w:sz w:val="18"/>
                <w:szCs w:val="18"/>
              </w:rPr>
              <w:t>2015</w:t>
            </w:r>
          </w:p>
        </w:tc>
        <w:tc>
          <w:tcPr>
            <w:tcW w:w="0" w:type="auto"/>
          </w:tcPr>
          <w:p w14:paraId="15E82A94" w14:textId="632A1C72" w:rsidR="00052498" w:rsidRDefault="00052498" w:rsidP="00052498">
            <w:pPr>
              <w:rPr>
                <w:sz w:val="18"/>
                <w:szCs w:val="18"/>
              </w:rPr>
            </w:pPr>
            <w:r>
              <w:rPr>
                <w:sz w:val="18"/>
                <w:szCs w:val="18"/>
              </w:rPr>
              <w:t>5D (HD)</w:t>
            </w:r>
          </w:p>
        </w:tc>
        <w:tc>
          <w:tcPr>
            <w:tcW w:w="0" w:type="auto"/>
          </w:tcPr>
          <w:p w14:paraId="06B61F47" w14:textId="02925C96" w:rsidR="00052498" w:rsidRDefault="00052498" w:rsidP="00052498">
            <w:pPr>
              <w:rPr>
                <w:sz w:val="18"/>
                <w:szCs w:val="18"/>
              </w:rPr>
            </w:pPr>
            <w:r>
              <w:rPr>
                <w:sz w:val="18"/>
                <w:szCs w:val="18"/>
              </w:rPr>
              <w:t>90</w:t>
            </w:r>
          </w:p>
        </w:tc>
        <w:tc>
          <w:tcPr>
            <w:tcW w:w="0" w:type="auto"/>
          </w:tcPr>
          <w:p w14:paraId="13DA910E" w14:textId="67FBBFB4" w:rsidR="00052498" w:rsidRDefault="00052498" w:rsidP="00052498">
            <w:pPr>
              <w:rPr>
                <w:sz w:val="18"/>
                <w:szCs w:val="18"/>
              </w:rPr>
            </w:pPr>
            <w:r>
              <w:rPr>
                <w:sz w:val="18"/>
                <w:szCs w:val="18"/>
              </w:rPr>
              <w:t>Male at risk</w:t>
            </w:r>
          </w:p>
        </w:tc>
        <w:tc>
          <w:tcPr>
            <w:tcW w:w="0" w:type="auto"/>
          </w:tcPr>
          <w:p w14:paraId="42FB8AA5" w14:textId="3742EF2C" w:rsidR="00052498" w:rsidRPr="0073677B" w:rsidRDefault="00052498" w:rsidP="00052498">
            <w:pPr>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702BD7F" w14:textId="7F9D5A55" w:rsidR="00052498" w:rsidRDefault="00052498" w:rsidP="00052498">
            <w:pPr>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4F2C9E02" w14:textId="05D28759" w:rsidR="00052498" w:rsidRDefault="00221034" w:rsidP="00052498">
            <w:pPr>
              <w:rPr>
                <w:sz w:val="18"/>
                <w:szCs w:val="18"/>
              </w:rPr>
            </w:pPr>
            <w:r>
              <w:rPr>
                <w:sz w:val="18"/>
                <w:szCs w:val="18"/>
              </w:rPr>
              <w:fldChar w:fldCharType="begin" w:fldLock="1"/>
            </w:r>
            <w:r w:rsidR="00AA6DE4">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68)","plainTextFormattedCitation":"(168)","previouslyFormattedCitation":"(168)"},"properties":{"noteIndex":0},"schema":"https://github.com/citation-style-language/schema/raw/master/csl-citation.json"}</w:instrText>
            </w:r>
            <w:r>
              <w:rPr>
                <w:sz w:val="18"/>
                <w:szCs w:val="18"/>
              </w:rPr>
              <w:fldChar w:fldCharType="separate"/>
            </w:r>
            <w:r w:rsidR="00AA6DE4" w:rsidRPr="00AA6DE4">
              <w:rPr>
                <w:noProof/>
                <w:sz w:val="18"/>
                <w:szCs w:val="18"/>
              </w:rPr>
              <w:t>(168)</w:t>
            </w:r>
            <w:r>
              <w:rPr>
                <w:sz w:val="18"/>
                <w:szCs w:val="18"/>
              </w:rPr>
              <w:fldChar w:fldCharType="end"/>
            </w:r>
          </w:p>
        </w:tc>
      </w:tr>
      <w:tr w:rsidR="00EE198B" w:rsidRPr="0001000C" w14:paraId="27B17A61" w14:textId="77777777" w:rsidTr="00187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DDB59C" w14:textId="137E704A" w:rsidR="00DC7877" w:rsidRDefault="004659E4" w:rsidP="00052498">
            <w:pP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148D0913" w14:textId="6D3F362B" w:rsidR="00DC7877" w:rsidRPr="00052498"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sidRPr="004659E4">
              <w:rPr>
                <w:sz w:val="18"/>
                <w:szCs w:val="18"/>
              </w:rPr>
              <w:t>22527202</w:t>
            </w:r>
          </w:p>
        </w:tc>
        <w:tc>
          <w:tcPr>
            <w:tcW w:w="0" w:type="auto"/>
          </w:tcPr>
          <w:p w14:paraId="01A1EADC" w14:textId="210EB047" w:rsidR="00DC7877" w:rsidRDefault="00E67AF7"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BBB9BF1" w14:textId="3D8AD8A4"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75A31DD" w14:textId="4194700B"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4A37AAE6" w14:textId="4F82ADFF"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54A41B8F" w14:textId="306137AA" w:rsidR="00DC7877" w:rsidRDefault="00DC7877"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6C22D45" w14:textId="0A5BDE5D" w:rsidR="00DC7877" w:rsidRDefault="00436212"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00DC7877" w:rsidRPr="00DC7877">
              <w:rPr>
                <w:sz w:val="18"/>
                <w:szCs w:val="18"/>
              </w:rPr>
              <w:t>0.23</w:t>
            </w:r>
            <w:r>
              <w:rPr>
                <w:sz w:val="18"/>
                <w:szCs w:val="18"/>
              </w:rPr>
              <w:t>, p = 0.024</w:t>
            </w:r>
          </w:p>
        </w:tc>
        <w:tc>
          <w:tcPr>
            <w:tcW w:w="0" w:type="auto"/>
          </w:tcPr>
          <w:p w14:paraId="524F6E42" w14:textId="2BDF54C8"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4C45AAAD" w14:textId="7F1B3C8F" w:rsidR="00DC7877" w:rsidRDefault="00BB07B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69)","plainTextFormattedCitation":"(169)","previouslyFormattedCitation":"(169)"},"properties":{"noteIndex":0},"schema":"https://github.com/citation-style-language/schema/raw/master/csl-citation.json"}</w:instrText>
            </w:r>
            <w:r>
              <w:rPr>
                <w:sz w:val="18"/>
                <w:szCs w:val="18"/>
              </w:rPr>
              <w:fldChar w:fldCharType="separate"/>
            </w:r>
            <w:r w:rsidR="00AA6DE4" w:rsidRPr="00AA6DE4">
              <w:rPr>
                <w:noProof/>
                <w:sz w:val="18"/>
                <w:szCs w:val="18"/>
              </w:rPr>
              <w:t>(169)</w:t>
            </w:r>
            <w:r>
              <w:rPr>
                <w:sz w:val="18"/>
                <w:szCs w:val="18"/>
              </w:rPr>
              <w:fldChar w:fldCharType="end"/>
            </w:r>
          </w:p>
        </w:tc>
      </w:tr>
      <w:tr w:rsidR="00EE198B" w:rsidRPr="0001000C" w14:paraId="5259700B" w14:textId="77777777" w:rsidTr="00AC0F80">
        <w:tc>
          <w:tcPr>
            <w:tcW w:w="0" w:type="auto"/>
          </w:tcPr>
          <w:p w14:paraId="49564696" w14:textId="62C1A23E" w:rsidR="00187F2A" w:rsidRPr="004659E4" w:rsidRDefault="00C176D3" w:rsidP="0005249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Nakashima </w:t>
            </w:r>
            <w:r w:rsidRPr="00C176D3">
              <w:rPr>
                <w:i/>
                <w:sz w:val="18"/>
                <w:szCs w:val="18"/>
              </w:rPr>
              <w:t>et al.</w:t>
            </w:r>
          </w:p>
        </w:tc>
        <w:tc>
          <w:tcPr>
            <w:tcW w:w="0" w:type="auto"/>
          </w:tcPr>
          <w:p w14:paraId="0DDEC9C1" w14:textId="1D7502FF" w:rsidR="00187F2A" w:rsidRPr="004659E4" w:rsidRDefault="00C176D3" w:rsidP="00052498">
            <w:pPr>
              <w:rPr>
                <w:sz w:val="18"/>
                <w:szCs w:val="18"/>
              </w:rPr>
            </w:pPr>
            <w:r w:rsidRPr="00C176D3">
              <w:rPr>
                <w:sz w:val="18"/>
                <w:szCs w:val="18"/>
              </w:rPr>
              <w:t>20812007</w:t>
            </w:r>
          </w:p>
        </w:tc>
        <w:tc>
          <w:tcPr>
            <w:tcW w:w="0" w:type="auto"/>
          </w:tcPr>
          <w:p w14:paraId="36EE9BC0" w14:textId="105D4B37" w:rsidR="00187F2A" w:rsidRDefault="00C176D3" w:rsidP="00052498">
            <w:pPr>
              <w:rPr>
                <w:sz w:val="18"/>
                <w:szCs w:val="18"/>
              </w:rPr>
            </w:pPr>
            <w:r>
              <w:rPr>
                <w:sz w:val="18"/>
                <w:szCs w:val="18"/>
              </w:rPr>
              <w:t>Japan</w:t>
            </w:r>
          </w:p>
        </w:tc>
        <w:tc>
          <w:tcPr>
            <w:tcW w:w="0" w:type="auto"/>
          </w:tcPr>
          <w:p w14:paraId="7AD9D5C9" w14:textId="246173D7" w:rsidR="00187F2A" w:rsidRDefault="00C176D3" w:rsidP="00052498">
            <w:pPr>
              <w:rPr>
                <w:sz w:val="18"/>
                <w:szCs w:val="18"/>
              </w:rPr>
            </w:pPr>
            <w:r>
              <w:rPr>
                <w:sz w:val="18"/>
                <w:szCs w:val="18"/>
              </w:rPr>
              <w:t>2010</w:t>
            </w:r>
          </w:p>
        </w:tc>
        <w:tc>
          <w:tcPr>
            <w:tcW w:w="0" w:type="auto"/>
          </w:tcPr>
          <w:p w14:paraId="11EB7356" w14:textId="234C910E" w:rsidR="00187F2A" w:rsidRDefault="00C176D3" w:rsidP="00052498">
            <w:pPr>
              <w:rPr>
                <w:sz w:val="18"/>
                <w:szCs w:val="18"/>
              </w:rPr>
            </w:pPr>
            <w:r>
              <w:rPr>
                <w:sz w:val="18"/>
                <w:szCs w:val="18"/>
              </w:rPr>
              <w:t>5D (HD)</w:t>
            </w:r>
          </w:p>
        </w:tc>
        <w:tc>
          <w:tcPr>
            <w:tcW w:w="0" w:type="auto"/>
          </w:tcPr>
          <w:p w14:paraId="10B472B3" w14:textId="1A7FCDD8" w:rsidR="00187F2A" w:rsidRDefault="00C176D3" w:rsidP="00052498">
            <w:pPr>
              <w:rPr>
                <w:sz w:val="18"/>
                <w:szCs w:val="18"/>
              </w:rPr>
            </w:pPr>
            <w:r>
              <w:rPr>
                <w:sz w:val="18"/>
                <w:szCs w:val="18"/>
              </w:rPr>
              <w:t>151</w:t>
            </w:r>
          </w:p>
        </w:tc>
        <w:tc>
          <w:tcPr>
            <w:tcW w:w="0" w:type="auto"/>
          </w:tcPr>
          <w:p w14:paraId="75A1094D" w14:textId="59206C3E" w:rsidR="00187F2A" w:rsidRDefault="00C176D3" w:rsidP="00052498">
            <w:pPr>
              <w:rPr>
                <w:sz w:val="18"/>
                <w:szCs w:val="18"/>
              </w:rPr>
            </w:pPr>
            <w:r>
              <w:rPr>
                <w:sz w:val="18"/>
                <w:szCs w:val="18"/>
              </w:rPr>
              <w:t>Neutral</w:t>
            </w:r>
          </w:p>
        </w:tc>
        <w:tc>
          <w:tcPr>
            <w:tcW w:w="0" w:type="auto"/>
          </w:tcPr>
          <w:p w14:paraId="3DEECBBB" w14:textId="0C22B170" w:rsidR="00187F2A" w:rsidRPr="00C42A80" w:rsidRDefault="00C176D3" w:rsidP="00052498">
            <w:pPr>
              <w:rPr>
                <w:sz w:val="18"/>
                <w:szCs w:val="18"/>
              </w:rPr>
            </w:pPr>
            <w:r w:rsidRPr="00C42A80">
              <w:rPr>
                <w:sz w:val="18"/>
                <w:szCs w:val="18"/>
              </w:rPr>
              <w:t xml:space="preserve">Parameter estimate = </w:t>
            </w:r>
            <w:r w:rsidR="00526BEF" w:rsidRPr="00C42A80">
              <w:rPr>
                <w:sz w:val="18"/>
                <w:szCs w:val="18"/>
              </w:rPr>
              <w:t>0.531</w:t>
            </w:r>
            <w:r w:rsidRPr="00C42A80">
              <w:rPr>
                <w:sz w:val="18"/>
                <w:szCs w:val="18"/>
              </w:rPr>
              <w:t>, SE =</w:t>
            </w:r>
            <w:r w:rsidR="00526BEF" w:rsidRPr="00C42A80">
              <w:rPr>
                <w:sz w:val="18"/>
                <w:szCs w:val="18"/>
              </w:rPr>
              <w:t xml:space="preserve"> 0.814</w:t>
            </w:r>
            <w:r w:rsidRPr="00C42A80">
              <w:rPr>
                <w:sz w:val="18"/>
                <w:szCs w:val="18"/>
              </w:rPr>
              <w:t>, p =</w:t>
            </w:r>
            <w:r w:rsidR="00526BEF" w:rsidRPr="00C42A80">
              <w:rPr>
                <w:sz w:val="18"/>
                <w:szCs w:val="18"/>
              </w:rPr>
              <w:t xml:space="preserve"> 0.51</w:t>
            </w:r>
          </w:p>
        </w:tc>
        <w:tc>
          <w:tcPr>
            <w:tcW w:w="0" w:type="auto"/>
          </w:tcPr>
          <w:p w14:paraId="0D0A890C" w14:textId="4424D1E2" w:rsidR="00187F2A" w:rsidRDefault="00C176D3" w:rsidP="00052498">
            <w:pPr>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6838491B" w14:textId="0D8E8947" w:rsidR="00187F2A" w:rsidRDefault="00C42A80" w:rsidP="00052498">
            <w:pPr>
              <w:rPr>
                <w:sz w:val="18"/>
                <w:szCs w:val="18"/>
              </w:rPr>
            </w:pPr>
            <w:r>
              <w:rPr>
                <w:sz w:val="18"/>
                <w:szCs w:val="18"/>
              </w:rPr>
              <w:fldChar w:fldCharType="begin" w:fldLock="1"/>
            </w:r>
            <w:r w:rsidR="00AA6DE4">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0)","plainTextFormattedCitation":"(170)","previouslyFormattedCitation":"(170)"},"properties":{"noteIndex":0},"schema":"https://github.com/citation-style-language/schema/raw/master/csl-citation.json"}</w:instrText>
            </w:r>
            <w:r>
              <w:rPr>
                <w:sz w:val="18"/>
                <w:szCs w:val="18"/>
              </w:rPr>
              <w:fldChar w:fldCharType="separate"/>
            </w:r>
            <w:r w:rsidR="00AA6DE4" w:rsidRPr="00AA6DE4">
              <w:rPr>
                <w:noProof/>
                <w:sz w:val="18"/>
                <w:szCs w:val="18"/>
              </w:rPr>
              <w:t>(170)</w:t>
            </w:r>
            <w:r>
              <w:rPr>
                <w:sz w:val="18"/>
                <w:szCs w:val="18"/>
              </w:rPr>
              <w:fldChar w:fldCharType="end"/>
            </w:r>
          </w:p>
        </w:tc>
      </w:tr>
      <w:tr w:rsidR="00EE198B" w:rsidRPr="0001000C" w14:paraId="31DDE6E2" w14:textId="77777777" w:rsidTr="009D65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E2E005" w14:textId="391B624C" w:rsidR="00AC0F80" w:rsidRDefault="009947B0" w:rsidP="00052498">
            <w:pP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60B92111" w14:textId="4AE4845F" w:rsidR="00AC0F80" w:rsidRPr="00C176D3"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sidRPr="009947B0">
              <w:rPr>
                <w:sz w:val="18"/>
                <w:szCs w:val="18"/>
              </w:rPr>
              <w:t>26781652</w:t>
            </w:r>
          </w:p>
        </w:tc>
        <w:tc>
          <w:tcPr>
            <w:tcW w:w="0" w:type="auto"/>
          </w:tcPr>
          <w:p w14:paraId="39366FC1" w14:textId="5CD3CB0B"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786A0C23" w14:textId="3214001E"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760906E" w14:textId="580DDCE1"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918D39" w14:textId="29AB90AA"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60E3A590" w14:textId="66FE1497" w:rsidR="00AC0F80" w:rsidRDefault="00AC0F8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5367D9" w14:textId="28B92144" w:rsidR="00AC0F80" w:rsidRPr="00C42A80" w:rsidRDefault="00AC0F80" w:rsidP="00AC0F80">
            <w:pP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 xml:space="preserve">Male </w:t>
            </w:r>
            <w:r>
              <w:rPr>
                <w:sz w:val="18"/>
                <w:szCs w:val="18"/>
              </w:rPr>
              <w:t>vs. Female</w:t>
            </w:r>
            <w:r w:rsidR="00785158">
              <w:rPr>
                <w:sz w:val="18"/>
                <w:szCs w:val="18"/>
              </w:rPr>
              <w:t xml:space="preserve"> (mean [range])</w:t>
            </w:r>
            <w:r>
              <w:rPr>
                <w:sz w:val="18"/>
                <w:szCs w:val="18"/>
              </w:rPr>
              <w:t xml:space="preserv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52C39DD6" w14:textId="1E8DC271" w:rsidR="00AC0F80" w:rsidRDefault="00785158"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gnesium (mmol/L)</w:t>
            </w:r>
            <w:r w:rsidR="009D65A4">
              <w:rPr>
                <w:sz w:val="18"/>
                <w:szCs w:val="18"/>
              </w:rPr>
              <w:t>, whose insufficiency predicts vascular calcification</w:t>
            </w:r>
          </w:p>
        </w:tc>
        <w:tc>
          <w:tcPr>
            <w:tcW w:w="0" w:type="auto"/>
          </w:tcPr>
          <w:p w14:paraId="358B08D0" w14:textId="7A767CB9" w:rsidR="00AC0F80" w:rsidRDefault="009D65A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71)","plainTextFormattedCitation":"(171)","previouslyFormattedCitation":"(171)"},"properties":{"noteIndex":0},"schema":"https://github.com/citation-style-language/schema/raw/master/csl-citation.json"}</w:instrText>
            </w:r>
            <w:r>
              <w:rPr>
                <w:sz w:val="18"/>
                <w:szCs w:val="18"/>
              </w:rPr>
              <w:fldChar w:fldCharType="separate"/>
            </w:r>
            <w:r w:rsidR="00AA6DE4" w:rsidRPr="00AA6DE4">
              <w:rPr>
                <w:noProof/>
                <w:sz w:val="18"/>
                <w:szCs w:val="18"/>
              </w:rPr>
              <w:t>(171)</w:t>
            </w:r>
            <w:r>
              <w:rPr>
                <w:sz w:val="18"/>
                <w:szCs w:val="18"/>
              </w:rPr>
              <w:fldChar w:fldCharType="end"/>
            </w:r>
          </w:p>
        </w:tc>
      </w:tr>
      <w:tr w:rsidR="00EE198B" w:rsidRPr="0001000C" w14:paraId="0F593090" w14:textId="77777777" w:rsidTr="006608D0">
        <w:tc>
          <w:tcPr>
            <w:tcW w:w="0" w:type="auto"/>
          </w:tcPr>
          <w:p w14:paraId="7113AE78" w14:textId="21EF1344" w:rsidR="009D65A4" w:rsidRDefault="00CF5249" w:rsidP="0005249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1B193672" w14:textId="6A6C9607" w:rsidR="009D65A4" w:rsidRPr="009947B0" w:rsidRDefault="00CF5249" w:rsidP="00052498">
            <w:pPr>
              <w:rPr>
                <w:sz w:val="18"/>
                <w:szCs w:val="18"/>
              </w:rPr>
            </w:pPr>
            <w:r w:rsidRPr="00CF5249">
              <w:rPr>
                <w:sz w:val="18"/>
                <w:szCs w:val="18"/>
              </w:rPr>
              <w:t>19491380</w:t>
            </w:r>
          </w:p>
        </w:tc>
        <w:tc>
          <w:tcPr>
            <w:tcW w:w="0" w:type="auto"/>
          </w:tcPr>
          <w:p w14:paraId="314A68D7" w14:textId="2248AE8A" w:rsidR="009D65A4" w:rsidRDefault="00CF5249" w:rsidP="00052498">
            <w:pPr>
              <w:rPr>
                <w:sz w:val="18"/>
                <w:szCs w:val="18"/>
              </w:rPr>
            </w:pPr>
            <w:r>
              <w:rPr>
                <w:sz w:val="18"/>
                <w:szCs w:val="18"/>
              </w:rPr>
              <w:t>UK</w:t>
            </w:r>
          </w:p>
        </w:tc>
        <w:tc>
          <w:tcPr>
            <w:tcW w:w="0" w:type="auto"/>
          </w:tcPr>
          <w:p w14:paraId="0EA4C724" w14:textId="3DBBBD44" w:rsidR="009D65A4" w:rsidRDefault="00CF5249" w:rsidP="00052498">
            <w:pPr>
              <w:rPr>
                <w:sz w:val="18"/>
                <w:szCs w:val="18"/>
              </w:rPr>
            </w:pPr>
            <w:r>
              <w:rPr>
                <w:sz w:val="18"/>
                <w:szCs w:val="18"/>
              </w:rPr>
              <w:t>2009</w:t>
            </w:r>
          </w:p>
        </w:tc>
        <w:tc>
          <w:tcPr>
            <w:tcW w:w="0" w:type="auto"/>
          </w:tcPr>
          <w:p w14:paraId="62786B0B" w14:textId="5C3E999C" w:rsidR="009D65A4" w:rsidRDefault="00CF5249" w:rsidP="00052498">
            <w:pPr>
              <w:rPr>
                <w:sz w:val="18"/>
                <w:szCs w:val="18"/>
              </w:rPr>
            </w:pPr>
            <w:r>
              <w:rPr>
                <w:sz w:val="18"/>
                <w:szCs w:val="18"/>
              </w:rPr>
              <w:t>3-4</w:t>
            </w:r>
          </w:p>
        </w:tc>
        <w:tc>
          <w:tcPr>
            <w:tcW w:w="0" w:type="auto"/>
          </w:tcPr>
          <w:p w14:paraId="40AF8353" w14:textId="25583D61" w:rsidR="009D65A4" w:rsidRDefault="00CF5249" w:rsidP="00052498">
            <w:pPr>
              <w:rPr>
                <w:sz w:val="18"/>
                <w:szCs w:val="18"/>
              </w:rPr>
            </w:pPr>
            <w:r>
              <w:rPr>
                <w:sz w:val="18"/>
                <w:szCs w:val="18"/>
              </w:rPr>
              <w:t>134</w:t>
            </w:r>
          </w:p>
        </w:tc>
        <w:tc>
          <w:tcPr>
            <w:tcW w:w="0" w:type="auto"/>
          </w:tcPr>
          <w:p w14:paraId="284DEA6F" w14:textId="4A8B4B85" w:rsidR="009D65A4" w:rsidRDefault="001626C8" w:rsidP="00052498">
            <w:pPr>
              <w:rPr>
                <w:sz w:val="18"/>
                <w:szCs w:val="18"/>
              </w:rPr>
            </w:pPr>
            <w:r>
              <w:rPr>
                <w:sz w:val="18"/>
                <w:szCs w:val="18"/>
              </w:rPr>
              <w:t>Neutral</w:t>
            </w:r>
          </w:p>
        </w:tc>
        <w:tc>
          <w:tcPr>
            <w:tcW w:w="0" w:type="auto"/>
          </w:tcPr>
          <w:p w14:paraId="502771A6" w14:textId="0E71B6E3" w:rsidR="009D65A4" w:rsidRPr="00AC0F80" w:rsidRDefault="000E344F" w:rsidP="00AC0F80">
            <w:pPr>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143FD888" w14:textId="1488E121" w:rsidR="009D65A4" w:rsidRDefault="00CF5249" w:rsidP="00052498">
            <w:pPr>
              <w:rPr>
                <w:sz w:val="18"/>
                <w:szCs w:val="18"/>
              </w:rPr>
            </w:pPr>
            <w:r>
              <w:rPr>
                <w:sz w:val="18"/>
                <w:szCs w:val="18"/>
              </w:rPr>
              <w:t>Serum OPG</w:t>
            </w:r>
          </w:p>
        </w:tc>
        <w:tc>
          <w:tcPr>
            <w:tcW w:w="0" w:type="auto"/>
          </w:tcPr>
          <w:p w14:paraId="70628A1B" w14:textId="1B6333DB" w:rsidR="009D65A4" w:rsidRDefault="00CF5249" w:rsidP="00052498">
            <w:pPr>
              <w:rPr>
                <w:sz w:val="18"/>
                <w:szCs w:val="18"/>
              </w:rPr>
            </w:pPr>
            <w:r>
              <w:rPr>
                <w:sz w:val="18"/>
                <w:szCs w:val="18"/>
              </w:rPr>
              <w:fldChar w:fldCharType="begin" w:fldLock="1"/>
            </w:r>
            <w:r w:rsidR="00AA6DE4">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2)","plainTextFormattedCitation":"(172)","previouslyFormattedCitation":"(172)"},"properties":{"noteIndex":0},"schema":"https://github.com/citation-style-language/schema/raw/master/csl-citation.json"}</w:instrText>
            </w:r>
            <w:r>
              <w:rPr>
                <w:sz w:val="18"/>
                <w:szCs w:val="18"/>
              </w:rPr>
              <w:fldChar w:fldCharType="separate"/>
            </w:r>
            <w:r w:rsidR="00AA6DE4" w:rsidRPr="00AA6DE4">
              <w:rPr>
                <w:noProof/>
                <w:sz w:val="18"/>
                <w:szCs w:val="18"/>
              </w:rPr>
              <w:t>(172)</w:t>
            </w:r>
            <w:r>
              <w:rPr>
                <w:sz w:val="18"/>
                <w:szCs w:val="18"/>
              </w:rPr>
              <w:fldChar w:fldCharType="end"/>
            </w:r>
          </w:p>
        </w:tc>
      </w:tr>
      <w:tr w:rsidR="00EE198B" w:rsidRPr="0001000C" w14:paraId="3D6042FA" w14:textId="77777777" w:rsidTr="001748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7815DA" w14:textId="6A649FBF" w:rsidR="006608D0" w:rsidRPr="00CF5249" w:rsidRDefault="001748A5" w:rsidP="00052498">
            <w:pP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16EB164D" w14:textId="030B7ED2" w:rsidR="006608D0" w:rsidRPr="00CF5249"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3C35419" w14:textId="4994F03C"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77E31E8" w14:textId="5619C279"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F4D3733" w14:textId="72AEEE26" w:rsidR="006608D0" w:rsidRDefault="0014242B"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04B4F8F" w14:textId="370A98CF"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0437E4FD" w14:textId="3266C6E9" w:rsidR="006608D0" w:rsidRDefault="006608D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F586EB0" w14:textId="170C0AB8" w:rsidR="006608D0" w:rsidRDefault="001748A5" w:rsidP="00AC0F8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006608D0" w:rsidRPr="006608D0">
              <w:rPr>
                <w:sz w:val="18"/>
                <w:szCs w:val="18"/>
              </w:rPr>
              <w:t>2.51 ± 0.38</w:t>
            </w:r>
            <w:r w:rsidR="006608D0">
              <w:rPr>
                <w:sz w:val="18"/>
                <w:szCs w:val="18"/>
              </w:rPr>
              <w:t xml:space="preserve"> vs. </w:t>
            </w:r>
            <w:r w:rsidRPr="001748A5">
              <w:rPr>
                <w:sz w:val="18"/>
                <w:szCs w:val="18"/>
              </w:rPr>
              <w:t>2.42 ± 0.33</w:t>
            </w:r>
          </w:p>
        </w:tc>
        <w:tc>
          <w:tcPr>
            <w:tcW w:w="0" w:type="auto"/>
          </w:tcPr>
          <w:p w14:paraId="2E9B394B" w14:textId="5B5ACF95"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13F1C6B1" w14:textId="73F45F37"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73)"},"properties":{"noteIndex":0},"schema":"https://github.com/citation-style-language/schema/raw/master/csl-citation.json"}</w:instrText>
            </w:r>
            <w:r>
              <w:rPr>
                <w:sz w:val="18"/>
                <w:szCs w:val="18"/>
              </w:rPr>
              <w:fldChar w:fldCharType="separate"/>
            </w:r>
            <w:r w:rsidR="00AA6DE4" w:rsidRPr="00AA6DE4">
              <w:rPr>
                <w:noProof/>
                <w:sz w:val="18"/>
                <w:szCs w:val="18"/>
              </w:rPr>
              <w:t>(173)</w:t>
            </w:r>
            <w:r>
              <w:rPr>
                <w:sz w:val="18"/>
                <w:szCs w:val="18"/>
              </w:rPr>
              <w:fldChar w:fldCharType="end"/>
            </w:r>
          </w:p>
        </w:tc>
      </w:tr>
      <w:tr w:rsidR="00EE198B" w:rsidRPr="0001000C" w14:paraId="1A0A031C" w14:textId="77777777" w:rsidTr="00F5074D">
        <w:tc>
          <w:tcPr>
            <w:tcW w:w="0" w:type="auto"/>
          </w:tcPr>
          <w:p w14:paraId="49720B16" w14:textId="581E1FFD" w:rsidR="001748A5" w:rsidRPr="00CF5249" w:rsidRDefault="00F5074D" w:rsidP="0005249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Jean </w:t>
            </w:r>
            <w:r w:rsidRPr="00F5074D">
              <w:rPr>
                <w:i/>
                <w:sz w:val="18"/>
                <w:szCs w:val="18"/>
              </w:rPr>
              <w:t>et al.</w:t>
            </w:r>
          </w:p>
        </w:tc>
        <w:tc>
          <w:tcPr>
            <w:tcW w:w="0" w:type="auto"/>
          </w:tcPr>
          <w:p w14:paraId="37201758" w14:textId="4F42825F" w:rsidR="001748A5" w:rsidRPr="00CF5249" w:rsidRDefault="00F5074D" w:rsidP="00052498">
            <w:pPr>
              <w:rPr>
                <w:sz w:val="18"/>
                <w:szCs w:val="18"/>
              </w:rPr>
            </w:pPr>
            <w:r w:rsidRPr="00F5074D">
              <w:rPr>
                <w:sz w:val="18"/>
                <w:szCs w:val="18"/>
              </w:rPr>
              <w:t>21178378</w:t>
            </w:r>
          </w:p>
        </w:tc>
        <w:tc>
          <w:tcPr>
            <w:tcW w:w="0" w:type="auto"/>
          </w:tcPr>
          <w:p w14:paraId="652C6854" w14:textId="7117A12D" w:rsidR="001748A5" w:rsidRDefault="00150CFC" w:rsidP="00052498">
            <w:pPr>
              <w:rPr>
                <w:sz w:val="18"/>
                <w:szCs w:val="18"/>
              </w:rPr>
            </w:pPr>
            <w:r>
              <w:rPr>
                <w:sz w:val="18"/>
                <w:szCs w:val="18"/>
              </w:rPr>
              <w:t>France</w:t>
            </w:r>
          </w:p>
        </w:tc>
        <w:tc>
          <w:tcPr>
            <w:tcW w:w="0" w:type="auto"/>
          </w:tcPr>
          <w:p w14:paraId="73AB44CA" w14:textId="0857A06D" w:rsidR="001748A5" w:rsidRDefault="00150CFC" w:rsidP="00052498">
            <w:pPr>
              <w:rPr>
                <w:sz w:val="18"/>
                <w:szCs w:val="18"/>
              </w:rPr>
            </w:pPr>
            <w:r>
              <w:rPr>
                <w:sz w:val="18"/>
                <w:szCs w:val="18"/>
              </w:rPr>
              <w:t>2011</w:t>
            </w:r>
          </w:p>
        </w:tc>
        <w:tc>
          <w:tcPr>
            <w:tcW w:w="0" w:type="auto"/>
          </w:tcPr>
          <w:p w14:paraId="0C7AF744" w14:textId="42085044" w:rsidR="001748A5" w:rsidRDefault="00150CFC" w:rsidP="00052498">
            <w:pPr>
              <w:rPr>
                <w:sz w:val="18"/>
                <w:szCs w:val="18"/>
              </w:rPr>
            </w:pPr>
            <w:r>
              <w:rPr>
                <w:sz w:val="18"/>
                <w:szCs w:val="18"/>
              </w:rPr>
              <w:t>5D (HD)</w:t>
            </w:r>
          </w:p>
        </w:tc>
        <w:tc>
          <w:tcPr>
            <w:tcW w:w="0" w:type="auto"/>
          </w:tcPr>
          <w:p w14:paraId="646CA52C" w14:textId="1160FF2C" w:rsidR="001748A5" w:rsidRDefault="00150CFC" w:rsidP="00052498">
            <w:pPr>
              <w:rPr>
                <w:sz w:val="18"/>
                <w:szCs w:val="18"/>
              </w:rPr>
            </w:pPr>
            <w:r>
              <w:rPr>
                <w:sz w:val="18"/>
                <w:szCs w:val="18"/>
              </w:rPr>
              <w:t>1138</w:t>
            </w:r>
          </w:p>
        </w:tc>
        <w:tc>
          <w:tcPr>
            <w:tcW w:w="0" w:type="auto"/>
          </w:tcPr>
          <w:p w14:paraId="37096F0A" w14:textId="22396BC0" w:rsidR="001748A5" w:rsidRDefault="00150CFC" w:rsidP="00052498">
            <w:pPr>
              <w:rPr>
                <w:sz w:val="18"/>
                <w:szCs w:val="18"/>
              </w:rPr>
            </w:pPr>
            <w:r>
              <w:rPr>
                <w:sz w:val="18"/>
                <w:szCs w:val="18"/>
              </w:rPr>
              <w:t>Neutral</w:t>
            </w:r>
          </w:p>
        </w:tc>
        <w:tc>
          <w:tcPr>
            <w:tcW w:w="0" w:type="auto"/>
          </w:tcPr>
          <w:p w14:paraId="7FF5953E" w14:textId="1B79BFEF" w:rsidR="001748A5" w:rsidRDefault="00150CFC" w:rsidP="00AC0F80">
            <w:pPr>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0B6B57B9" w14:textId="500EEE92" w:rsidR="001748A5" w:rsidRDefault="00150CFC" w:rsidP="00052498">
            <w:pPr>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301112C6" w14:textId="2D87A140" w:rsidR="001748A5" w:rsidRDefault="00150CFC" w:rsidP="00052498">
            <w:pPr>
              <w:rPr>
                <w:sz w:val="18"/>
                <w:szCs w:val="18"/>
              </w:rPr>
            </w:pPr>
            <w:r>
              <w:rPr>
                <w:sz w:val="18"/>
                <w:szCs w:val="18"/>
              </w:rPr>
              <w:fldChar w:fldCharType="begin" w:fldLock="1"/>
            </w:r>
            <w:r w:rsidR="00AA6DE4">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4)","plainTextFormattedCitation":"(174)","previouslyFormattedCitation":"(174)"},"properties":{"noteIndex":0},"schema":"https://github.com/citation-style-language/schema/raw/master/csl-citation.json"}</w:instrText>
            </w:r>
            <w:r>
              <w:rPr>
                <w:sz w:val="18"/>
                <w:szCs w:val="18"/>
              </w:rPr>
              <w:fldChar w:fldCharType="separate"/>
            </w:r>
            <w:r w:rsidR="00AA6DE4" w:rsidRPr="00AA6DE4">
              <w:rPr>
                <w:noProof/>
                <w:sz w:val="18"/>
                <w:szCs w:val="18"/>
              </w:rPr>
              <w:t>(174)</w:t>
            </w:r>
            <w:r>
              <w:rPr>
                <w:sz w:val="18"/>
                <w:szCs w:val="18"/>
              </w:rPr>
              <w:fldChar w:fldCharType="end"/>
            </w:r>
          </w:p>
        </w:tc>
      </w:tr>
      <w:tr w:rsidR="00EE198B" w:rsidRPr="0001000C" w14:paraId="7A4946A7" w14:textId="77777777" w:rsidTr="00F50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6C85BE" w14:textId="6745C272" w:rsidR="00F5074D" w:rsidRPr="00CF5249" w:rsidRDefault="00F5074D" w:rsidP="00052498">
            <w:pPr>
              <w:rPr>
                <w:sz w:val="18"/>
                <w:szCs w:val="18"/>
              </w:rPr>
            </w:pPr>
            <w:r>
              <w:rPr>
                <w:sz w:val="18"/>
                <w:szCs w:val="18"/>
              </w:rPr>
              <w:t xml:space="preserve">Block </w:t>
            </w:r>
            <w:r w:rsidRPr="00F5074D">
              <w:rPr>
                <w:i/>
                <w:sz w:val="18"/>
                <w:szCs w:val="18"/>
              </w:rPr>
              <w:t>et al.</w:t>
            </w:r>
          </w:p>
        </w:tc>
        <w:tc>
          <w:tcPr>
            <w:tcW w:w="0" w:type="auto"/>
          </w:tcPr>
          <w:p w14:paraId="7F5395B3" w14:textId="2EC84C3E" w:rsidR="00F5074D" w:rsidRPr="00CF5249"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17200680</w:t>
            </w:r>
          </w:p>
        </w:tc>
        <w:tc>
          <w:tcPr>
            <w:tcW w:w="0" w:type="auto"/>
          </w:tcPr>
          <w:p w14:paraId="44A2DF66" w14:textId="27A75207"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7613122" w14:textId="371FB859"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6A6C077" w14:textId="61D043BF"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326A46" w14:textId="68E338D0"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3723DF7D" w14:textId="746C3B7B"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419300" w14:textId="08EE9E06" w:rsidR="00F5074D" w:rsidRDefault="00F5074D" w:rsidP="00AC0F8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4CB169F9" w14:textId="3978C9B8"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um-containing phosphate binder</w:t>
            </w:r>
          </w:p>
        </w:tc>
        <w:tc>
          <w:tcPr>
            <w:tcW w:w="0" w:type="auto"/>
          </w:tcPr>
          <w:p w14:paraId="4D3B62C7" w14:textId="4297506D"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75)","plainTextFormattedCitation":"(175)","previouslyFormattedCitation":"(175)"},"properties":{"noteIndex":0},"schema":"https://github.com/citation-style-language/schema/raw/master/csl-citation.json"}</w:instrText>
            </w:r>
            <w:r>
              <w:rPr>
                <w:sz w:val="18"/>
                <w:szCs w:val="18"/>
              </w:rPr>
              <w:fldChar w:fldCharType="separate"/>
            </w:r>
            <w:r w:rsidR="00AA6DE4" w:rsidRPr="00AA6DE4">
              <w:rPr>
                <w:noProof/>
                <w:sz w:val="18"/>
                <w:szCs w:val="18"/>
              </w:rPr>
              <w:t>(175)</w:t>
            </w:r>
            <w:r>
              <w:rPr>
                <w:sz w:val="18"/>
                <w:szCs w:val="18"/>
              </w:rPr>
              <w:fldChar w:fldCharType="end"/>
            </w:r>
          </w:p>
        </w:tc>
      </w:tr>
      <w:tr w:rsidR="00EE198B" w:rsidRPr="0001000C" w14:paraId="3B797842" w14:textId="77777777" w:rsidTr="003C1FD5">
        <w:tc>
          <w:tcPr>
            <w:tcW w:w="0" w:type="auto"/>
          </w:tcPr>
          <w:p w14:paraId="4DF719FD" w14:textId="34E63EE9" w:rsidR="00F5074D" w:rsidRDefault="003C1FD5" w:rsidP="0005249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lastRenderedPageBreak/>
              <w:t>Viaene</w:t>
            </w:r>
            <w:proofErr w:type="spellEnd"/>
            <w:r>
              <w:rPr>
                <w:sz w:val="18"/>
                <w:szCs w:val="18"/>
              </w:rPr>
              <w:t xml:space="preserve"> </w:t>
            </w:r>
            <w:r w:rsidRPr="003C1FD5">
              <w:rPr>
                <w:i/>
                <w:sz w:val="18"/>
                <w:szCs w:val="18"/>
              </w:rPr>
              <w:t>et al.</w:t>
            </w:r>
          </w:p>
        </w:tc>
        <w:tc>
          <w:tcPr>
            <w:tcW w:w="0" w:type="auto"/>
          </w:tcPr>
          <w:p w14:paraId="1BACECAF" w14:textId="594F2685" w:rsidR="00F5074D" w:rsidRPr="00F5074D" w:rsidRDefault="003C1FD5" w:rsidP="00052498">
            <w:pPr>
              <w:rPr>
                <w:sz w:val="18"/>
                <w:szCs w:val="18"/>
              </w:rPr>
            </w:pPr>
            <w:r w:rsidRPr="003C1FD5">
              <w:rPr>
                <w:sz w:val="18"/>
                <w:szCs w:val="18"/>
              </w:rPr>
              <w:t>23605174</w:t>
            </w:r>
          </w:p>
        </w:tc>
        <w:tc>
          <w:tcPr>
            <w:tcW w:w="0" w:type="auto"/>
          </w:tcPr>
          <w:p w14:paraId="5400AD05" w14:textId="2DD7DD08" w:rsidR="00F5074D" w:rsidRDefault="003C1FD5" w:rsidP="00052498">
            <w:pPr>
              <w:rPr>
                <w:sz w:val="18"/>
                <w:szCs w:val="18"/>
              </w:rPr>
            </w:pPr>
            <w:r>
              <w:rPr>
                <w:sz w:val="18"/>
                <w:szCs w:val="18"/>
              </w:rPr>
              <w:t>Belgium</w:t>
            </w:r>
          </w:p>
        </w:tc>
        <w:tc>
          <w:tcPr>
            <w:tcW w:w="0" w:type="auto"/>
          </w:tcPr>
          <w:p w14:paraId="38FA828A" w14:textId="4CDDB350" w:rsidR="00F5074D" w:rsidRDefault="003C1FD5" w:rsidP="00052498">
            <w:pPr>
              <w:rPr>
                <w:sz w:val="18"/>
                <w:szCs w:val="18"/>
              </w:rPr>
            </w:pPr>
            <w:r>
              <w:rPr>
                <w:sz w:val="18"/>
                <w:szCs w:val="18"/>
              </w:rPr>
              <w:t>2013</w:t>
            </w:r>
          </w:p>
        </w:tc>
        <w:tc>
          <w:tcPr>
            <w:tcW w:w="0" w:type="auto"/>
          </w:tcPr>
          <w:p w14:paraId="7D6ECD48" w14:textId="63CCBE6E" w:rsidR="00F5074D" w:rsidRDefault="003C1FD5" w:rsidP="00052498">
            <w:pPr>
              <w:rPr>
                <w:sz w:val="18"/>
                <w:szCs w:val="18"/>
              </w:rPr>
            </w:pPr>
            <w:r>
              <w:rPr>
                <w:sz w:val="18"/>
                <w:szCs w:val="18"/>
              </w:rPr>
              <w:t>5D (HD)</w:t>
            </w:r>
          </w:p>
        </w:tc>
        <w:tc>
          <w:tcPr>
            <w:tcW w:w="0" w:type="auto"/>
          </w:tcPr>
          <w:p w14:paraId="1EC64B9A" w14:textId="5E4B8EC5" w:rsidR="00F5074D" w:rsidRDefault="003C1FD5" w:rsidP="00052498">
            <w:pPr>
              <w:rPr>
                <w:sz w:val="18"/>
                <w:szCs w:val="18"/>
              </w:rPr>
            </w:pPr>
            <w:r>
              <w:rPr>
                <w:sz w:val="18"/>
                <w:szCs w:val="18"/>
              </w:rPr>
              <w:t>100</w:t>
            </w:r>
          </w:p>
        </w:tc>
        <w:tc>
          <w:tcPr>
            <w:tcW w:w="0" w:type="auto"/>
          </w:tcPr>
          <w:p w14:paraId="384F23F2" w14:textId="08503D17" w:rsidR="00F5074D" w:rsidRDefault="003C1FD5" w:rsidP="00052498">
            <w:pPr>
              <w:rPr>
                <w:sz w:val="18"/>
                <w:szCs w:val="18"/>
              </w:rPr>
            </w:pPr>
            <w:r>
              <w:rPr>
                <w:sz w:val="18"/>
                <w:szCs w:val="18"/>
              </w:rPr>
              <w:t>Neutral</w:t>
            </w:r>
          </w:p>
        </w:tc>
        <w:tc>
          <w:tcPr>
            <w:tcW w:w="0" w:type="auto"/>
          </w:tcPr>
          <w:p w14:paraId="4F22BBF4" w14:textId="4651D31E" w:rsidR="00F5074D" w:rsidRDefault="00F74832" w:rsidP="00AC0F80">
            <w:pPr>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02914C99" w14:textId="7E532D9A" w:rsidR="00F5074D" w:rsidRDefault="003C1FD5" w:rsidP="00052498">
            <w:pPr>
              <w:rPr>
                <w:sz w:val="18"/>
                <w:szCs w:val="18"/>
              </w:rPr>
            </w:pPr>
            <w:r>
              <w:rPr>
                <w:sz w:val="18"/>
                <w:szCs w:val="18"/>
              </w:rPr>
              <w:t>Sclerostin level</w:t>
            </w:r>
          </w:p>
        </w:tc>
        <w:tc>
          <w:tcPr>
            <w:tcW w:w="0" w:type="auto"/>
          </w:tcPr>
          <w:p w14:paraId="1B342B9A" w14:textId="60A618D1" w:rsidR="00F5074D" w:rsidRDefault="003C1FD5" w:rsidP="00052498">
            <w:pPr>
              <w:rPr>
                <w:sz w:val="18"/>
                <w:szCs w:val="18"/>
              </w:rPr>
            </w:pPr>
            <w:r>
              <w:rPr>
                <w:sz w:val="18"/>
                <w:szCs w:val="18"/>
              </w:rPr>
              <w:fldChar w:fldCharType="begin" w:fldLock="1"/>
            </w:r>
            <w:r w:rsidR="00AA6DE4">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6)","plainTextFormattedCitation":"(176)","previouslyFormattedCitation":"(176)"},"properties":{"noteIndex":0},"schema":"https://github.com/citation-style-language/schema/raw/master/csl-citation.json"}</w:instrText>
            </w:r>
            <w:r>
              <w:rPr>
                <w:sz w:val="18"/>
                <w:szCs w:val="18"/>
              </w:rPr>
              <w:fldChar w:fldCharType="separate"/>
            </w:r>
            <w:r w:rsidR="00AA6DE4" w:rsidRPr="00AA6DE4">
              <w:rPr>
                <w:noProof/>
                <w:sz w:val="18"/>
                <w:szCs w:val="18"/>
              </w:rPr>
              <w:t>(176)</w:t>
            </w:r>
            <w:r>
              <w:rPr>
                <w:sz w:val="18"/>
                <w:szCs w:val="18"/>
              </w:rPr>
              <w:fldChar w:fldCharType="end"/>
            </w:r>
          </w:p>
        </w:tc>
      </w:tr>
      <w:tr w:rsidR="00EE198B" w:rsidRPr="0001000C" w14:paraId="7DF322B2" w14:textId="77777777" w:rsidTr="003C1F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14FC2" w14:textId="3C26ECBE" w:rsidR="001C01B3" w:rsidRDefault="00213D4E" w:rsidP="00052498">
            <w:pP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87DA887" w14:textId="6462410F" w:rsidR="001C01B3" w:rsidRPr="003C1FD5"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07B74832" w14:textId="6F17176F"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59511A" w14:textId="4907B0B1"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068908FF" w14:textId="030F76D2"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2ADB1A" w14:textId="255EAE5A"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9</w:t>
            </w:r>
          </w:p>
        </w:tc>
        <w:tc>
          <w:tcPr>
            <w:tcW w:w="0" w:type="auto"/>
          </w:tcPr>
          <w:p w14:paraId="512464B0" w14:textId="5F50AE73" w:rsidR="001C01B3" w:rsidRDefault="001C01B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E48D817" w14:textId="5C907423" w:rsidR="001C01B3" w:rsidRPr="001C01B3" w:rsidRDefault="001C01B3" w:rsidP="001C01B3">
            <w:pP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7C379185" w14:textId="2B96CDC9" w:rsidR="001C01B3" w:rsidRDefault="001C01B3" w:rsidP="001C01B3">
            <w:pP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7AD6967F" w14:textId="471254EF" w:rsidR="001C01B3" w:rsidRDefault="001C01B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 carrier of SIR</w:t>
            </w:r>
            <w:r w:rsidR="00213D4E">
              <w:rPr>
                <w:sz w:val="18"/>
                <w:szCs w:val="18"/>
              </w:rPr>
              <w:t>T</w:t>
            </w:r>
            <w:r>
              <w:rPr>
                <w:sz w:val="18"/>
                <w:szCs w:val="18"/>
              </w:rPr>
              <w:t>1 mutation</w:t>
            </w:r>
          </w:p>
        </w:tc>
        <w:tc>
          <w:tcPr>
            <w:tcW w:w="0" w:type="auto"/>
          </w:tcPr>
          <w:p w14:paraId="155877A8" w14:textId="06DCB4CA"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77)","plainTextFormattedCitation":"(177)","previouslyFormattedCitation":"(177)"},"properties":{"noteIndex":0},"schema":"https://github.com/citation-style-language/schema/raw/master/csl-citation.json"}</w:instrText>
            </w:r>
            <w:r>
              <w:rPr>
                <w:sz w:val="18"/>
                <w:szCs w:val="18"/>
              </w:rPr>
              <w:fldChar w:fldCharType="separate"/>
            </w:r>
            <w:r w:rsidR="00AA6DE4" w:rsidRPr="00AA6DE4">
              <w:rPr>
                <w:noProof/>
                <w:sz w:val="18"/>
                <w:szCs w:val="18"/>
              </w:rPr>
              <w:t>(177)</w:t>
            </w:r>
            <w:r>
              <w:rPr>
                <w:sz w:val="18"/>
                <w:szCs w:val="18"/>
              </w:rPr>
              <w:fldChar w:fldCharType="end"/>
            </w:r>
          </w:p>
        </w:tc>
      </w:tr>
      <w:tr w:rsidR="00EE198B" w:rsidRPr="0001000C" w14:paraId="14F8FCEE" w14:textId="77777777" w:rsidTr="00213D4E">
        <w:tc>
          <w:tcPr>
            <w:cnfStyle w:val="001000000000" w:firstRow="0" w:lastRow="0" w:firstColumn="1" w:lastColumn="0" w:oddVBand="0" w:evenVBand="0" w:oddHBand="0" w:evenHBand="0" w:firstRowFirstColumn="0" w:firstRowLastColumn="0" w:lastRowFirstColumn="0" w:lastRowLastColumn="0"/>
            <w:tcW w:w="0" w:type="auto"/>
          </w:tcPr>
          <w:p w14:paraId="67D841D5" w14:textId="77777777" w:rsidR="003C1FD5" w:rsidRDefault="003C1FD5" w:rsidP="00052498">
            <w:pPr>
              <w:rPr>
                <w:sz w:val="18"/>
                <w:szCs w:val="18"/>
              </w:rPr>
            </w:pPr>
          </w:p>
        </w:tc>
        <w:tc>
          <w:tcPr>
            <w:tcW w:w="0" w:type="auto"/>
          </w:tcPr>
          <w:p w14:paraId="6E6263CA" w14:textId="77777777" w:rsidR="003C1FD5" w:rsidRP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B2D4D"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25B2A0"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425AD3"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A31B0E"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51D016"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8BA54" w14:textId="4EAE3A47" w:rsidR="003C1FD5" w:rsidRDefault="001C01B3" w:rsidP="00AC0F80">
            <w:pP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drawing>
                <wp:inline distT="0" distB="0" distL="0" distR="0" wp14:anchorId="2517E691" wp14:editId="519CE634">
                  <wp:extent cx="958850" cy="612898"/>
                  <wp:effectExtent l="0" t="0" r="0" b="0"/>
                  <wp:docPr id="3" name="圖片 3"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4900F64A"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F5638D"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0B714DF8" w14:textId="77777777" w:rsidTr="00B61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22BF94" w14:textId="4865140D" w:rsidR="00213D4E" w:rsidRDefault="00213D4E" w:rsidP="00052498">
            <w:pPr>
              <w:rPr>
                <w:sz w:val="18"/>
                <w:szCs w:val="18"/>
              </w:rPr>
            </w:pPr>
            <w:r>
              <w:rPr>
                <w:sz w:val="18"/>
                <w:szCs w:val="18"/>
              </w:rPr>
              <w:t xml:space="preserve">Kato </w:t>
            </w:r>
            <w:r w:rsidRPr="00213D4E">
              <w:rPr>
                <w:i/>
                <w:sz w:val="18"/>
                <w:szCs w:val="18"/>
              </w:rPr>
              <w:t>et al.</w:t>
            </w:r>
          </w:p>
        </w:tc>
        <w:tc>
          <w:tcPr>
            <w:tcW w:w="0" w:type="auto"/>
          </w:tcPr>
          <w:p w14:paraId="641C5985" w14:textId="2723B3F4" w:rsidR="00213D4E" w:rsidRPr="003C1FD5"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18663287</w:t>
            </w:r>
          </w:p>
        </w:tc>
        <w:tc>
          <w:tcPr>
            <w:tcW w:w="0" w:type="auto"/>
          </w:tcPr>
          <w:p w14:paraId="2EA32B78" w14:textId="525FB283"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4C76080" w14:textId="2B4DD753"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FCDFA66" w14:textId="0004DBCC"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0BE41D" w14:textId="081E2EEE"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3F3AE3D5" w14:textId="3C3C9B70"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1433E2A" w14:textId="76E08F6C" w:rsidR="00213D4E" w:rsidRDefault="00213D4E" w:rsidP="00213D4E">
            <w:pP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 xml:space="preserve">not correlate with age, gender and diabetes. </w:t>
            </w:r>
          </w:p>
        </w:tc>
        <w:tc>
          <w:tcPr>
            <w:tcW w:w="0" w:type="auto"/>
          </w:tcPr>
          <w:p w14:paraId="1BB4BEA8" w14:textId="79301142" w:rsidR="00213D4E" w:rsidRDefault="00B41C2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002EE01" w14:textId="2A4365D7" w:rsidR="00213D4E" w:rsidRDefault="00B41C2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8)","plainTextFormattedCitation":"(178)","previouslyFormattedCitation":"(178)"},"properties":{"noteIndex":0},"schema":"https://github.com/citation-style-language/schema/raw/master/csl-citation.json"}</w:instrText>
            </w:r>
            <w:r>
              <w:rPr>
                <w:sz w:val="18"/>
                <w:szCs w:val="18"/>
              </w:rPr>
              <w:fldChar w:fldCharType="separate"/>
            </w:r>
            <w:r w:rsidR="00AA6DE4" w:rsidRPr="00AA6DE4">
              <w:rPr>
                <w:noProof/>
                <w:sz w:val="18"/>
                <w:szCs w:val="18"/>
              </w:rPr>
              <w:t>(178)</w:t>
            </w:r>
            <w:r>
              <w:rPr>
                <w:sz w:val="18"/>
                <w:szCs w:val="18"/>
              </w:rPr>
              <w:fldChar w:fldCharType="end"/>
            </w:r>
          </w:p>
        </w:tc>
      </w:tr>
      <w:tr w:rsidR="00EE198B" w:rsidRPr="0001000C" w14:paraId="48F0F0E2" w14:textId="77777777" w:rsidTr="006226CB">
        <w:tc>
          <w:tcPr>
            <w:tcW w:w="0" w:type="auto"/>
          </w:tcPr>
          <w:p w14:paraId="5C36D09D" w14:textId="1DE138C9" w:rsidR="00B61088" w:rsidRDefault="00E814A3" w:rsidP="00052498">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Zhang </w:t>
            </w:r>
            <w:r w:rsidRPr="00E814A3">
              <w:rPr>
                <w:i/>
                <w:sz w:val="18"/>
                <w:szCs w:val="18"/>
              </w:rPr>
              <w:t>et al.</w:t>
            </w:r>
          </w:p>
        </w:tc>
        <w:tc>
          <w:tcPr>
            <w:tcW w:w="0" w:type="auto"/>
          </w:tcPr>
          <w:p w14:paraId="3DEDFDD6" w14:textId="45A304DB" w:rsidR="00B61088" w:rsidRPr="00213D4E" w:rsidRDefault="00E814A3" w:rsidP="00052498">
            <w:pPr>
              <w:rPr>
                <w:sz w:val="18"/>
                <w:szCs w:val="18"/>
              </w:rPr>
            </w:pPr>
            <w:r w:rsidRPr="00E814A3">
              <w:rPr>
                <w:sz w:val="18"/>
                <w:szCs w:val="18"/>
              </w:rPr>
              <w:t>24193439</w:t>
            </w:r>
          </w:p>
        </w:tc>
        <w:tc>
          <w:tcPr>
            <w:tcW w:w="0" w:type="auto"/>
          </w:tcPr>
          <w:p w14:paraId="6E2FDCAC" w14:textId="016312F6" w:rsidR="00B61088" w:rsidRDefault="00E814A3" w:rsidP="00052498">
            <w:pPr>
              <w:rPr>
                <w:sz w:val="18"/>
                <w:szCs w:val="18"/>
              </w:rPr>
            </w:pPr>
            <w:r>
              <w:rPr>
                <w:sz w:val="18"/>
                <w:szCs w:val="18"/>
              </w:rPr>
              <w:t>China</w:t>
            </w:r>
          </w:p>
        </w:tc>
        <w:tc>
          <w:tcPr>
            <w:tcW w:w="0" w:type="auto"/>
          </w:tcPr>
          <w:p w14:paraId="3D319BD6" w14:textId="15F69A2A" w:rsidR="00B61088" w:rsidRDefault="00E814A3" w:rsidP="00052498">
            <w:pPr>
              <w:rPr>
                <w:sz w:val="18"/>
                <w:szCs w:val="18"/>
              </w:rPr>
            </w:pPr>
            <w:r>
              <w:rPr>
                <w:sz w:val="18"/>
                <w:szCs w:val="18"/>
              </w:rPr>
              <w:t>2013</w:t>
            </w:r>
          </w:p>
        </w:tc>
        <w:tc>
          <w:tcPr>
            <w:tcW w:w="0" w:type="auto"/>
          </w:tcPr>
          <w:p w14:paraId="33342334" w14:textId="5CCF3131" w:rsidR="00B61088" w:rsidRDefault="00E814A3" w:rsidP="00052498">
            <w:pPr>
              <w:rPr>
                <w:sz w:val="18"/>
                <w:szCs w:val="18"/>
              </w:rPr>
            </w:pPr>
            <w:r>
              <w:rPr>
                <w:sz w:val="18"/>
                <w:szCs w:val="18"/>
              </w:rPr>
              <w:t>5D (HD)</w:t>
            </w:r>
          </w:p>
        </w:tc>
        <w:tc>
          <w:tcPr>
            <w:tcW w:w="0" w:type="auto"/>
          </w:tcPr>
          <w:p w14:paraId="761CA94B" w14:textId="11A2DD46" w:rsidR="00B61088" w:rsidRDefault="00E814A3" w:rsidP="00052498">
            <w:pPr>
              <w:rPr>
                <w:sz w:val="18"/>
                <w:szCs w:val="18"/>
              </w:rPr>
            </w:pPr>
            <w:r>
              <w:rPr>
                <w:sz w:val="18"/>
                <w:szCs w:val="18"/>
              </w:rPr>
              <w:t>Cohort 1: 72</w:t>
            </w:r>
          </w:p>
          <w:p w14:paraId="55301566" w14:textId="77777777" w:rsidR="00E814A3" w:rsidRDefault="00E814A3" w:rsidP="00052498">
            <w:pPr>
              <w:rPr>
                <w:sz w:val="18"/>
                <w:szCs w:val="18"/>
              </w:rPr>
            </w:pPr>
            <w:r>
              <w:rPr>
                <w:sz w:val="18"/>
                <w:szCs w:val="18"/>
              </w:rPr>
              <w:t>Cohort 2: 139</w:t>
            </w:r>
          </w:p>
          <w:p w14:paraId="72376026" w14:textId="21BAE1AF" w:rsidR="00E814A3" w:rsidRDefault="00E814A3" w:rsidP="00052498">
            <w:pPr>
              <w:rPr>
                <w:sz w:val="18"/>
                <w:szCs w:val="18"/>
              </w:rPr>
            </w:pPr>
            <w:r>
              <w:rPr>
                <w:sz w:val="18"/>
                <w:szCs w:val="18"/>
              </w:rPr>
              <w:t>Cohort 3: 508</w:t>
            </w:r>
          </w:p>
        </w:tc>
        <w:tc>
          <w:tcPr>
            <w:tcW w:w="0" w:type="auto"/>
          </w:tcPr>
          <w:p w14:paraId="51707EF9" w14:textId="5475A3D5" w:rsidR="00B61088" w:rsidRDefault="00E814A3" w:rsidP="00052498">
            <w:pPr>
              <w:rPr>
                <w:sz w:val="18"/>
                <w:szCs w:val="18"/>
              </w:rPr>
            </w:pPr>
            <w:r>
              <w:rPr>
                <w:sz w:val="18"/>
                <w:szCs w:val="18"/>
              </w:rPr>
              <w:t>Neutral</w:t>
            </w:r>
          </w:p>
        </w:tc>
        <w:tc>
          <w:tcPr>
            <w:tcW w:w="0" w:type="auto"/>
          </w:tcPr>
          <w:p w14:paraId="63C40952" w14:textId="3134DE46" w:rsidR="00B61088" w:rsidRPr="00213D4E" w:rsidRDefault="00B61088" w:rsidP="00213D4E">
            <w:pPr>
              <w:rPr>
                <w:noProof/>
                <w:sz w:val="18"/>
                <w:szCs w:val="18"/>
              </w:rPr>
            </w:pPr>
            <w:r>
              <w:rPr>
                <w:noProof/>
                <w:sz w:val="18"/>
                <w:szCs w:val="18"/>
              </w:rPr>
              <w:t xml:space="preserve">Female in patients </w:t>
            </w:r>
            <w:r w:rsidR="00E814A3">
              <w:rPr>
                <w:noProof/>
                <w:sz w:val="18"/>
                <w:szCs w:val="18"/>
              </w:rPr>
              <w:t xml:space="preserve">receiving 1.75 mmol/L vs. 1.5 mmol/L dialysate calcium concentration: </w:t>
            </w:r>
            <w:r w:rsidR="00E814A3" w:rsidRPr="00E814A3">
              <w:rPr>
                <w:noProof/>
                <w:sz w:val="18"/>
                <w:szCs w:val="18"/>
              </w:rPr>
              <w:t>53.3</w:t>
            </w:r>
            <w:r w:rsidR="00E814A3">
              <w:rPr>
                <w:noProof/>
                <w:sz w:val="18"/>
                <w:szCs w:val="18"/>
              </w:rPr>
              <w:t>% vs.</w:t>
            </w:r>
            <w:r w:rsidR="00E814A3" w:rsidRPr="00E814A3">
              <w:rPr>
                <w:noProof/>
                <w:sz w:val="18"/>
                <w:szCs w:val="18"/>
              </w:rPr>
              <w:t xml:space="preserve"> 44.8 %</w:t>
            </w:r>
            <w:r w:rsidR="00E814A3">
              <w:rPr>
                <w:noProof/>
                <w:sz w:val="18"/>
                <w:szCs w:val="18"/>
              </w:rPr>
              <w:t>,</w:t>
            </w:r>
            <w:r w:rsidR="00E814A3" w:rsidRPr="00E814A3">
              <w:rPr>
                <w:noProof/>
                <w:sz w:val="18"/>
                <w:szCs w:val="18"/>
              </w:rPr>
              <w:t xml:space="preserve"> </w:t>
            </w:r>
            <w:r w:rsidR="00E814A3">
              <w:rPr>
                <w:noProof/>
                <w:sz w:val="18"/>
                <w:szCs w:val="18"/>
              </w:rPr>
              <w:t xml:space="preserve">p = </w:t>
            </w:r>
            <w:r w:rsidR="00E814A3" w:rsidRPr="00E814A3">
              <w:rPr>
                <w:noProof/>
                <w:sz w:val="18"/>
                <w:szCs w:val="18"/>
              </w:rPr>
              <w:t>0.070</w:t>
            </w:r>
          </w:p>
        </w:tc>
        <w:tc>
          <w:tcPr>
            <w:tcW w:w="0" w:type="auto"/>
          </w:tcPr>
          <w:p w14:paraId="72A67A15" w14:textId="6E8C0F9E" w:rsidR="00B61088" w:rsidRDefault="00E814A3" w:rsidP="00052498">
            <w:pPr>
              <w:rPr>
                <w:sz w:val="18"/>
                <w:szCs w:val="18"/>
              </w:rPr>
            </w:pPr>
            <w:proofErr w:type="spellStart"/>
            <w:r>
              <w:rPr>
                <w:sz w:val="18"/>
                <w:szCs w:val="18"/>
              </w:rPr>
              <w:t>DCa</w:t>
            </w:r>
            <w:proofErr w:type="spellEnd"/>
          </w:p>
        </w:tc>
        <w:tc>
          <w:tcPr>
            <w:tcW w:w="0" w:type="auto"/>
          </w:tcPr>
          <w:p w14:paraId="77A67C06" w14:textId="0CF99948" w:rsidR="00B61088" w:rsidRDefault="00E814A3" w:rsidP="00052498">
            <w:pPr>
              <w:rPr>
                <w:sz w:val="18"/>
                <w:szCs w:val="18"/>
              </w:rPr>
            </w:pPr>
            <w:r>
              <w:rPr>
                <w:sz w:val="18"/>
                <w:szCs w:val="18"/>
              </w:rPr>
              <w:fldChar w:fldCharType="begin" w:fldLock="1"/>
            </w:r>
            <w:r w:rsidR="00AA6DE4">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79)","plainTextFormattedCitation":"(179)","previouslyFormattedCitation":"(179)"},"properties":{"noteIndex":0},"schema":"https://github.com/citation-style-language/schema/raw/master/csl-citation.json"}</w:instrText>
            </w:r>
            <w:r>
              <w:rPr>
                <w:sz w:val="18"/>
                <w:szCs w:val="18"/>
              </w:rPr>
              <w:fldChar w:fldCharType="separate"/>
            </w:r>
            <w:r w:rsidR="00AA6DE4" w:rsidRPr="00AA6DE4">
              <w:rPr>
                <w:noProof/>
                <w:sz w:val="18"/>
                <w:szCs w:val="18"/>
              </w:rPr>
              <w:t>(179)</w:t>
            </w:r>
            <w:r>
              <w:rPr>
                <w:sz w:val="18"/>
                <w:szCs w:val="18"/>
              </w:rPr>
              <w:fldChar w:fldCharType="end"/>
            </w:r>
          </w:p>
        </w:tc>
      </w:tr>
      <w:tr w:rsidR="00EE198B" w:rsidRPr="0001000C" w14:paraId="581E8EBA" w14:textId="77777777" w:rsidTr="00531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1CC444" w14:textId="0F4070EF" w:rsidR="006226CB" w:rsidRDefault="00531E23" w:rsidP="00052498">
            <w:pP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22A211D0" w14:textId="4E61A0CC" w:rsidR="006226CB" w:rsidRPr="00E814A3"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sidRPr="00531E23">
              <w:rPr>
                <w:sz w:val="18"/>
                <w:szCs w:val="18"/>
              </w:rPr>
              <w:t>17342178</w:t>
            </w:r>
          </w:p>
        </w:tc>
        <w:tc>
          <w:tcPr>
            <w:tcW w:w="0" w:type="auto"/>
          </w:tcPr>
          <w:p w14:paraId="3E921960" w14:textId="3A26297A"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05E4564A" w14:textId="47850A41"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3CF0344" w14:textId="040718AF"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7BD0BE3" w14:textId="585BC2EC"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7</w:t>
            </w:r>
          </w:p>
        </w:tc>
        <w:tc>
          <w:tcPr>
            <w:tcW w:w="0" w:type="auto"/>
          </w:tcPr>
          <w:p w14:paraId="0A7DE88C" w14:textId="570E6157"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receiving PD</w:t>
            </w:r>
          </w:p>
        </w:tc>
        <w:tc>
          <w:tcPr>
            <w:tcW w:w="0" w:type="auto"/>
          </w:tcPr>
          <w:p w14:paraId="1B4EF79D" w14:textId="0C315DC1" w:rsidR="006226CB" w:rsidRDefault="006226CB" w:rsidP="00213D4E">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Male in patients </w:t>
            </w:r>
            <w:r w:rsidR="00531E23">
              <w:rPr>
                <w:noProof/>
                <w:sz w:val="18"/>
                <w:szCs w:val="18"/>
              </w:rPr>
              <w:t xml:space="preserve">undergoing HD vs. PD: </w:t>
            </w:r>
            <w:r w:rsidRPr="006226CB">
              <w:rPr>
                <w:noProof/>
                <w:sz w:val="18"/>
                <w:szCs w:val="18"/>
              </w:rPr>
              <w:t>57</w:t>
            </w:r>
            <w:r w:rsidR="00531E23">
              <w:rPr>
                <w:noProof/>
                <w:sz w:val="18"/>
                <w:szCs w:val="18"/>
              </w:rPr>
              <w:t>% vs.</w:t>
            </w:r>
            <w:r w:rsidRPr="006226CB">
              <w:rPr>
                <w:noProof/>
                <w:sz w:val="18"/>
                <w:szCs w:val="18"/>
              </w:rPr>
              <w:t xml:space="preserve"> 64</w:t>
            </w:r>
            <w:r w:rsidR="00531E23">
              <w:rPr>
                <w:noProof/>
                <w:sz w:val="18"/>
                <w:szCs w:val="18"/>
              </w:rPr>
              <w:t>%, p =</w:t>
            </w:r>
            <w:r w:rsidRPr="006226CB">
              <w:rPr>
                <w:noProof/>
                <w:sz w:val="18"/>
                <w:szCs w:val="18"/>
              </w:rPr>
              <w:t xml:space="preserve"> 0.028</w:t>
            </w:r>
          </w:p>
        </w:tc>
        <w:tc>
          <w:tcPr>
            <w:tcW w:w="0" w:type="auto"/>
          </w:tcPr>
          <w:p w14:paraId="3F7DF0B7" w14:textId="5C9A8DE2"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lysis types</w:t>
            </w:r>
          </w:p>
        </w:tc>
        <w:tc>
          <w:tcPr>
            <w:tcW w:w="0" w:type="auto"/>
          </w:tcPr>
          <w:p w14:paraId="5D887C89" w14:textId="1450AC15"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80)","plainTextFormattedCitation":"(180)","previouslyFormattedCitation":"(180)"},"properties":{"noteIndex":0},"schema":"https://github.com/citation-style-language/schema/raw/master/csl-citation.json"}</w:instrText>
            </w:r>
            <w:r>
              <w:rPr>
                <w:sz w:val="18"/>
                <w:szCs w:val="18"/>
              </w:rPr>
              <w:fldChar w:fldCharType="separate"/>
            </w:r>
            <w:r w:rsidR="00AA6DE4" w:rsidRPr="00AA6DE4">
              <w:rPr>
                <w:noProof/>
                <w:sz w:val="18"/>
                <w:szCs w:val="18"/>
              </w:rPr>
              <w:t>(180)</w:t>
            </w:r>
            <w:r>
              <w:rPr>
                <w:sz w:val="18"/>
                <w:szCs w:val="18"/>
              </w:rPr>
              <w:fldChar w:fldCharType="end"/>
            </w:r>
          </w:p>
        </w:tc>
      </w:tr>
      <w:tr w:rsidR="00EE198B" w:rsidRPr="0001000C" w14:paraId="2E9F3911" w14:textId="77777777" w:rsidTr="00EE198B">
        <w:tc>
          <w:tcPr>
            <w:tcW w:w="0" w:type="auto"/>
          </w:tcPr>
          <w:p w14:paraId="6523C460" w14:textId="4B9065EF" w:rsidR="00531E23" w:rsidRDefault="00BB7666" w:rsidP="00052498">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283180FA" w14:textId="59FD9D54" w:rsidR="00531E23" w:rsidRPr="00531E23" w:rsidRDefault="00BB7666" w:rsidP="00052498">
            <w:pPr>
              <w:rPr>
                <w:sz w:val="18"/>
                <w:szCs w:val="18"/>
              </w:rPr>
            </w:pPr>
            <w:r w:rsidRPr="00BB7666">
              <w:rPr>
                <w:sz w:val="18"/>
                <w:szCs w:val="18"/>
              </w:rPr>
              <w:t>19021697</w:t>
            </w:r>
          </w:p>
        </w:tc>
        <w:tc>
          <w:tcPr>
            <w:tcW w:w="0" w:type="auto"/>
          </w:tcPr>
          <w:p w14:paraId="0E2DB218" w14:textId="0B7CC54B" w:rsidR="00531E23" w:rsidRDefault="00EE198B" w:rsidP="00052498">
            <w:pPr>
              <w:rPr>
                <w:sz w:val="18"/>
                <w:szCs w:val="18"/>
              </w:rPr>
            </w:pPr>
            <w:r>
              <w:rPr>
                <w:sz w:val="18"/>
                <w:szCs w:val="18"/>
              </w:rPr>
              <w:t>Sweden</w:t>
            </w:r>
          </w:p>
        </w:tc>
        <w:tc>
          <w:tcPr>
            <w:tcW w:w="0" w:type="auto"/>
          </w:tcPr>
          <w:p w14:paraId="0A15E9D6" w14:textId="11903176" w:rsidR="00531E23" w:rsidRDefault="00EE198B" w:rsidP="00052498">
            <w:pPr>
              <w:rPr>
                <w:sz w:val="18"/>
                <w:szCs w:val="18"/>
              </w:rPr>
            </w:pPr>
            <w:r>
              <w:rPr>
                <w:sz w:val="18"/>
                <w:szCs w:val="18"/>
              </w:rPr>
              <w:t>2008</w:t>
            </w:r>
          </w:p>
        </w:tc>
        <w:tc>
          <w:tcPr>
            <w:tcW w:w="0" w:type="auto"/>
          </w:tcPr>
          <w:p w14:paraId="05B8632E" w14:textId="154F6AD9" w:rsidR="00531E23" w:rsidRDefault="00EE198B" w:rsidP="00052498">
            <w:pPr>
              <w:rPr>
                <w:sz w:val="18"/>
                <w:szCs w:val="18"/>
              </w:rPr>
            </w:pPr>
            <w:r>
              <w:rPr>
                <w:sz w:val="18"/>
                <w:szCs w:val="18"/>
              </w:rPr>
              <w:t>5D (HD)</w:t>
            </w:r>
          </w:p>
        </w:tc>
        <w:tc>
          <w:tcPr>
            <w:tcW w:w="0" w:type="auto"/>
          </w:tcPr>
          <w:p w14:paraId="0DC1842D" w14:textId="0E3CD197" w:rsidR="00531E23" w:rsidRDefault="00EE198B" w:rsidP="00052498">
            <w:pPr>
              <w:rPr>
                <w:sz w:val="18"/>
                <w:szCs w:val="18"/>
              </w:rPr>
            </w:pPr>
            <w:r>
              <w:rPr>
                <w:sz w:val="18"/>
                <w:szCs w:val="18"/>
              </w:rPr>
              <w:t>222</w:t>
            </w:r>
          </w:p>
        </w:tc>
        <w:tc>
          <w:tcPr>
            <w:tcW w:w="0" w:type="auto"/>
          </w:tcPr>
          <w:p w14:paraId="53F8691F" w14:textId="7DF0A53A" w:rsidR="00531E23" w:rsidRDefault="00C60001" w:rsidP="00052498">
            <w:pPr>
              <w:rPr>
                <w:sz w:val="18"/>
                <w:szCs w:val="18"/>
              </w:rPr>
            </w:pPr>
            <w:r>
              <w:rPr>
                <w:sz w:val="18"/>
                <w:szCs w:val="18"/>
              </w:rPr>
              <w:t>Neutral</w:t>
            </w:r>
          </w:p>
        </w:tc>
        <w:tc>
          <w:tcPr>
            <w:tcW w:w="0" w:type="auto"/>
          </w:tcPr>
          <w:p w14:paraId="7BE59BA1" w14:textId="32EF9F94" w:rsidR="00531E23" w:rsidRDefault="00C60001" w:rsidP="00213D4E">
            <w:pPr>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329079BB" w14:textId="4D100A5F" w:rsidR="00531E23" w:rsidRDefault="00C60001" w:rsidP="00C60001">
            <w:pPr>
              <w:rPr>
                <w:sz w:val="18"/>
                <w:szCs w:val="18"/>
              </w:rPr>
            </w:pPr>
            <w:r>
              <w:rPr>
                <w:sz w:val="18"/>
                <w:szCs w:val="18"/>
              </w:rPr>
              <w:t xml:space="preserve">Fetuin-A; </w:t>
            </w:r>
            <w:r w:rsidR="00531E23" w:rsidRPr="00531E23">
              <w:rPr>
                <w:sz w:val="18"/>
                <w:szCs w:val="18"/>
              </w:rPr>
              <w:t>Group I included patients who had high</w:t>
            </w:r>
            <w:r>
              <w:rPr>
                <w:sz w:val="18"/>
                <w:szCs w:val="18"/>
              </w:rPr>
              <w:t xml:space="preserve"> </w:t>
            </w:r>
            <w:r w:rsidR="00531E23" w:rsidRPr="00531E23">
              <w:rPr>
                <w:sz w:val="18"/>
                <w:szCs w:val="18"/>
              </w:rPr>
              <w:t>fetuin-A and low CRP (reference group); Group II</w:t>
            </w:r>
            <w:r>
              <w:rPr>
                <w:sz w:val="18"/>
                <w:szCs w:val="18"/>
              </w:rPr>
              <w:t xml:space="preserve"> </w:t>
            </w:r>
            <w:r w:rsidR="00531E23" w:rsidRPr="00531E23">
              <w:rPr>
                <w:sz w:val="18"/>
                <w:szCs w:val="18"/>
              </w:rPr>
              <w:t>included</w:t>
            </w:r>
            <w:r>
              <w:rPr>
                <w:sz w:val="18"/>
                <w:szCs w:val="18"/>
              </w:rPr>
              <w:t xml:space="preserve"> </w:t>
            </w:r>
            <w:r w:rsidR="00531E23" w:rsidRPr="00531E23">
              <w:rPr>
                <w:sz w:val="18"/>
                <w:szCs w:val="18"/>
              </w:rPr>
              <w:t>patients who had high fetuin-A and high CRP; Group III</w:t>
            </w:r>
            <w:r w:rsidR="00531E23">
              <w:rPr>
                <w:sz w:val="18"/>
                <w:szCs w:val="18"/>
              </w:rPr>
              <w:t xml:space="preserve"> </w:t>
            </w:r>
            <w:r w:rsidR="00531E23" w:rsidRPr="00531E23">
              <w:rPr>
                <w:sz w:val="18"/>
                <w:szCs w:val="18"/>
              </w:rPr>
              <w:t>included patients who had low fetuin-A and low CRP; Group IV</w:t>
            </w:r>
            <w:r w:rsidR="00531E23">
              <w:rPr>
                <w:sz w:val="18"/>
                <w:szCs w:val="18"/>
              </w:rPr>
              <w:t xml:space="preserve"> </w:t>
            </w:r>
            <w:r w:rsidR="00531E23" w:rsidRPr="00531E23">
              <w:rPr>
                <w:sz w:val="18"/>
                <w:szCs w:val="18"/>
              </w:rPr>
              <w:t>included patients who had low fetuin-A and high CRP</w:t>
            </w:r>
          </w:p>
        </w:tc>
        <w:tc>
          <w:tcPr>
            <w:tcW w:w="0" w:type="auto"/>
          </w:tcPr>
          <w:p w14:paraId="6B9AD9B7" w14:textId="4161966F" w:rsidR="00531E23" w:rsidRDefault="00EE198B" w:rsidP="00052498">
            <w:pPr>
              <w:rPr>
                <w:sz w:val="18"/>
                <w:szCs w:val="18"/>
              </w:rPr>
            </w:pPr>
            <w:r>
              <w:rPr>
                <w:sz w:val="18"/>
                <w:szCs w:val="18"/>
              </w:rPr>
              <w:fldChar w:fldCharType="begin" w:fldLock="1"/>
            </w:r>
            <w:r w:rsidR="00AA6DE4">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1)","plainTextFormattedCitation":"(181)","previouslyFormattedCitation":"(181)"},"properties":{"noteIndex":0},"schema":"https://github.com/citation-style-language/schema/raw/master/csl-citation.json"}</w:instrText>
            </w:r>
            <w:r>
              <w:rPr>
                <w:sz w:val="18"/>
                <w:szCs w:val="18"/>
              </w:rPr>
              <w:fldChar w:fldCharType="separate"/>
            </w:r>
            <w:r w:rsidR="00AA6DE4" w:rsidRPr="00AA6DE4">
              <w:rPr>
                <w:noProof/>
                <w:sz w:val="18"/>
                <w:szCs w:val="18"/>
              </w:rPr>
              <w:t>(181)</w:t>
            </w:r>
            <w:r>
              <w:rPr>
                <w:sz w:val="18"/>
                <w:szCs w:val="18"/>
              </w:rPr>
              <w:fldChar w:fldCharType="end"/>
            </w:r>
          </w:p>
        </w:tc>
      </w:tr>
      <w:tr w:rsidR="00EE198B" w:rsidRPr="0001000C" w14:paraId="0EC10E0F" w14:textId="77777777" w:rsidTr="00F6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43A38DE" w14:textId="70789B6C" w:rsidR="00EE198B" w:rsidRDefault="00FA1172" w:rsidP="00052498">
            <w:pPr>
              <w:rPr>
                <w:sz w:val="18"/>
                <w:szCs w:val="18"/>
              </w:rPr>
            </w:pPr>
            <w:r>
              <w:rPr>
                <w:sz w:val="18"/>
                <w:szCs w:val="18"/>
              </w:rPr>
              <w:t xml:space="preserve">Iseki </w:t>
            </w:r>
            <w:r w:rsidRPr="00FA1172">
              <w:rPr>
                <w:i/>
                <w:sz w:val="18"/>
                <w:szCs w:val="18"/>
              </w:rPr>
              <w:t>et al.</w:t>
            </w:r>
          </w:p>
        </w:tc>
        <w:tc>
          <w:tcPr>
            <w:tcW w:w="0" w:type="auto"/>
            <w:tcBorders>
              <w:bottom w:val="none" w:sz="0" w:space="0" w:color="auto"/>
            </w:tcBorders>
          </w:tcPr>
          <w:p w14:paraId="18A467BB" w14:textId="4E6D8F18" w:rsidR="00EE198B" w:rsidRPr="00BB7666" w:rsidRDefault="00FA1172" w:rsidP="00052498">
            <w:pPr>
              <w:cnfStyle w:val="000000100000" w:firstRow="0" w:lastRow="0" w:firstColumn="0" w:lastColumn="0" w:oddVBand="0" w:evenVBand="0" w:oddHBand="1" w:evenHBand="0" w:firstRowFirstColumn="0" w:firstRowLastColumn="0" w:lastRowFirstColumn="0" w:lastRowLastColumn="0"/>
              <w:rPr>
                <w:sz w:val="18"/>
                <w:szCs w:val="18"/>
              </w:rPr>
            </w:pPr>
            <w:r w:rsidRPr="00FA1172">
              <w:rPr>
                <w:sz w:val="18"/>
                <w:szCs w:val="18"/>
              </w:rPr>
              <w:t>12637649</w:t>
            </w:r>
          </w:p>
        </w:tc>
        <w:tc>
          <w:tcPr>
            <w:tcW w:w="0" w:type="auto"/>
            <w:tcBorders>
              <w:bottom w:val="none" w:sz="0" w:space="0" w:color="auto"/>
            </w:tcBorders>
          </w:tcPr>
          <w:p w14:paraId="762C248E" w14:textId="2D7904EC"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bottom w:val="none" w:sz="0" w:space="0" w:color="auto"/>
            </w:tcBorders>
          </w:tcPr>
          <w:p w14:paraId="16836190" w14:textId="08A78A28" w:rsidR="00EE198B" w:rsidRDefault="00195391"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Borders>
              <w:bottom w:val="none" w:sz="0" w:space="0" w:color="auto"/>
            </w:tcBorders>
          </w:tcPr>
          <w:p w14:paraId="49427C19" w14:textId="78F224A0" w:rsidR="00EE198B" w:rsidRDefault="00195391"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169F9A0F" w14:textId="0225C5BC"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3</w:t>
            </w:r>
          </w:p>
        </w:tc>
        <w:tc>
          <w:tcPr>
            <w:tcW w:w="0" w:type="auto"/>
            <w:tcBorders>
              <w:bottom w:val="none" w:sz="0" w:space="0" w:color="auto"/>
            </w:tcBorders>
          </w:tcPr>
          <w:p w14:paraId="03E5F62A" w14:textId="205E1C26" w:rsidR="00EE198B" w:rsidRDefault="00126FA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longer HD vintage</w:t>
            </w:r>
          </w:p>
        </w:tc>
        <w:tc>
          <w:tcPr>
            <w:tcW w:w="0" w:type="auto"/>
            <w:tcBorders>
              <w:bottom w:val="none" w:sz="0" w:space="0" w:color="auto"/>
            </w:tcBorders>
          </w:tcPr>
          <w:p w14:paraId="28214C07" w14:textId="6002F836" w:rsidR="00EE198B" w:rsidRDefault="00126FAE" w:rsidP="00213D4E">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d</w:t>
            </w:r>
            <w:r w:rsidR="003D374C">
              <w:rPr>
                <w:noProof/>
                <w:sz w:val="18"/>
                <w:szCs w:val="18"/>
              </w:rPr>
              <w:t xml:space="preserve">uration of HD 1-12 vs. ≥121 months: </w:t>
            </w:r>
            <w:r w:rsidR="003D374C" w:rsidRPr="003D374C">
              <w:rPr>
                <w:noProof/>
                <w:sz w:val="18"/>
                <w:szCs w:val="18"/>
              </w:rPr>
              <w:t>50.2</w:t>
            </w:r>
            <w:r w:rsidR="003D374C">
              <w:rPr>
                <w:noProof/>
                <w:sz w:val="18"/>
                <w:szCs w:val="18"/>
              </w:rPr>
              <w:t>% vs.</w:t>
            </w:r>
            <w:r w:rsidR="003D374C" w:rsidRPr="003D374C">
              <w:rPr>
                <w:noProof/>
                <w:sz w:val="18"/>
                <w:szCs w:val="18"/>
              </w:rPr>
              <w:t xml:space="preserve"> 67.0</w:t>
            </w:r>
            <w:r w:rsidR="003D374C">
              <w:rPr>
                <w:noProof/>
                <w:sz w:val="18"/>
                <w:szCs w:val="18"/>
              </w:rPr>
              <w:t>%, p &lt; 0.001</w:t>
            </w:r>
          </w:p>
        </w:tc>
        <w:tc>
          <w:tcPr>
            <w:tcW w:w="0" w:type="auto"/>
            <w:tcBorders>
              <w:bottom w:val="none" w:sz="0" w:space="0" w:color="auto"/>
            </w:tcBorders>
          </w:tcPr>
          <w:p w14:paraId="206E66D0" w14:textId="3CB380A8" w:rsidR="00EE198B" w:rsidRDefault="00C00C35" w:rsidP="00C600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D vintage</w:t>
            </w:r>
          </w:p>
        </w:tc>
        <w:tc>
          <w:tcPr>
            <w:tcW w:w="0" w:type="auto"/>
            <w:tcBorders>
              <w:bottom w:val="none" w:sz="0" w:space="0" w:color="auto"/>
            </w:tcBorders>
          </w:tcPr>
          <w:p w14:paraId="466AEADE" w14:textId="60B3A590"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82)","plainTextFormattedCitation":"(182)","previouslyFormattedCitation":"(182)"},"properties":{"noteIndex":0},"schema":"https://github.com/citation-style-language/schema/raw/master/csl-citation.json"}</w:instrText>
            </w:r>
            <w:r>
              <w:rPr>
                <w:sz w:val="18"/>
                <w:szCs w:val="18"/>
              </w:rPr>
              <w:fldChar w:fldCharType="separate"/>
            </w:r>
            <w:r w:rsidR="00AA6DE4" w:rsidRPr="00AA6DE4">
              <w:rPr>
                <w:noProof/>
                <w:sz w:val="18"/>
                <w:szCs w:val="18"/>
              </w:rPr>
              <w:t>(182)</w:t>
            </w:r>
            <w:r>
              <w:rPr>
                <w:sz w:val="18"/>
                <w:szCs w:val="18"/>
              </w:rPr>
              <w:fldChar w:fldCharType="end"/>
            </w:r>
          </w:p>
        </w:tc>
      </w:tr>
      <w:tr w:rsidR="00013607" w:rsidRPr="0001000C" w14:paraId="64C0E02F" w14:textId="77777777" w:rsidTr="00C03F5E">
        <w:tc>
          <w:tcPr>
            <w:tcW w:w="0" w:type="auto"/>
          </w:tcPr>
          <w:p w14:paraId="6925EDBA" w14:textId="2027979B" w:rsidR="00013607" w:rsidRDefault="00013607" w:rsidP="00013607">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Yoshikawa </w:t>
            </w:r>
            <w:r w:rsidRPr="007D4C4D">
              <w:rPr>
                <w:i/>
                <w:sz w:val="18"/>
                <w:szCs w:val="18"/>
              </w:rPr>
              <w:t>et al.</w:t>
            </w:r>
          </w:p>
        </w:tc>
        <w:tc>
          <w:tcPr>
            <w:tcW w:w="0" w:type="auto"/>
          </w:tcPr>
          <w:p w14:paraId="6F1DE37E" w14:textId="29EFCF01" w:rsidR="00013607" w:rsidRPr="00FA1172" w:rsidRDefault="00013607" w:rsidP="00013607">
            <w:pPr>
              <w:rPr>
                <w:sz w:val="18"/>
                <w:szCs w:val="18"/>
              </w:rPr>
            </w:pPr>
            <w:r w:rsidRPr="007D4C4D">
              <w:rPr>
                <w:sz w:val="18"/>
                <w:szCs w:val="18"/>
              </w:rPr>
              <w:t>23504408</w:t>
            </w:r>
          </w:p>
        </w:tc>
        <w:tc>
          <w:tcPr>
            <w:tcW w:w="0" w:type="auto"/>
          </w:tcPr>
          <w:p w14:paraId="68AD3A54" w14:textId="6FE52DF4" w:rsidR="00013607" w:rsidRDefault="00013607" w:rsidP="00013607">
            <w:pPr>
              <w:rPr>
                <w:sz w:val="18"/>
                <w:szCs w:val="18"/>
              </w:rPr>
            </w:pPr>
            <w:r>
              <w:rPr>
                <w:sz w:val="18"/>
                <w:szCs w:val="18"/>
              </w:rPr>
              <w:t>Japan</w:t>
            </w:r>
          </w:p>
        </w:tc>
        <w:tc>
          <w:tcPr>
            <w:tcW w:w="0" w:type="auto"/>
          </w:tcPr>
          <w:p w14:paraId="58A39589" w14:textId="4620EC9D" w:rsidR="00013607" w:rsidRDefault="00013607" w:rsidP="00013607">
            <w:pPr>
              <w:rPr>
                <w:sz w:val="18"/>
                <w:szCs w:val="18"/>
              </w:rPr>
            </w:pPr>
            <w:r>
              <w:rPr>
                <w:sz w:val="18"/>
                <w:szCs w:val="18"/>
              </w:rPr>
              <w:t>2013</w:t>
            </w:r>
          </w:p>
        </w:tc>
        <w:tc>
          <w:tcPr>
            <w:tcW w:w="0" w:type="auto"/>
          </w:tcPr>
          <w:p w14:paraId="16AC8DA0" w14:textId="7822305A" w:rsidR="00013607" w:rsidRDefault="00013607" w:rsidP="00013607">
            <w:pPr>
              <w:rPr>
                <w:sz w:val="18"/>
                <w:szCs w:val="18"/>
              </w:rPr>
            </w:pPr>
            <w:r>
              <w:rPr>
                <w:sz w:val="18"/>
                <w:szCs w:val="18"/>
              </w:rPr>
              <w:t>5D (HD)</w:t>
            </w:r>
          </w:p>
        </w:tc>
        <w:tc>
          <w:tcPr>
            <w:tcW w:w="0" w:type="auto"/>
          </w:tcPr>
          <w:p w14:paraId="74C1F954" w14:textId="52A5ED6C" w:rsidR="00013607" w:rsidRDefault="00013607" w:rsidP="00013607">
            <w:pPr>
              <w:rPr>
                <w:sz w:val="18"/>
                <w:szCs w:val="18"/>
              </w:rPr>
            </w:pPr>
            <w:r>
              <w:rPr>
                <w:sz w:val="18"/>
                <w:szCs w:val="18"/>
              </w:rPr>
              <w:t>134</w:t>
            </w:r>
          </w:p>
        </w:tc>
        <w:tc>
          <w:tcPr>
            <w:tcW w:w="0" w:type="auto"/>
          </w:tcPr>
          <w:p w14:paraId="50871349" w14:textId="25F4B64A" w:rsidR="00013607" w:rsidRDefault="00013607" w:rsidP="00013607">
            <w:pPr>
              <w:rPr>
                <w:sz w:val="18"/>
                <w:szCs w:val="18"/>
              </w:rPr>
            </w:pPr>
            <w:r>
              <w:rPr>
                <w:sz w:val="18"/>
                <w:szCs w:val="18"/>
              </w:rPr>
              <w:t>Neutral</w:t>
            </w:r>
          </w:p>
        </w:tc>
        <w:tc>
          <w:tcPr>
            <w:tcW w:w="0" w:type="auto"/>
          </w:tcPr>
          <w:p w14:paraId="68FBB674" w14:textId="3DBCBA98" w:rsidR="00013607" w:rsidRDefault="00013607" w:rsidP="00013607">
            <w:pPr>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1B935F4D" w14:textId="5E528965" w:rsidR="00013607" w:rsidRDefault="00013607" w:rsidP="00013607">
            <w:pPr>
              <w:rPr>
                <w:sz w:val="18"/>
                <w:szCs w:val="18"/>
              </w:rPr>
            </w:pPr>
            <w:r>
              <w:rPr>
                <w:sz w:val="18"/>
                <w:szCs w:val="18"/>
              </w:rPr>
              <w:t>Genotype of T-138C, C</w:t>
            </w:r>
            <w:r w:rsidR="00275049">
              <w:rPr>
                <w:sz w:val="18"/>
                <w:szCs w:val="18"/>
              </w:rPr>
              <w:t>T</w:t>
            </w:r>
            <w:r>
              <w:rPr>
                <w:sz w:val="18"/>
                <w:szCs w:val="18"/>
              </w:rPr>
              <w:t>/TT genotype predicts AACVS</w:t>
            </w:r>
          </w:p>
        </w:tc>
        <w:tc>
          <w:tcPr>
            <w:tcW w:w="0" w:type="auto"/>
          </w:tcPr>
          <w:p w14:paraId="7FBBDAAB" w14:textId="722CE695" w:rsidR="00013607" w:rsidRDefault="00013607" w:rsidP="00013607">
            <w:pPr>
              <w:rPr>
                <w:sz w:val="18"/>
                <w:szCs w:val="18"/>
              </w:rPr>
            </w:pPr>
            <w:r>
              <w:rPr>
                <w:sz w:val="18"/>
                <w:szCs w:val="18"/>
              </w:rPr>
              <w:fldChar w:fldCharType="begin" w:fldLock="1"/>
            </w:r>
            <w:r w:rsidR="004F7482">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58)","plainTextFormattedCitation":"(58)","previouslyFormattedCitation":"(58)"},"properties":{"noteIndex":0},"schema":"https://github.com/citation-style-language/schema/raw/master/csl-citation.json"}</w:instrText>
            </w:r>
            <w:r>
              <w:rPr>
                <w:sz w:val="18"/>
                <w:szCs w:val="18"/>
              </w:rPr>
              <w:fldChar w:fldCharType="separate"/>
            </w:r>
            <w:r w:rsidRPr="007D4C4D">
              <w:rPr>
                <w:noProof/>
                <w:sz w:val="18"/>
                <w:szCs w:val="18"/>
              </w:rPr>
              <w:t>(58)</w:t>
            </w:r>
            <w:r>
              <w:rPr>
                <w:sz w:val="18"/>
                <w:szCs w:val="18"/>
              </w:rPr>
              <w:fldChar w:fldCharType="end"/>
            </w:r>
          </w:p>
        </w:tc>
      </w:tr>
      <w:tr w:rsidR="00C03F5E" w:rsidRPr="0001000C" w14:paraId="4C84931B" w14:textId="77777777" w:rsidTr="00430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B3F62DE" w14:textId="365C7266" w:rsidR="00C03F5E" w:rsidRDefault="00120CB9" w:rsidP="00013607">
            <w:pPr>
              <w:rPr>
                <w:sz w:val="18"/>
                <w:szCs w:val="18"/>
              </w:rPr>
            </w:pPr>
            <w:r>
              <w:rPr>
                <w:sz w:val="18"/>
                <w:szCs w:val="18"/>
              </w:rPr>
              <w:t xml:space="preserve">Chao </w:t>
            </w:r>
            <w:r w:rsidRPr="00120CB9">
              <w:rPr>
                <w:i/>
                <w:sz w:val="18"/>
                <w:szCs w:val="18"/>
              </w:rPr>
              <w:t>et al.</w:t>
            </w:r>
          </w:p>
        </w:tc>
        <w:tc>
          <w:tcPr>
            <w:tcW w:w="0" w:type="auto"/>
            <w:tcBorders>
              <w:bottom w:val="none" w:sz="0" w:space="0" w:color="auto"/>
            </w:tcBorders>
          </w:tcPr>
          <w:p w14:paraId="09C0BBDD" w14:textId="1DD70301" w:rsidR="00C03F5E" w:rsidRPr="007D4C4D"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sidRPr="00120CB9">
              <w:rPr>
                <w:sz w:val="18"/>
                <w:szCs w:val="18"/>
              </w:rPr>
              <w:t>30646802</w:t>
            </w:r>
          </w:p>
        </w:tc>
        <w:tc>
          <w:tcPr>
            <w:tcW w:w="0" w:type="auto"/>
            <w:tcBorders>
              <w:bottom w:val="none" w:sz="0" w:space="0" w:color="auto"/>
            </w:tcBorders>
          </w:tcPr>
          <w:p w14:paraId="41F3BF43" w14:textId="0D4A4095"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3EFD4D19" w14:textId="3DD9FD2B"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bottom w:val="none" w:sz="0" w:space="0" w:color="auto"/>
            </w:tcBorders>
          </w:tcPr>
          <w:p w14:paraId="1683972B" w14:textId="7037D04F"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Borders>
              <w:bottom w:val="none" w:sz="0" w:space="0" w:color="auto"/>
            </w:tcBorders>
          </w:tcPr>
          <w:p w14:paraId="514B135A" w14:textId="1A76720F"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3</w:t>
            </w:r>
          </w:p>
        </w:tc>
        <w:tc>
          <w:tcPr>
            <w:tcW w:w="0" w:type="auto"/>
            <w:tcBorders>
              <w:bottom w:val="none" w:sz="0" w:space="0" w:color="auto"/>
            </w:tcBorders>
          </w:tcPr>
          <w:p w14:paraId="48324F84" w14:textId="74708F4B" w:rsidR="00C03F5E" w:rsidRDefault="00C03F5E"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4D216367" w14:textId="7ED25BAF" w:rsidR="00C03F5E" w:rsidRDefault="00C03F5E"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w:t>
            </w:r>
            <w:r w:rsidR="00B71868">
              <w:rPr>
                <w:noProof/>
                <w:sz w:val="18"/>
                <w:szCs w:val="18"/>
              </w:rPr>
              <w:t xml:space="preserve">with high vs. low miRNA-125b: </w:t>
            </w:r>
            <w:r>
              <w:rPr>
                <w:noProof/>
                <w:sz w:val="18"/>
                <w:szCs w:val="18"/>
              </w:rPr>
              <w:t>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Borders>
              <w:bottom w:val="none" w:sz="0" w:space="0" w:color="auto"/>
            </w:tcBorders>
          </w:tcPr>
          <w:p w14:paraId="14EF4834" w14:textId="4EA99C6D" w:rsidR="00C03F5E" w:rsidRDefault="00B71868" w:rsidP="00013607">
            <w:pP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t>miRNA-125b</w:t>
            </w:r>
          </w:p>
        </w:tc>
        <w:tc>
          <w:tcPr>
            <w:tcW w:w="0" w:type="auto"/>
            <w:tcBorders>
              <w:bottom w:val="none" w:sz="0" w:space="0" w:color="auto"/>
            </w:tcBorders>
          </w:tcPr>
          <w:p w14:paraId="3AB1A7F1" w14:textId="5F178467"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A6DE4">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83)","plainTextFormattedCitation":"(183)","previouslyFormattedCitation":"(183)"},"properties":{"noteIndex":0},"schema":"https://github.com/citation-style-language/schema/raw/master/csl-citation.json"}</w:instrText>
            </w:r>
            <w:r>
              <w:rPr>
                <w:sz w:val="18"/>
                <w:szCs w:val="18"/>
              </w:rPr>
              <w:fldChar w:fldCharType="separate"/>
            </w:r>
            <w:r w:rsidR="00AA6DE4" w:rsidRPr="00AA6DE4">
              <w:rPr>
                <w:noProof/>
                <w:sz w:val="18"/>
                <w:szCs w:val="18"/>
              </w:rPr>
              <w:t>(183)</w:t>
            </w:r>
            <w:r>
              <w:rPr>
                <w:sz w:val="18"/>
                <w:szCs w:val="18"/>
              </w:rPr>
              <w:fldChar w:fldCharType="end"/>
            </w:r>
          </w:p>
        </w:tc>
      </w:tr>
      <w:tr w:rsidR="004302D6" w:rsidRPr="0001000C" w14:paraId="7CE7DBA7" w14:textId="77777777" w:rsidTr="00EB62A1">
        <w:tc>
          <w:tcPr>
            <w:tcW w:w="0" w:type="auto"/>
          </w:tcPr>
          <w:p w14:paraId="1195E0D8" w14:textId="7F15E621" w:rsidR="004302D6" w:rsidRDefault="00EB62A1" w:rsidP="00013607">
            <w:pPr>
              <w:cnfStyle w:val="001000000000" w:firstRow="0" w:lastRow="0" w:firstColumn="1" w:lastColumn="0" w:oddVBand="0" w:evenVBand="0" w:oddHBand="0" w:evenHBand="0" w:firstRowFirstColumn="0" w:firstRowLastColumn="0" w:lastRowFirstColumn="0" w:lastRowLastColumn="0"/>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3DDF6C7A" w14:textId="362C5404" w:rsidR="004302D6" w:rsidRPr="00120CB9" w:rsidRDefault="00EB62A1" w:rsidP="00013607">
            <w:pPr>
              <w:rPr>
                <w:sz w:val="18"/>
                <w:szCs w:val="18"/>
              </w:rPr>
            </w:pPr>
            <w:r w:rsidRPr="00EB62A1">
              <w:rPr>
                <w:sz w:val="18"/>
                <w:szCs w:val="18"/>
              </w:rPr>
              <w:t>30833349</w:t>
            </w:r>
          </w:p>
        </w:tc>
        <w:tc>
          <w:tcPr>
            <w:tcW w:w="0" w:type="auto"/>
          </w:tcPr>
          <w:p w14:paraId="3F514C07" w14:textId="3D9D28F8" w:rsidR="004302D6" w:rsidRDefault="00EB62A1" w:rsidP="00013607">
            <w:pPr>
              <w:rPr>
                <w:sz w:val="18"/>
                <w:szCs w:val="18"/>
              </w:rPr>
            </w:pPr>
            <w:r>
              <w:rPr>
                <w:sz w:val="18"/>
                <w:szCs w:val="18"/>
              </w:rPr>
              <w:t>Italy</w:t>
            </w:r>
          </w:p>
        </w:tc>
        <w:tc>
          <w:tcPr>
            <w:tcW w:w="0" w:type="auto"/>
          </w:tcPr>
          <w:p w14:paraId="2CDE7BDD" w14:textId="1E19F28D" w:rsidR="004302D6" w:rsidRDefault="00EB62A1" w:rsidP="00013607">
            <w:pPr>
              <w:rPr>
                <w:sz w:val="18"/>
                <w:szCs w:val="18"/>
              </w:rPr>
            </w:pPr>
            <w:r>
              <w:rPr>
                <w:sz w:val="18"/>
                <w:szCs w:val="18"/>
              </w:rPr>
              <w:t>2019</w:t>
            </w:r>
          </w:p>
        </w:tc>
        <w:tc>
          <w:tcPr>
            <w:tcW w:w="0" w:type="auto"/>
          </w:tcPr>
          <w:p w14:paraId="6E42A686" w14:textId="515DA735" w:rsidR="004302D6" w:rsidRDefault="00EB62A1" w:rsidP="00013607">
            <w:pPr>
              <w:rPr>
                <w:sz w:val="18"/>
                <w:szCs w:val="18"/>
              </w:rPr>
            </w:pPr>
            <w:r>
              <w:rPr>
                <w:sz w:val="18"/>
                <w:szCs w:val="18"/>
              </w:rPr>
              <w:t>5D</w:t>
            </w:r>
          </w:p>
        </w:tc>
        <w:tc>
          <w:tcPr>
            <w:tcW w:w="0" w:type="auto"/>
          </w:tcPr>
          <w:p w14:paraId="0DFB4956" w14:textId="3EE05B30" w:rsidR="004302D6" w:rsidRDefault="00EB62A1" w:rsidP="00013607">
            <w:pPr>
              <w:rPr>
                <w:sz w:val="18"/>
                <w:szCs w:val="18"/>
              </w:rPr>
            </w:pPr>
            <w:r>
              <w:rPr>
                <w:sz w:val="18"/>
                <w:szCs w:val="18"/>
              </w:rPr>
              <w:t>30</w:t>
            </w:r>
          </w:p>
        </w:tc>
        <w:tc>
          <w:tcPr>
            <w:tcW w:w="0" w:type="auto"/>
          </w:tcPr>
          <w:p w14:paraId="7C391605" w14:textId="6AEF71C8" w:rsidR="004302D6" w:rsidRDefault="004302D6" w:rsidP="00013607">
            <w:pPr>
              <w:rPr>
                <w:sz w:val="18"/>
                <w:szCs w:val="18"/>
              </w:rPr>
            </w:pPr>
            <w:r>
              <w:rPr>
                <w:sz w:val="18"/>
                <w:szCs w:val="18"/>
              </w:rPr>
              <w:t>Neutral</w:t>
            </w:r>
          </w:p>
        </w:tc>
        <w:tc>
          <w:tcPr>
            <w:tcW w:w="0" w:type="auto"/>
          </w:tcPr>
          <w:p w14:paraId="350EBD58" w14:textId="59825802" w:rsidR="004302D6" w:rsidRDefault="00EB62A1" w:rsidP="00013607">
            <w:pPr>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1182B8CE" w14:textId="5FEA6CB2" w:rsidR="004302D6" w:rsidRDefault="00EB62A1" w:rsidP="00013607">
            <w:pPr>
              <w:rPr>
                <w:noProof/>
                <w:sz w:val="18"/>
                <w:szCs w:val="18"/>
              </w:rPr>
            </w:pPr>
            <w:r>
              <w:rPr>
                <w:noProof/>
                <w:sz w:val="18"/>
                <w:szCs w:val="18"/>
              </w:rPr>
              <w:t>mOL-HDF inhibits vascualr calcification in VSMC</w:t>
            </w:r>
          </w:p>
        </w:tc>
        <w:tc>
          <w:tcPr>
            <w:tcW w:w="0" w:type="auto"/>
          </w:tcPr>
          <w:p w14:paraId="5EF87686" w14:textId="220E73D4" w:rsidR="004302D6" w:rsidRDefault="00EB62A1" w:rsidP="00013607">
            <w:pPr>
              <w:rPr>
                <w:sz w:val="18"/>
                <w:szCs w:val="18"/>
              </w:rPr>
            </w:pPr>
            <w:r>
              <w:rPr>
                <w:sz w:val="18"/>
                <w:szCs w:val="18"/>
              </w:rPr>
              <w:fldChar w:fldCharType="begin" w:fldLock="1"/>
            </w:r>
            <w:r w:rsidR="00AA6DE4">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84)","plainTextFormattedCitation":"(184)","previouslyFormattedCitation":"(184)"},"properties":{"noteIndex":0},"schema":"https://github.com/citation-style-language/schema/raw/master/csl-citation.json"}</w:instrText>
            </w:r>
            <w:r>
              <w:rPr>
                <w:sz w:val="18"/>
                <w:szCs w:val="18"/>
              </w:rPr>
              <w:fldChar w:fldCharType="separate"/>
            </w:r>
            <w:r w:rsidR="00AA6DE4" w:rsidRPr="00AA6DE4">
              <w:rPr>
                <w:noProof/>
                <w:sz w:val="18"/>
                <w:szCs w:val="18"/>
              </w:rPr>
              <w:t>(184)</w:t>
            </w:r>
            <w:r>
              <w:rPr>
                <w:sz w:val="18"/>
                <w:szCs w:val="18"/>
              </w:rPr>
              <w:fldChar w:fldCharType="end"/>
            </w:r>
          </w:p>
        </w:tc>
      </w:tr>
      <w:tr w:rsidR="00EB62A1" w:rsidRPr="0001000C" w14:paraId="21F40553"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285ECDBF" w14:textId="7CDB79ED" w:rsidR="00EB62A1" w:rsidRDefault="00AA6DE4" w:rsidP="00013607">
            <w:pPr>
              <w:rPr>
                <w:sz w:val="18"/>
                <w:szCs w:val="18"/>
              </w:rPr>
            </w:pPr>
            <w:proofErr w:type="spellStart"/>
            <w:r w:rsidRPr="00AA6DE4">
              <w:rPr>
                <w:sz w:val="18"/>
                <w:szCs w:val="18"/>
              </w:rPr>
              <w:t>Nithiya</w:t>
            </w:r>
            <w:proofErr w:type="spellEnd"/>
            <w:r>
              <w:rPr>
                <w:sz w:val="18"/>
                <w:szCs w:val="18"/>
              </w:rPr>
              <w:t xml:space="preserve"> </w:t>
            </w:r>
            <w:bookmarkStart w:id="0" w:name="_GoBack"/>
            <w:r w:rsidRPr="00AA6DE4">
              <w:rPr>
                <w:i/>
                <w:sz w:val="18"/>
                <w:szCs w:val="18"/>
              </w:rPr>
              <w:t>et al.</w:t>
            </w:r>
            <w:bookmarkEnd w:id="0"/>
          </w:p>
        </w:tc>
        <w:tc>
          <w:tcPr>
            <w:tcW w:w="0" w:type="auto"/>
            <w:tcBorders>
              <w:bottom w:val="single" w:sz="18" w:space="0" w:color="auto"/>
            </w:tcBorders>
          </w:tcPr>
          <w:p w14:paraId="5807DBE5" w14:textId="7A8B1ECD" w:rsidR="00EB62A1" w:rsidRPr="00120CB9"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sidRPr="00AA6DE4">
              <w:rPr>
                <w:sz w:val="18"/>
                <w:szCs w:val="18"/>
              </w:rPr>
              <w:t>32394910</w:t>
            </w:r>
          </w:p>
        </w:tc>
        <w:tc>
          <w:tcPr>
            <w:tcW w:w="0" w:type="auto"/>
            <w:tcBorders>
              <w:bottom w:val="single" w:sz="18" w:space="0" w:color="auto"/>
            </w:tcBorders>
          </w:tcPr>
          <w:p w14:paraId="408BD348" w14:textId="3113A2A5"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Borders>
              <w:bottom w:val="single" w:sz="18" w:space="0" w:color="auto"/>
            </w:tcBorders>
          </w:tcPr>
          <w:p w14:paraId="4F354AFF" w14:textId="69F03F73"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Borders>
              <w:bottom w:val="single" w:sz="18" w:space="0" w:color="auto"/>
            </w:tcBorders>
          </w:tcPr>
          <w:p w14:paraId="4A8AEA4F" w14:textId="5241B220"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Borders>
              <w:bottom w:val="single" w:sz="18" w:space="0" w:color="auto"/>
            </w:tcBorders>
          </w:tcPr>
          <w:p w14:paraId="4E4BB217" w14:textId="127A7418"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w:t>
            </w:r>
          </w:p>
        </w:tc>
        <w:tc>
          <w:tcPr>
            <w:tcW w:w="0" w:type="auto"/>
            <w:tcBorders>
              <w:bottom w:val="single" w:sz="18" w:space="0" w:color="auto"/>
            </w:tcBorders>
          </w:tcPr>
          <w:p w14:paraId="48FBEA95" w14:textId="456A74F9"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single" w:sz="18" w:space="0" w:color="auto"/>
            </w:tcBorders>
          </w:tcPr>
          <w:p w14:paraId="036321E3" w14:textId="185248FD" w:rsidR="00EB62A1" w:rsidRDefault="00AA6DE4"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Borders>
              <w:bottom w:val="single" w:sz="18" w:space="0" w:color="auto"/>
            </w:tcBorders>
          </w:tcPr>
          <w:p w14:paraId="0D17A715" w14:textId="1E7D15F4" w:rsidR="00EB62A1" w:rsidRDefault="00AA6DE4"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PHTN</w:t>
            </w:r>
          </w:p>
        </w:tc>
        <w:tc>
          <w:tcPr>
            <w:tcW w:w="0" w:type="auto"/>
            <w:tcBorders>
              <w:bottom w:val="single" w:sz="18" w:space="0" w:color="auto"/>
            </w:tcBorders>
          </w:tcPr>
          <w:p w14:paraId="5F718B25" w14:textId="5EC2C347"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5)","plainTextFormattedCitation":"(185)"},"properties":{"noteIndex":0},"schema":"https://github.com/citation-style-language/schema/raw/master/csl-citation.json"}</w:instrText>
            </w:r>
            <w:r>
              <w:rPr>
                <w:sz w:val="18"/>
                <w:szCs w:val="18"/>
              </w:rPr>
              <w:fldChar w:fldCharType="separate"/>
            </w:r>
            <w:r w:rsidRPr="00AA6DE4">
              <w:rPr>
                <w:noProof/>
                <w:sz w:val="18"/>
                <w:szCs w:val="18"/>
              </w:rPr>
              <w:t>(185)</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50FC904" w:rsidR="00D533B1" w:rsidRPr="0001000C" w:rsidRDefault="00D533B1" w:rsidP="00D533B1">
            <w:pPr>
              <w:rPr>
                <w:sz w:val="18"/>
                <w:szCs w:val="18"/>
              </w:rPr>
            </w:pPr>
            <w:r w:rsidRPr="0001000C">
              <w:rPr>
                <w:sz w:val="18"/>
                <w:szCs w:val="18"/>
              </w:rPr>
              <w:fldChar w:fldCharType="begin" w:fldLock="1"/>
            </w:r>
            <w:r w:rsidR="00AA6DE4">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186)","plainTextFormattedCitation":"(186)","previouslyFormattedCitation":"(185)"},"properties":{"noteIndex":0},"schema":"https://github.com/citation-style-language/schema/raw/master/csl-citation.json"}</w:instrText>
            </w:r>
            <w:r w:rsidRPr="0001000C">
              <w:rPr>
                <w:sz w:val="18"/>
                <w:szCs w:val="18"/>
              </w:rPr>
              <w:fldChar w:fldCharType="separate"/>
            </w:r>
            <w:r w:rsidR="00AA6DE4" w:rsidRPr="00AA6DE4">
              <w:rPr>
                <w:noProof/>
                <w:sz w:val="18"/>
                <w:szCs w:val="18"/>
              </w:rPr>
              <w:t>(186)</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65EBF19A" w:rsidR="00D533B1" w:rsidRPr="0001000C" w:rsidRDefault="00D533B1" w:rsidP="00D533B1">
            <w:pPr>
              <w:rPr>
                <w:sz w:val="18"/>
                <w:szCs w:val="18"/>
              </w:rPr>
            </w:pPr>
            <w:r w:rsidRPr="0001000C">
              <w:rPr>
                <w:sz w:val="18"/>
                <w:szCs w:val="18"/>
              </w:rPr>
              <w:fldChar w:fldCharType="begin" w:fldLock="1"/>
            </w:r>
            <w:r w:rsidR="006830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1B6395C3" w:rsidR="00D533B1" w:rsidRPr="0001000C" w:rsidRDefault="00D533B1" w:rsidP="00D533B1">
            <w:pPr>
              <w:rPr>
                <w:sz w:val="18"/>
                <w:szCs w:val="18"/>
              </w:rPr>
            </w:pPr>
            <w:r w:rsidRPr="0001000C">
              <w:rPr>
                <w:sz w:val="18"/>
                <w:szCs w:val="18"/>
              </w:rPr>
              <w:fldChar w:fldCharType="begin" w:fldLock="1"/>
            </w:r>
            <w:r w:rsidR="00AA6DE4">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187)","plainTextFormattedCitation":"(187)","previouslyFormattedCitation":"(186)"},"properties":{"noteIndex":0},"schema":"https://github.com/citation-style-language/schema/raw/master/csl-citation.json"}</w:instrText>
            </w:r>
            <w:r w:rsidRPr="0001000C">
              <w:rPr>
                <w:sz w:val="18"/>
                <w:szCs w:val="18"/>
              </w:rPr>
              <w:fldChar w:fldCharType="separate"/>
            </w:r>
            <w:r w:rsidR="00AA6DE4" w:rsidRPr="00AA6DE4">
              <w:rPr>
                <w:noProof/>
                <w:sz w:val="18"/>
                <w:szCs w:val="18"/>
              </w:rPr>
              <w:t>(187)</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CB6DC00" w:rsidR="00D533B1" w:rsidRPr="0001000C" w:rsidRDefault="00D533B1" w:rsidP="00D533B1">
            <w:pPr>
              <w:rPr>
                <w:sz w:val="18"/>
                <w:szCs w:val="18"/>
                <w:lang w:eastAsia="ja-JP"/>
              </w:rPr>
            </w:pPr>
            <w:r>
              <w:rPr>
                <w:sz w:val="18"/>
                <w:szCs w:val="18"/>
              </w:rPr>
              <w:fldChar w:fldCharType="begin" w:fldLock="1"/>
            </w:r>
            <w:r w:rsidR="00AA6DE4">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188)","plainTextFormattedCitation":"(188)","previouslyFormattedCitation":"(187)"},"properties":{"noteIndex":0},"schema":"https://github.com/citation-style-language/schema/raw/master/csl-citation.json"}</w:instrText>
            </w:r>
            <w:r>
              <w:rPr>
                <w:sz w:val="18"/>
                <w:szCs w:val="18"/>
              </w:rPr>
              <w:fldChar w:fldCharType="separate"/>
            </w:r>
            <w:r w:rsidR="00AA6DE4" w:rsidRPr="00AA6DE4">
              <w:rPr>
                <w:noProof/>
                <w:sz w:val="18"/>
                <w:szCs w:val="18"/>
                <w:lang w:eastAsia="ja-JP"/>
              </w:rPr>
              <w:t>(18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54786A52" w:rsidR="00D533B1" w:rsidRPr="0001000C" w:rsidRDefault="00D533B1" w:rsidP="00D533B1">
            <w:pPr>
              <w:rPr>
                <w:sz w:val="18"/>
                <w:szCs w:val="18"/>
                <w:lang w:eastAsia="ja-JP"/>
              </w:rPr>
            </w:pPr>
            <w:r>
              <w:rPr>
                <w:sz w:val="18"/>
                <w:szCs w:val="18"/>
              </w:rPr>
              <w:fldChar w:fldCharType="begin" w:fldLock="1"/>
            </w:r>
            <w:r w:rsidR="00AA6DE4">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2)","plainTextFormattedCitation":"(72)","previouslyFormattedCitation":"(72)"},"properties":{"noteIndex":0},"schema":"https://github.com/citation-style-language/schema/raw/master/csl-citation.json"}</w:instrText>
            </w:r>
            <w:r>
              <w:rPr>
                <w:sz w:val="18"/>
                <w:szCs w:val="18"/>
              </w:rPr>
              <w:fldChar w:fldCharType="separate"/>
            </w:r>
            <w:r w:rsidR="00AA6DE4" w:rsidRPr="00AA6DE4">
              <w:rPr>
                <w:noProof/>
                <w:sz w:val="18"/>
                <w:szCs w:val="18"/>
                <w:lang w:eastAsia="ja-JP"/>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E59728C" w:rsidR="00D533B1" w:rsidRPr="0001000C" w:rsidRDefault="00D533B1" w:rsidP="00D533B1">
            <w:pPr>
              <w:rPr>
                <w:sz w:val="18"/>
                <w:szCs w:val="18"/>
              </w:rPr>
            </w:pPr>
            <w:r>
              <w:rPr>
                <w:sz w:val="18"/>
                <w:szCs w:val="18"/>
              </w:rPr>
              <w:lastRenderedPageBreak/>
              <w:fldChar w:fldCharType="begin" w:fldLock="1"/>
            </w:r>
            <w:r w:rsidR="00AA6DE4">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89)","plainTextFormattedCitation":"(189)","previouslyFormattedCitation":"(188)"},"properties":{"noteIndex":0},"schema":"https://github.com/citation-style-language/schema/raw/master/csl-citation.json"}</w:instrText>
            </w:r>
            <w:r>
              <w:rPr>
                <w:sz w:val="18"/>
                <w:szCs w:val="18"/>
              </w:rPr>
              <w:fldChar w:fldCharType="separate"/>
            </w:r>
            <w:r w:rsidR="00AA6DE4" w:rsidRPr="00AA6DE4">
              <w:rPr>
                <w:noProof/>
                <w:sz w:val="18"/>
                <w:szCs w:val="18"/>
                <w:lang w:eastAsia="ja-JP"/>
              </w:rPr>
              <w:t>(18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1A28E93A" w:rsidR="00D533B1" w:rsidRPr="0001000C" w:rsidRDefault="00D533B1" w:rsidP="00D533B1">
            <w:pPr>
              <w:rPr>
                <w:sz w:val="18"/>
                <w:szCs w:val="18"/>
              </w:rPr>
            </w:pPr>
            <w:r>
              <w:rPr>
                <w:sz w:val="18"/>
                <w:szCs w:val="18"/>
              </w:rPr>
              <w:fldChar w:fldCharType="begin" w:fldLock="1"/>
            </w:r>
            <w:r w:rsidR="00AA6DE4">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1)","plainTextFormattedCitation":"(181)","previouslyFormattedCitation":"(181)"},"properties":{"noteIndex":0},"schema":"https://github.com/citation-style-language/schema/raw/master/csl-citation.json"}</w:instrText>
            </w:r>
            <w:r>
              <w:rPr>
                <w:sz w:val="18"/>
                <w:szCs w:val="18"/>
              </w:rPr>
              <w:fldChar w:fldCharType="separate"/>
            </w:r>
            <w:r w:rsidR="00AA6DE4" w:rsidRPr="00AA6DE4">
              <w:rPr>
                <w:noProof/>
                <w:sz w:val="18"/>
                <w:szCs w:val="18"/>
                <w:lang w:eastAsia="ja-JP"/>
              </w:rPr>
              <w:t>(18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4082585E" w:rsidR="00D533B1" w:rsidRPr="0001000C" w:rsidRDefault="00D533B1" w:rsidP="00D533B1">
            <w:pPr>
              <w:rPr>
                <w:sz w:val="18"/>
                <w:szCs w:val="18"/>
              </w:rPr>
            </w:pPr>
            <w:r>
              <w:rPr>
                <w:sz w:val="18"/>
                <w:szCs w:val="18"/>
              </w:rPr>
              <w:fldChar w:fldCharType="begin" w:fldLock="1"/>
            </w:r>
            <w:r w:rsidR="00AA6DE4">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0)","plainTextFormattedCitation":"(190)","previouslyFormattedCitation":"(189)"},"properties":{"noteIndex":0},"schema":"https://github.com/citation-style-language/schema/raw/master/csl-citation.json"}</w:instrText>
            </w:r>
            <w:r>
              <w:rPr>
                <w:sz w:val="18"/>
                <w:szCs w:val="18"/>
              </w:rPr>
              <w:fldChar w:fldCharType="separate"/>
            </w:r>
            <w:r w:rsidR="00AA6DE4" w:rsidRPr="00AA6DE4">
              <w:rPr>
                <w:noProof/>
                <w:sz w:val="18"/>
                <w:szCs w:val="18"/>
                <w:lang w:eastAsia="ja-JP"/>
              </w:rPr>
              <w:t>(19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6F215B40" w:rsidR="00D533B1" w:rsidRPr="0001000C" w:rsidRDefault="00D533B1" w:rsidP="00D533B1">
            <w:pPr>
              <w:rPr>
                <w:sz w:val="18"/>
                <w:szCs w:val="18"/>
              </w:rPr>
            </w:pPr>
            <w:r>
              <w:rPr>
                <w:sz w:val="18"/>
                <w:szCs w:val="18"/>
              </w:rPr>
              <w:fldChar w:fldCharType="begin" w:fldLock="1"/>
            </w:r>
            <w:r w:rsidR="00AA6DE4">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79)","plainTextFormattedCitation":"(179)","previouslyFormattedCitation":"(179)"},"properties":{"noteIndex":0},"schema":"https://github.com/citation-style-language/schema/raw/master/csl-citation.json"}</w:instrText>
            </w:r>
            <w:r>
              <w:rPr>
                <w:sz w:val="18"/>
                <w:szCs w:val="18"/>
              </w:rPr>
              <w:fldChar w:fldCharType="separate"/>
            </w:r>
            <w:r w:rsidR="00AA6DE4" w:rsidRPr="00AA6DE4">
              <w:rPr>
                <w:noProof/>
                <w:sz w:val="18"/>
                <w:szCs w:val="18"/>
              </w:rPr>
              <w:t>(17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6A51F6B0" w:rsidR="00D533B1" w:rsidRPr="0001000C" w:rsidRDefault="00D533B1" w:rsidP="00D533B1">
            <w:pPr>
              <w:rPr>
                <w:sz w:val="18"/>
                <w:szCs w:val="18"/>
              </w:rPr>
            </w:pPr>
            <w:r>
              <w:rPr>
                <w:sz w:val="18"/>
                <w:szCs w:val="18"/>
              </w:rPr>
              <w:fldChar w:fldCharType="begin" w:fldLock="1"/>
            </w:r>
            <w:r w:rsidR="00AA6DE4">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note":"gender differences not discussed","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191)","plainTextFormattedCitation":"(191)","previouslyFormattedCitation":"(190)"},"properties":{"noteIndex":0},"schema":"https://github.com/citation-style-language/schema/raw/master/csl-citation.json"}</w:instrText>
            </w:r>
            <w:r>
              <w:rPr>
                <w:sz w:val="18"/>
                <w:szCs w:val="18"/>
              </w:rPr>
              <w:fldChar w:fldCharType="separate"/>
            </w:r>
            <w:r w:rsidR="00AA6DE4" w:rsidRPr="00AA6DE4">
              <w:rPr>
                <w:noProof/>
                <w:sz w:val="18"/>
                <w:szCs w:val="18"/>
              </w:rPr>
              <w:t>(19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677B07FA" w:rsidR="00D533B1" w:rsidRPr="0001000C" w:rsidRDefault="00D533B1" w:rsidP="00D533B1">
            <w:pPr>
              <w:rPr>
                <w:sz w:val="18"/>
                <w:szCs w:val="18"/>
              </w:rPr>
            </w:pPr>
            <w:r>
              <w:rPr>
                <w:sz w:val="18"/>
                <w:szCs w:val="18"/>
              </w:rPr>
              <w:fldChar w:fldCharType="begin" w:fldLock="1"/>
            </w:r>
            <w:r w:rsidR="00AA6DE4">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1)","plainTextFormattedCitation":"(111)","previouslyFormattedCitation":"(111)"},"properties":{"noteIndex":0},"schema":"https://github.com/citation-style-language/schema/raw/master/csl-citation.json"}</w:instrText>
            </w:r>
            <w:r>
              <w:rPr>
                <w:sz w:val="18"/>
                <w:szCs w:val="18"/>
              </w:rPr>
              <w:fldChar w:fldCharType="separate"/>
            </w:r>
            <w:r w:rsidR="00AA6DE4" w:rsidRPr="00AA6DE4">
              <w:rPr>
                <w:noProof/>
                <w:sz w:val="18"/>
                <w:szCs w:val="18"/>
              </w:rPr>
              <w:t>(1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51EDB5FE" w:rsidR="00D533B1" w:rsidRPr="0001000C" w:rsidRDefault="00D533B1" w:rsidP="00D533B1">
            <w:pPr>
              <w:rPr>
                <w:sz w:val="18"/>
                <w:szCs w:val="18"/>
              </w:rPr>
            </w:pPr>
            <w:r>
              <w:rPr>
                <w:sz w:val="18"/>
                <w:szCs w:val="18"/>
              </w:rPr>
              <w:fldChar w:fldCharType="begin" w:fldLock="1"/>
            </w:r>
            <w:r w:rsidR="00AA6DE4">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note":"gender differences not discussed","page":"201-208","title":"Usefulness of pretransplant aortic arch calcification evaluation for kidney transplant outcome prediction in one year follow-up","type":"article-journal","volume":"40"},"uris":["http://www.mendeley.com/documents/?uuid=00014bf5-41ba-33a8-97dd-703785d8852e"]}],"mendeley":{"formattedCitation":"(192)","plainTextFormattedCitation":"(192)","previouslyFormattedCitation":"(191)"},"properties":{"noteIndex":0},"schema":"https://github.com/citation-style-language/schema/raw/master/csl-citation.json"}</w:instrText>
            </w:r>
            <w:r>
              <w:rPr>
                <w:sz w:val="18"/>
                <w:szCs w:val="18"/>
              </w:rPr>
              <w:fldChar w:fldCharType="separate"/>
            </w:r>
            <w:r w:rsidR="00AA6DE4" w:rsidRPr="00AA6DE4">
              <w:rPr>
                <w:noProof/>
                <w:sz w:val="18"/>
                <w:szCs w:val="18"/>
              </w:rPr>
              <w:t>(19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2A8DFB63"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88)","plainTextFormattedCitation":"(88)","previouslyFormattedCitation":"(88)"},"properties":{"noteIndex":0},"schema":"https://github.com/citation-style-language/schema/raw/master/csl-citation.json"}</w:instrText>
            </w:r>
            <w:r>
              <w:rPr>
                <w:sz w:val="18"/>
                <w:szCs w:val="18"/>
              </w:rPr>
              <w:fldChar w:fldCharType="separate"/>
            </w:r>
            <w:r w:rsidR="00AA6DE4" w:rsidRPr="00AA6DE4">
              <w:rPr>
                <w:noProof/>
                <w:sz w:val="18"/>
                <w:szCs w:val="18"/>
              </w:rPr>
              <w:t>(8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7192F1EF"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193)","plainTextFormattedCitation":"(193)","previouslyFormattedCitation":"(192)"},"properties":{"noteIndex":0},"schema":"https://github.com/citation-style-language/schema/raw/master/csl-citation.json"}</w:instrText>
            </w:r>
            <w:r>
              <w:rPr>
                <w:sz w:val="18"/>
                <w:szCs w:val="18"/>
              </w:rPr>
              <w:fldChar w:fldCharType="separate"/>
            </w:r>
            <w:r w:rsidR="00AA6DE4" w:rsidRPr="00AA6DE4">
              <w:rPr>
                <w:noProof/>
                <w:sz w:val="18"/>
                <w:szCs w:val="18"/>
              </w:rPr>
              <w:t>(19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16D64252" w:rsidR="008C5740" w:rsidRPr="0001000C" w:rsidRDefault="008C5740" w:rsidP="008C5740">
            <w:pPr>
              <w:rPr>
                <w:sz w:val="18"/>
                <w:szCs w:val="18"/>
              </w:rPr>
            </w:pPr>
            <w:r>
              <w:rPr>
                <w:sz w:val="18"/>
                <w:szCs w:val="18"/>
              </w:rPr>
              <w:fldChar w:fldCharType="begin" w:fldLock="1"/>
            </w:r>
            <w:r w:rsidR="00AC4333">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AC4333" w:rsidRPr="00AC4333">
              <w:rPr>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3AB7F532"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194)","plainTextFormattedCitation":"(194)","previouslyFormattedCitation":"(193)"},"properties":{"noteIndex":0},"schema":"https://github.com/citation-style-language/schema/raw/master/csl-citation.json"}</w:instrText>
            </w:r>
            <w:r>
              <w:rPr>
                <w:sz w:val="18"/>
                <w:szCs w:val="18"/>
              </w:rPr>
              <w:fldChar w:fldCharType="separate"/>
            </w:r>
            <w:r w:rsidR="00AA6DE4" w:rsidRPr="00AA6DE4">
              <w:rPr>
                <w:noProof/>
                <w:sz w:val="18"/>
                <w:szCs w:val="18"/>
              </w:rPr>
              <w:t>(19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4A91C60" w:rsidR="008C5740" w:rsidRPr="0001000C" w:rsidRDefault="008C5740" w:rsidP="008C5740">
            <w:pPr>
              <w:rPr>
                <w:sz w:val="18"/>
                <w:szCs w:val="18"/>
              </w:rPr>
            </w:pPr>
            <w:r>
              <w:rPr>
                <w:sz w:val="18"/>
                <w:szCs w:val="18"/>
              </w:rPr>
              <w:fldChar w:fldCharType="begin" w:fldLock="1"/>
            </w:r>
            <w:r w:rsidR="00150CFC">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52)","plainTextFormattedCitation":"(52)","previouslyFormattedCitation":"(52)"},"properties":{"noteIndex":0},"schema":"https://github.com/citation-style-language/schema/raw/master/csl-citation.json"}</w:instrText>
            </w:r>
            <w:r>
              <w:rPr>
                <w:sz w:val="18"/>
                <w:szCs w:val="18"/>
              </w:rPr>
              <w:fldChar w:fldCharType="separate"/>
            </w:r>
            <w:r w:rsidR="004A4107" w:rsidRPr="004A4107">
              <w:rPr>
                <w:noProof/>
                <w:sz w:val="18"/>
                <w:szCs w:val="18"/>
              </w:rPr>
              <w:t>(5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207991E6"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note":"gender differences not discussed","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195)","plainTextFormattedCitation":"(195)","previouslyFormattedCitation":"(194)"},"properties":{"noteIndex":0},"schema":"https://github.com/citation-style-language/schema/raw/master/csl-citation.json"}</w:instrText>
            </w:r>
            <w:r>
              <w:rPr>
                <w:sz w:val="18"/>
                <w:szCs w:val="18"/>
              </w:rPr>
              <w:fldChar w:fldCharType="separate"/>
            </w:r>
            <w:r w:rsidR="00AA6DE4" w:rsidRPr="00AA6DE4">
              <w:rPr>
                <w:noProof/>
                <w:sz w:val="18"/>
                <w:szCs w:val="18"/>
              </w:rPr>
              <w:t>(19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2CDFDFA5" w:rsidR="008C5740" w:rsidRPr="0001000C" w:rsidRDefault="008C5740" w:rsidP="008C5740">
            <w:pPr>
              <w:rPr>
                <w:sz w:val="18"/>
                <w:szCs w:val="18"/>
              </w:rPr>
            </w:pPr>
            <w:r>
              <w:rPr>
                <w:sz w:val="18"/>
                <w:szCs w:val="18"/>
              </w:rPr>
              <w:lastRenderedPageBreak/>
              <w:fldChar w:fldCharType="begin" w:fldLock="1"/>
            </w:r>
            <w:r w:rsidR="00AA6DE4">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6)","plainTextFormattedCitation":"(176)","previouslyFormattedCitation":"(176)"},"properties":{"noteIndex":0},"schema":"https://github.com/citation-style-language/schema/raw/master/csl-citation.json"}</w:instrText>
            </w:r>
            <w:r>
              <w:rPr>
                <w:sz w:val="18"/>
                <w:szCs w:val="18"/>
              </w:rPr>
              <w:fldChar w:fldCharType="separate"/>
            </w:r>
            <w:r w:rsidR="00AA6DE4" w:rsidRPr="00AA6DE4">
              <w:rPr>
                <w:noProof/>
                <w:sz w:val="18"/>
                <w:szCs w:val="18"/>
              </w:rPr>
              <w:t>(1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6134D870"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note":"included","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196)","plainTextFormattedCitation":"(196)","previouslyFormattedCitation":"(195)"},"properties":{"noteIndex":0},"schema":"https://github.com/citation-style-language/schema/raw/master/csl-citation.json"}</w:instrText>
            </w:r>
            <w:r>
              <w:rPr>
                <w:sz w:val="18"/>
                <w:szCs w:val="18"/>
              </w:rPr>
              <w:fldChar w:fldCharType="separate"/>
            </w:r>
            <w:r w:rsidR="00AA6DE4" w:rsidRPr="00AA6DE4">
              <w:rPr>
                <w:noProof/>
                <w:sz w:val="18"/>
                <w:szCs w:val="18"/>
              </w:rPr>
              <w:t>(19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773386D6"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2)","plainTextFormattedCitation":"(172)","previouslyFormattedCitation":"(172)"},"properties":{"noteIndex":0},"schema":"https://github.com/citation-style-language/schema/raw/master/csl-citation.json"}</w:instrText>
            </w:r>
            <w:r>
              <w:rPr>
                <w:sz w:val="18"/>
                <w:szCs w:val="18"/>
              </w:rPr>
              <w:fldChar w:fldCharType="separate"/>
            </w:r>
            <w:r w:rsidR="00AA6DE4" w:rsidRPr="00AA6DE4">
              <w:rPr>
                <w:noProof/>
                <w:sz w:val="18"/>
                <w:szCs w:val="18"/>
              </w:rPr>
              <w:t>(1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62ED0DB3"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AA6DE4">
              <w:rPr>
                <w:rFonts w:hint="eastAsia"/>
                <w:sz w:val="18"/>
                <w:szCs w:val="18"/>
              </w:rPr>
              <w:instrText>es (N = 101), hs-CRP, fetuin-A, S-albumin, interleukin (IL)-6, and single nucleotide polymorphisms (SNPs) in the AHSG gene (N = 215) at amino acid positions Thr248Met (C</w:instrText>
            </w:r>
            <w:r w:rsidR="00AA6DE4">
              <w:rPr>
                <w:rFonts w:hint="eastAsia"/>
                <w:sz w:val="18"/>
                <w:szCs w:val="18"/>
              </w:rPr>
              <w:instrText>→</w:instrText>
            </w:r>
            <w:r w:rsidR="00AA6DE4">
              <w:rPr>
                <w:rFonts w:hint="eastAsia"/>
                <w:sz w:val="18"/>
                <w:szCs w:val="18"/>
              </w:rPr>
              <w:instrText>T), Thr256Ser (C</w:instrText>
            </w:r>
            <w:r w:rsidR="00AA6DE4">
              <w:rPr>
                <w:rFonts w:hint="eastAsia"/>
                <w:sz w:val="18"/>
                <w:szCs w:val="18"/>
              </w:rPr>
              <w:instrText>→</w:instrText>
            </w:r>
            <w:r w:rsidR="00AA6DE4">
              <w:rPr>
                <w:rFonts w:hint="eastAsia"/>
                <w:sz w:val="18"/>
                <w:szCs w:val="18"/>
              </w:rPr>
              <w:instrText>G), Asp276Asn (G</w:instrText>
            </w:r>
            <w:r w:rsidR="00AA6DE4">
              <w:rPr>
                <w:rFonts w:hint="eastAsia"/>
                <w:sz w:val="18"/>
                <w:szCs w:val="18"/>
              </w:rPr>
              <w:instrText>→</w:instrText>
            </w:r>
            <w:r w:rsidR="00AA6DE4">
              <w:rPr>
                <w:rFonts w:hint="eastAsia"/>
                <w:sz w:val="18"/>
                <w:szCs w:val="18"/>
              </w:rPr>
              <w:instrText>A), and Arg317Cys (C</w:instrText>
            </w:r>
            <w:r w:rsidR="00AA6DE4">
              <w:rPr>
                <w:rFonts w:hint="eastAsia"/>
                <w:sz w:val="18"/>
                <w:szCs w:val="18"/>
              </w:rPr>
              <w:instrText>→</w:instrText>
            </w:r>
            <w:r w:rsidR="00AA6DE4">
              <w:rPr>
                <w:rFonts w:hint="eastAsia"/>
                <w:sz w:val="18"/>
                <w:szCs w:val="18"/>
              </w:rPr>
              <w:instrText>T). Results. Both all-cause (P</w:instrText>
            </w:r>
            <w:r w:rsidR="00AA6DE4">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67)","plainTextFormattedCitation":"(167)","previouslyFormattedCitation":"(167)"},"properties":{"noteIndex":0},"schema":"https://github.com/citation-style-language/schema/raw/master/csl-citation.json"}</w:instrText>
            </w:r>
            <w:r>
              <w:rPr>
                <w:sz w:val="18"/>
                <w:szCs w:val="18"/>
              </w:rPr>
              <w:fldChar w:fldCharType="separate"/>
            </w:r>
            <w:r w:rsidR="00AA6DE4" w:rsidRPr="00AA6DE4">
              <w:rPr>
                <w:noProof/>
                <w:sz w:val="18"/>
                <w:szCs w:val="18"/>
              </w:rPr>
              <w:t>(1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01147B79"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note":"gender differences not discussed","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197)","plainTextFormattedCitation":"(197)","previouslyFormattedCitation":"(196)"},"properties":{"noteIndex":0},"schema":"https://github.com/citation-style-language/schema/raw/master/csl-citation.json"}</w:instrText>
            </w:r>
            <w:r>
              <w:rPr>
                <w:sz w:val="18"/>
                <w:szCs w:val="18"/>
              </w:rPr>
              <w:fldChar w:fldCharType="separate"/>
            </w:r>
            <w:r w:rsidR="00AA6DE4" w:rsidRPr="00AA6DE4">
              <w:rPr>
                <w:noProof/>
                <w:sz w:val="18"/>
                <w:szCs w:val="18"/>
              </w:rPr>
              <w:t>(19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6C023415" w:rsidR="008C5740" w:rsidRPr="0001000C" w:rsidRDefault="008C5740" w:rsidP="008C5740">
            <w:pPr>
              <w:rPr>
                <w:sz w:val="18"/>
                <w:szCs w:val="18"/>
              </w:rPr>
            </w:pPr>
            <w:r>
              <w:rPr>
                <w:sz w:val="18"/>
                <w:szCs w:val="18"/>
              </w:rPr>
              <w:fldChar w:fldCharType="begin" w:fldLock="1"/>
            </w:r>
            <w:r w:rsidR="00AA6DE4">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note":"not vascular calcification","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198)","plainTextFormattedCitation":"(198)","previouslyFormattedCitation":"(197)"},"properties":{"noteIndex":0},"schema":"https://github.com/citation-style-language/schema/raw/master/csl-citation.json"}</w:instrText>
            </w:r>
            <w:r>
              <w:rPr>
                <w:sz w:val="18"/>
                <w:szCs w:val="18"/>
              </w:rPr>
              <w:fldChar w:fldCharType="separate"/>
            </w:r>
            <w:r w:rsidR="00AA6DE4" w:rsidRPr="00AA6DE4">
              <w:rPr>
                <w:noProof/>
                <w:sz w:val="18"/>
                <w:szCs w:val="18"/>
              </w:rPr>
              <w:t>(19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692C7AA6" w14:textId="4C4CB41A" w:rsidR="00AA6DE4" w:rsidRPr="00AA6DE4" w:rsidRDefault="005C686B" w:rsidP="00AA6DE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A6DE4" w:rsidRPr="00AA6DE4">
        <w:rPr>
          <w:rFonts w:ascii="Calibri" w:hAnsi="Calibri" w:cs="Calibri"/>
          <w:noProof/>
          <w:szCs w:val="24"/>
        </w:rPr>
        <w:t xml:space="preserve">1. </w:t>
      </w:r>
      <w:r w:rsidR="00AA6DE4" w:rsidRPr="00AA6DE4">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6A6A225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 </w:t>
      </w:r>
      <w:r w:rsidRPr="00AA6DE4">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04B392D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 </w:t>
      </w:r>
      <w:r w:rsidRPr="00AA6DE4">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7814D68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 </w:t>
      </w:r>
      <w:r w:rsidRPr="00AA6DE4">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52781C5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 </w:t>
      </w:r>
      <w:r w:rsidRPr="00AA6DE4">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64E4212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 </w:t>
      </w:r>
      <w:r w:rsidRPr="00AA6DE4">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1ED7BB9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 </w:t>
      </w:r>
      <w:r w:rsidRPr="00AA6DE4">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5543759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 </w:t>
      </w:r>
      <w:r w:rsidRPr="00AA6DE4">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80288A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 </w:t>
      </w:r>
      <w:r w:rsidRPr="00AA6DE4">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344253D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 </w:t>
      </w:r>
      <w:r w:rsidRPr="00AA6DE4">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6F97A77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 </w:t>
      </w:r>
      <w:r w:rsidRPr="00AA6DE4">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28004ED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 </w:t>
      </w:r>
      <w:r w:rsidRPr="00AA6DE4">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2EDD09B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 </w:t>
      </w:r>
      <w:r w:rsidRPr="00AA6DE4">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70C9634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 </w:t>
      </w:r>
      <w:r w:rsidRPr="00AA6DE4">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8F2796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 </w:t>
      </w:r>
      <w:r w:rsidRPr="00AA6DE4">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929345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 </w:t>
      </w:r>
      <w:r w:rsidRPr="00AA6DE4">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0CC9130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 </w:t>
      </w:r>
      <w:r w:rsidRPr="00AA6DE4">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18EB698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 </w:t>
      </w:r>
      <w:r w:rsidRPr="00AA6DE4">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1A3B46A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 </w:t>
      </w:r>
      <w:r w:rsidRPr="00AA6DE4">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6F12C89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0. </w:t>
      </w:r>
      <w:r w:rsidRPr="00AA6DE4">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3EA5303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1. </w:t>
      </w:r>
      <w:r w:rsidRPr="00AA6DE4">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6237FAE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2. </w:t>
      </w:r>
      <w:r w:rsidRPr="00AA6DE4">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18A18E5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3. </w:t>
      </w:r>
      <w:r w:rsidRPr="00AA6DE4">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8DD92D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4. </w:t>
      </w:r>
      <w:r w:rsidRPr="00AA6DE4">
        <w:rPr>
          <w:rFonts w:ascii="Calibri" w:hAnsi="Calibri" w:cs="Calibri"/>
          <w:noProof/>
          <w:szCs w:val="24"/>
        </w:rPr>
        <w:tab/>
        <w:t xml:space="preserve">Bae E, Seong EY, Han B-G, Kim DK, Lim CS, Kang S-W, et al. Coronary artery calcification in Korean patients with incident dialysis. Hemodial Int. 2017;21(3):367–74. </w:t>
      </w:r>
    </w:p>
    <w:p w14:paraId="37562A2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5. </w:t>
      </w:r>
      <w:r w:rsidRPr="00AA6DE4">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7F9BE5E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6. </w:t>
      </w:r>
      <w:r w:rsidRPr="00AA6DE4">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1AD05AB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7. </w:t>
      </w:r>
      <w:r w:rsidRPr="00AA6DE4">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4634D92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8. </w:t>
      </w:r>
      <w:r w:rsidRPr="00AA6DE4">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747B694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29. </w:t>
      </w:r>
      <w:r w:rsidRPr="00AA6DE4">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D81FCB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0. </w:t>
      </w:r>
      <w:r w:rsidRPr="00AA6DE4">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3EC9D0E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1. </w:t>
      </w:r>
      <w:r w:rsidRPr="00AA6DE4">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5F60EE0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2. </w:t>
      </w:r>
      <w:r w:rsidRPr="00AA6DE4">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497C1B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3. </w:t>
      </w:r>
      <w:r w:rsidRPr="00AA6DE4">
        <w:rPr>
          <w:rFonts w:ascii="Calibri" w:hAnsi="Calibri" w:cs="Calibri"/>
          <w:noProof/>
          <w:szCs w:val="24"/>
        </w:rPr>
        <w:tab/>
        <w:t xml:space="preserve">London GM, Pannier B, Marchais SJ. Vascular calcifications, arterial aging and arterial remodeling in ESRD. Blood Purif. 2013;35(1–3):16–21. </w:t>
      </w:r>
    </w:p>
    <w:p w14:paraId="6CEFF83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4. </w:t>
      </w:r>
      <w:r w:rsidRPr="00AA6DE4">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4D11B17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5. </w:t>
      </w:r>
      <w:r w:rsidRPr="00AA6DE4">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3AD2F71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6. </w:t>
      </w:r>
      <w:r w:rsidRPr="00AA6DE4">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4A5D9EF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7. </w:t>
      </w:r>
      <w:r w:rsidRPr="00AA6DE4">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4A86EB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8. </w:t>
      </w:r>
      <w:r w:rsidRPr="00AA6DE4">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4CACBF3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39. </w:t>
      </w:r>
      <w:r w:rsidRPr="00AA6DE4">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1A30A58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0. </w:t>
      </w:r>
      <w:r w:rsidRPr="00AA6DE4">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574B123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1. </w:t>
      </w:r>
      <w:r w:rsidRPr="00AA6DE4">
        <w:rPr>
          <w:rFonts w:ascii="Calibri" w:hAnsi="Calibri" w:cs="Calibri"/>
          <w:noProof/>
          <w:szCs w:val="24"/>
        </w:rPr>
        <w:tab/>
        <w:t xml:space="preserve">Strózecki P, Odrowaz-Sypniewska G, Manitius J. Cardiac valve calcifications and left ventricular hypertrophy in hemodialysis  patients. Ren Fail. 2005;27(6):733–8. </w:t>
      </w:r>
    </w:p>
    <w:p w14:paraId="7607CB6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2. </w:t>
      </w:r>
      <w:r w:rsidRPr="00AA6DE4">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2414454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3. </w:t>
      </w:r>
      <w:r w:rsidRPr="00AA6DE4">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38B29A9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4. </w:t>
      </w:r>
      <w:r w:rsidRPr="00AA6DE4">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36E299D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5. </w:t>
      </w:r>
      <w:r w:rsidRPr="00AA6DE4">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2E34529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6. </w:t>
      </w:r>
      <w:r w:rsidRPr="00AA6DE4">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2850B53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7. </w:t>
      </w:r>
      <w:r w:rsidRPr="00AA6DE4">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3B4489F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8. </w:t>
      </w:r>
      <w:r w:rsidRPr="00AA6DE4">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F6ECA0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49. </w:t>
      </w:r>
      <w:r w:rsidRPr="00AA6DE4">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848AEC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0. </w:t>
      </w:r>
      <w:r w:rsidRPr="00AA6DE4">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4765F26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1. </w:t>
      </w:r>
      <w:r w:rsidRPr="00AA6DE4">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2D10C7F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2. </w:t>
      </w:r>
      <w:r w:rsidRPr="00AA6DE4">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77D3F5D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3. </w:t>
      </w:r>
      <w:r w:rsidRPr="00AA6DE4">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198B324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4. </w:t>
      </w:r>
      <w:r w:rsidRPr="00AA6DE4">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0C14299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5. </w:t>
      </w:r>
      <w:r w:rsidRPr="00AA6DE4">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7C8CDD0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6. </w:t>
      </w:r>
      <w:r w:rsidRPr="00AA6DE4">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430908F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7. </w:t>
      </w:r>
      <w:r w:rsidRPr="00AA6DE4">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4CAA1CC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8. </w:t>
      </w:r>
      <w:r w:rsidRPr="00AA6DE4">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351F2D2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59. </w:t>
      </w:r>
      <w:r w:rsidRPr="00AA6DE4">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0814EF3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0. </w:t>
      </w:r>
      <w:r w:rsidRPr="00AA6DE4">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262AD37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1. </w:t>
      </w:r>
      <w:r w:rsidRPr="00AA6DE4">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FF9A6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2. </w:t>
      </w:r>
      <w:r w:rsidRPr="00AA6DE4">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0FD34C4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3. </w:t>
      </w:r>
      <w:r w:rsidRPr="00AA6DE4">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3821A74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4. </w:t>
      </w:r>
      <w:r w:rsidRPr="00AA6DE4">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7E1BB2D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5. </w:t>
      </w:r>
      <w:r w:rsidRPr="00AA6DE4">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07AA11E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6. </w:t>
      </w:r>
      <w:r w:rsidRPr="00AA6DE4">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27E366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7. </w:t>
      </w:r>
      <w:r w:rsidRPr="00AA6DE4">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5EFA7CB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8. </w:t>
      </w:r>
      <w:r w:rsidRPr="00AA6DE4">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4A903EA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69. </w:t>
      </w:r>
      <w:r w:rsidRPr="00AA6DE4">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1AC00D9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0. </w:t>
      </w:r>
      <w:r w:rsidRPr="00AA6DE4">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54D5546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1. </w:t>
      </w:r>
      <w:r w:rsidRPr="00AA6DE4">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71406B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2. </w:t>
      </w:r>
      <w:r w:rsidRPr="00AA6DE4">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7652EB7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3. </w:t>
      </w:r>
      <w:r w:rsidRPr="00AA6DE4">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661FB1D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4. </w:t>
      </w:r>
      <w:r w:rsidRPr="00AA6DE4">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68F6196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5. </w:t>
      </w:r>
      <w:r w:rsidRPr="00AA6DE4">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4439B39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6. </w:t>
      </w:r>
      <w:r w:rsidRPr="00AA6DE4">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4ABE85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7. </w:t>
      </w:r>
      <w:r w:rsidRPr="00AA6DE4">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01FD6A2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8. </w:t>
      </w:r>
      <w:r w:rsidRPr="00AA6DE4">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1DE79D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79. </w:t>
      </w:r>
      <w:r w:rsidRPr="00AA6DE4">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7EF509D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0. </w:t>
      </w:r>
      <w:r w:rsidRPr="00AA6DE4">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1988759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1. </w:t>
      </w:r>
      <w:r w:rsidRPr="00AA6DE4">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231524D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2. </w:t>
      </w:r>
      <w:r w:rsidRPr="00AA6DE4">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7D33EC6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3. </w:t>
      </w:r>
      <w:r w:rsidRPr="00AA6DE4">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4C02100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4. </w:t>
      </w:r>
      <w:r w:rsidRPr="00AA6DE4">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062CBA5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5. </w:t>
      </w:r>
      <w:r w:rsidRPr="00AA6DE4">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CF4D25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6. </w:t>
      </w:r>
      <w:r w:rsidRPr="00AA6DE4">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5735A1A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7. </w:t>
      </w:r>
      <w:r w:rsidRPr="00AA6DE4">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3F86717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8. </w:t>
      </w:r>
      <w:r w:rsidRPr="00AA6DE4">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3BC6D4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89. </w:t>
      </w:r>
      <w:r w:rsidRPr="00AA6DE4">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0EB8FE5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0. </w:t>
      </w:r>
      <w:r w:rsidRPr="00AA6DE4">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6A02C06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1. </w:t>
      </w:r>
      <w:r w:rsidRPr="00AA6DE4">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069CE78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2. </w:t>
      </w:r>
      <w:r w:rsidRPr="00AA6DE4">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4C69BB1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3. </w:t>
      </w:r>
      <w:r w:rsidRPr="00AA6DE4">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0F3A636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4. </w:t>
      </w:r>
      <w:r w:rsidRPr="00AA6DE4">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4E04334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5. </w:t>
      </w:r>
      <w:r w:rsidRPr="00AA6DE4">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1230AC0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6. </w:t>
      </w:r>
      <w:r w:rsidRPr="00AA6DE4">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70442B9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7. </w:t>
      </w:r>
      <w:r w:rsidRPr="00AA6DE4">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0249D9D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8. </w:t>
      </w:r>
      <w:r w:rsidRPr="00AA6DE4">
        <w:rPr>
          <w:rFonts w:ascii="Calibri" w:hAnsi="Calibri" w:cs="Calibri"/>
          <w:noProof/>
          <w:szCs w:val="24"/>
        </w:rPr>
        <w:tab/>
        <w:t xml:space="preserve">Beddhu S, Baird B, Ma X, Cheung AK, Greene T. Serum alkaline phosphatase and mortality in hemodialysis patients. Clin Nephrol. 2010;74(2):91–6. </w:t>
      </w:r>
    </w:p>
    <w:p w14:paraId="6635C7D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99. </w:t>
      </w:r>
      <w:r w:rsidRPr="00AA6DE4">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383F932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0. </w:t>
      </w:r>
      <w:r w:rsidRPr="00AA6DE4">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79FD94D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1. </w:t>
      </w:r>
      <w:r w:rsidRPr="00AA6DE4">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1044BDA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2. </w:t>
      </w:r>
      <w:r w:rsidRPr="00AA6DE4">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382B66C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3. </w:t>
      </w:r>
      <w:r w:rsidRPr="00AA6DE4">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41307A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4. </w:t>
      </w:r>
      <w:r w:rsidRPr="00AA6DE4">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191A962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5. </w:t>
      </w:r>
      <w:r w:rsidRPr="00AA6DE4">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2BFFE87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6. </w:t>
      </w:r>
      <w:r w:rsidRPr="00AA6DE4">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1386900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7. </w:t>
      </w:r>
      <w:r w:rsidRPr="00AA6DE4">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2C4F174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8. </w:t>
      </w:r>
      <w:r w:rsidRPr="00AA6DE4">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713C0ED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09. </w:t>
      </w:r>
      <w:r w:rsidRPr="00AA6DE4">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28128CC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0. </w:t>
      </w:r>
      <w:r w:rsidRPr="00AA6DE4">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6AB0529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1. </w:t>
      </w:r>
      <w:r w:rsidRPr="00AA6DE4">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95D349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2. </w:t>
      </w:r>
      <w:r w:rsidRPr="00AA6DE4">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7B72E2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3. </w:t>
      </w:r>
      <w:r w:rsidRPr="00AA6DE4">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2971F82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4. </w:t>
      </w:r>
      <w:r w:rsidRPr="00AA6DE4">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1449477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5. </w:t>
      </w:r>
      <w:r w:rsidRPr="00AA6DE4">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5A4821A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6. </w:t>
      </w:r>
      <w:r w:rsidRPr="00AA6DE4">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C4114E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7. </w:t>
      </w:r>
      <w:r w:rsidRPr="00AA6DE4">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07CBFC6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8. </w:t>
      </w:r>
      <w:r w:rsidRPr="00AA6DE4">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379F838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19. </w:t>
      </w:r>
      <w:r w:rsidRPr="00AA6DE4">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7D8629D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0. </w:t>
      </w:r>
      <w:r w:rsidRPr="00AA6DE4">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1EFFD56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1. </w:t>
      </w:r>
      <w:r w:rsidRPr="00AA6DE4">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57A9AD9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2. </w:t>
      </w:r>
      <w:r w:rsidRPr="00AA6DE4">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2375ABB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3. </w:t>
      </w:r>
      <w:r w:rsidRPr="00AA6DE4">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744A2D6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4. </w:t>
      </w:r>
      <w:r w:rsidRPr="00AA6DE4">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5CBBB32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5. </w:t>
      </w:r>
      <w:r w:rsidRPr="00AA6DE4">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27D50C5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6. </w:t>
      </w:r>
      <w:r w:rsidRPr="00AA6DE4">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3346C39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7. </w:t>
      </w:r>
      <w:r w:rsidRPr="00AA6DE4">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3CCA3FD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8. </w:t>
      </w:r>
      <w:r w:rsidRPr="00AA6DE4">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3600CA1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29. </w:t>
      </w:r>
      <w:r w:rsidRPr="00AA6DE4">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5756A9A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0. </w:t>
      </w:r>
      <w:r w:rsidRPr="00AA6DE4">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32B753D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1. </w:t>
      </w:r>
      <w:r w:rsidRPr="00AA6DE4">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3E17653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2. </w:t>
      </w:r>
      <w:r w:rsidRPr="00AA6DE4">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22921B1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3. </w:t>
      </w:r>
      <w:r w:rsidRPr="00AA6DE4">
        <w:rPr>
          <w:rFonts w:ascii="Calibri" w:hAnsi="Calibri" w:cs="Calibri"/>
          <w:noProof/>
          <w:szCs w:val="24"/>
        </w:rPr>
        <w:tab/>
        <w:t xml:space="preserve">Tanaka M, Abe Y, Furukado S, Miwa K, Sakaguchi M, Sakoda S, et al. Chronic kidney disease and carotid atherosclerosis. J Stroke Cerebrovasc Dis. 2012;21(1):47–51. </w:t>
      </w:r>
    </w:p>
    <w:p w14:paraId="5A24FDD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4. </w:t>
      </w:r>
      <w:r w:rsidRPr="00AA6DE4">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582C0B4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5. </w:t>
      </w:r>
      <w:r w:rsidRPr="00AA6DE4">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CBAB17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6. </w:t>
      </w:r>
      <w:r w:rsidRPr="00AA6DE4">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1137CF7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7. </w:t>
      </w:r>
      <w:r w:rsidRPr="00AA6DE4">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251E036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8. </w:t>
      </w:r>
      <w:r w:rsidRPr="00AA6DE4">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0B749E9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39. </w:t>
      </w:r>
      <w:r w:rsidRPr="00AA6DE4">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13F403F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0. </w:t>
      </w:r>
      <w:r w:rsidRPr="00AA6DE4">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13489B5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1. </w:t>
      </w:r>
      <w:r w:rsidRPr="00AA6DE4">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637BD0B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2. </w:t>
      </w:r>
      <w:r w:rsidRPr="00AA6DE4">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2003B9B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3. </w:t>
      </w:r>
      <w:r w:rsidRPr="00AA6DE4">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49F8F0F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4. </w:t>
      </w:r>
      <w:r w:rsidRPr="00AA6DE4">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6E40BF6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5. </w:t>
      </w:r>
      <w:r w:rsidRPr="00AA6DE4">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44FC529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6. </w:t>
      </w:r>
      <w:r w:rsidRPr="00AA6DE4">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1EF9929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7. </w:t>
      </w:r>
      <w:r w:rsidRPr="00AA6DE4">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677AABD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8. </w:t>
      </w:r>
      <w:r w:rsidRPr="00AA6DE4">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681F14E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49. </w:t>
      </w:r>
      <w:r w:rsidRPr="00AA6DE4">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0B7275F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0. </w:t>
      </w:r>
      <w:r w:rsidRPr="00AA6DE4">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4123F1C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1. </w:t>
      </w:r>
      <w:r w:rsidRPr="00AA6DE4">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1AFF147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2. </w:t>
      </w:r>
      <w:r w:rsidRPr="00AA6DE4">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6C1FE4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3. </w:t>
      </w:r>
      <w:r w:rsidRPr="00AA6DE4">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1B443E0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4. </w:t>
      </w:r>
      <w:r w:rsidRPr="00AA6DE4">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240CB61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5. </w:t>
      </w:r>
      <w:r w:rsidRPr="00AA6DE4">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16B33E0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6. </w:t>
      </w:r>
      <w:r w:rsidRPr="00AA6DE4">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755F043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7. </w:t>
      </w:r>
      <w:r w:rsidRPr="00AA6DE4">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59323109"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8. </w:t>
      </w:r>
      <w:r w:rsidRPr="00AA6DE4">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5900BC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59. </w:t>
      </w:r>
      <w:r w:rsidRPr="00AA6DE4">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32216FA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0. </w:t>
      </w:r>
      <w:r w:rsidRPr="00AA6DE4">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47C5D5F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1. </w:t>
      </w:r>
      <w:r w:rsidRPr="00AA6DE4">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0BADBB8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2. </w:t>
      </w:r>
      <w:r w:rsidRPr="00AA6DE4">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22FFBAE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3. </w:t>
      </w:r>
      <w:r w:rsidRPr="00AA6DE4">
        <w:rPr>
          <w:rFonts w:ascii="Calibri" w:hAnsi="Calibri" w:cs="Calibri"/>
          <w:noProof/>
          <w:szCs w:val="24"/>
        </w:rPr>
        <w:tab/>
        <w:t>Zhou H, Yang M, Li M, Cui L, H. Z, M. Y, et al. Radial artery sclerostin expression in chronic kidney disease stage 5 predialysis patients: a cross-sectional observational study. Int Urol Nephrol [Internet]. 2017;49(8):1433–7. Available from: http://www.embase.com/search/results?subaction=viewrecord&amp;from=export&amp;id=L615773259</w:t>
      </w:r>
    </w:p>
    <w:p w14:paraId="47B204B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4. </w:t>
      </w:r>
      <w:r w:rsidRPr="00AA6DE4">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136C91D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5. </w:t>
      </w:r>
      <w:r w:rsidRPr="00AA6DE4">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4722B98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6. </w:t>
      </w:r>
      <w:r w:rsidRPr="00AA6DE4">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1A33FEC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7. </w:t>
      </w:r>
      <w:r w:rsidRPr="00AA6DE4">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57C2F65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8. </w:t>
      </w:r>
      <w:r w:rsidRPr="00AA6DE4">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6D71F2D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69. </w:t>
      </w:r>
      <w:r w:rsidRPr="00AA6DE4">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477F51D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0. </w:t>
      </w:r>
      <w:r w:rsidRPr="00AA6DE4">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7A73969E"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1. </w:t>
      </w:r>
      <w:r w:rsidRPr="00AA6DE4">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3F6632B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2. </w:t>
      </w:r>
      <w:r w:rsidRPr="00AA6DE4">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4EB4987B"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3. </w:t>
      </w:r>
      <w:r w:rsidRPr="00AA6DE4">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014A862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4. </w:t>
      </w:r>
      <w:r w:rsidRPr="00AA6DE4">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2308FCA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5. </w:t>
      </w:r>
      <w:r w:rsidRPr="00AA6DE4">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2AD169E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6. </w:t>
      </w:r>
      <w:r w:rsidRPr="00AA6DE4">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3ED7F8E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7. </w:t>
      </w:r>
      <w:r w:rsidRPr="00AA6DE4">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7E757AE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8. </w:t>
      </w:r>
      <w:r w:rsidRPr="00AA6DE4">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7BF9713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79. </w:t>
      </w:r>
      <w:r w:rsidRPr="00AA6DE4">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2B79684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0. </w:t>
      </w:r>
      <w:r w:rsidRPr="00AA6DE4">
        <w:rPr>
          <w:rFonts w:ascii="Calibri" w:hAnsi="Calibri" w:cs="Calibri"/>
          <w:noProof/>
          <w:szCs w:val="24"/>
        </w:rPr>
        <w:tab/>
        <w:t xml:space="preserve">Hermans MMH, Brandenburg V, Ketteler M, Kooman JP, van der Sande FM, Boeschoten EW, et al. Association of serum fetuin-A levels with mortality in dialysis patients. KIDNEY Int. 2007;72(2):202–7. </w:t>
      </w:r>
    </w:p>
    <w:p w14:paraId="6BA169A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1. </w:t>
      </w:r>
      <w:r w:rsidRPr="00AA6DE4">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2A5EA53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2. </w:t>
      </w:r>
      <w:r w:rsidRPr="00AA6DE4">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0BF5643C"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3. </w:t>
      </w:r>
      <w:r w:rsidRPr="00AA6DE4">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6013142F"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4. </w:t>
      </w:r>
      <w:r w:rsidRPr="00AA6DE4">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56FA265D"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5. </w:t>
      </w:r>
      <w:r w:rsidRPr="00AA6DE4">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559EAF1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6. </w:t>
      </w:r>
      <w:r w:rsidRPr="00AA6DE4">
        <w:rPr>
          <w:rFonts w:ascii="Calibri" w:hAnsi="Calibri" w:cs="Calibri"/>
          <w:noProof/>
          <w:szCs w:val="24"/>
        </w:rPr>
        <w:tab/>
        <w:t>de Bie MK, Buiten MS, Rotmans JI, Hogenbirk M, Schalij MJ, Rabelink TJ, et al. Abdominal aortic calcification on a plain X-ray and the relation with significant coronary artery disease in asymptomatic chronic dialysis patients. BMC Nephrol [Internet]. 2017;18(1):82. Available from: http://search.ebscohost.com/login.aspx?direct=true&amp;db=cmedm&amp;AN=28253835&amp;site=ehost-live&amp;scope=site</w:t>
      </w:r>
    </w:p>
    <w:p w14:paraId="43AF5E51"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7. </w:t>
      </w:r>
      <w:r w:rsidRPr="00AA6DE4">
        <w:rPr>
          <w:rFonts w:ascii="Calibri" w:hAnsi="Calibri" w:cs="Calibri"/>
          <w:noProof/>
          <w:szCs w:val="24"/>
        </w:rPr>
        <w:tab/>
        <w:t>Lankinen R, Hakamäki M, Metsärinne K, Koivuviita N, Pärkkä JP, Saarenhovi M, et al. Association of maximal stress ergometry performance with troponin T and abdominal aortic calcification score in advanced chronic kidney disease. BMC Nephrol [Internet]. 2021 Feb 4;22(1):50. Available from: http://search.ebscohost.com/login.aspx?direct=true&amp;db=cmedm&amp;AN=33541279&amp;site=ehost-live&amp;scope=site</w:t>
      </w:r>
    </w:p>
    <w:p w14:paraId="39C2314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8. </w:t>
      </w:r>
      <w:r w:rsidRPr="00AA6DE4">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69E94130"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89. </w:t>
      </w:r>
      <w:r w:rsidRPr="00AA6DE4">
        <w:rPr>
          <w:rFonts w:ascii="Calibri" w:hAnsi="Calibri" w:cs="Calibri"/>
          <w:noProof/>
          <w:szCs w:val="24"/>
        </w:rPr>
        <w:tab/>
        <w:t>Guedes Marques M, Botelho C, Maia P, Ibeas J, Ponce P. Doppler ultrasound and calcification score: Improving vascular access surveillance. Ren Fail [Internet]. 2015;37(9):1425–9. Available from: http://www.embase.com/search/results?subaction=viewrecord&amp;from=export&amp;id=L605893428</w:t>
      </w:r>
    </w:p>
    <w:p w14:paraId="3476CAD2"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0. </w:t>
      </w:r>
      <w:r w:rsidRPr="00AA6DE4">
        <w:rPr>
          <w:rFonts w:ascii="Calibri" w:hAnsi="Calibri" w:cs="Calibri"/>
          <w:noProof/>
          <w:szCs w:val="24"/>
        </w:rPr>
        <w:tab/>
        <w:t>Moldovan D, Rusu C, Kacso IM, Potra A, Patiu IM, Gherman-Caprioara M. Mineral and bone disorders, morbidity and mortality in end-stage renal failure patients on chronic dialysis. Clujul Med [Internet]. 2016;89(1):94–103. Available from: http://search.ebscohost.com/login.aspx?direct=true&amp;db=cmedm&amp;AN=27004031&amp;site=ehost-live&amp;scope=site</w:t>
      </w:r>
    </w:p>
    <w:p w14:paraId="4C4FA1D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1. </w:t>
      </w:r>
      <w:r w:rsidRPr="00AA6DE4">
        <w:rPr>
          <w:rFonts w:ascii="Calibri" w:hAnsi="Calibri" w:cs="Calibri"/>
          <w:noProof/>
          <w:szCs w:val="24"/>
        </w:rPr>
        <w:tab/>
        <w:t>Bohn E, Tangri N, Gali B, Henderson B, Sood MM, Komenda P, et al. Predicting risk of mortality in dialysis patients: a retrospective cohort study evaluating the prognostic value of a simple chest X-ray. BMC Nephrol [Internet]. 2013;14(1):263. Available from: http://search.ebscohost.com/login.aspx?direct=true&amp;db=cin20&amp;AN=104122812&amp;site=ehost-live&amp;scope=site</w:t>
      </w:r>
    </w:p>
    <w:p w14:paraId="2600C738"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2. </w:t>
      </w:r>
      <w:r w:rsidRPr="00AA6DE4">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06E76A77"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3. </w:t>
      </w:r>
      <w:r w:rsidRPr="00AA6DE4">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6EC16C4"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4. </w:t>
      </w:r>
      <w:r w:rsidRPr="00AA6DE4">
        <w:rPr>
          <w:rFonts w:ascii="Calibri" w:hAnsi="Calibri" w:cs="Calibri"/>
          <w:noProof/>
          <w:szCs w:val="24"/>
        </w:rPr>
        <w:tab/>
        <w:t>Claes KJ, Heye S, Nuyens D, Bammens B, Kuypers DR, Vanrenterghem Y, et al. Impact of vascular calcification on corrected QT interval at the time of renal transplantation. Am J Nephrol [Internet]. 2012;35(1):24–30. Available from: http://search.ebscohost.com/login.aspx?direct=true&amp;db=cin20&amp;AN=108148330&amp;site=ehost-live&amp;scope=site</w:t>
      </w:r>
    </w:p>
    <w:p w14:paraId="5A325E9A"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5. </w:t>
      </w:r>
      <w:r w:rsidRPr="00AA6DE4">
        <w:rPr>
          <w:rFonts w:ascii="Calibri" w:hAnsi="Calibri" w:cs="Calibri"/>
          <w:noProof/>
          <w:szCs w:val="24"/>
        </w:rPr>
        <w:tab/>
        <w:t>Kamiura N, Yamamoto K, Okada S, Sakai M, Fujimori A, N. K, et al. Calcification of the thoracic aorta determined by three-dimensional computed tomography predicts cardiovascular complications in patients undergoing hemodialysis. Int Urol Nephrol [Internet]. 2014;46(5):993–8. Available from: http://www.embase.com/search/results?subaction=viewrecord&amp;from=export&amp;id=L52905826</w:t>
      </w:r>
    </w:p>
    <w:p w14:paraId="59642E75"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6. </w:t>
      </w:r>
      <w:r w:rsidRPr="00AA6DE4">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735729A6"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szCs w:val="24"/>
        </w:rPr>
      </w:pPr>
      <w:r w:rsidRPr="00AA6DE4">
        <w:rPr>
          <w:rFonts w:ascii="Calibri" w:hAnsi="Calibri" w:cs="Calibri"/>
          <w:noProof/>
          <w:szCs w:val="24"/>
        </w:rPr>
        <w:t xml:space="preserve">197. </w:t>
      </w:r>
      <w:r w:rsidRPr="00AA6DE4">
        <w:rPr>
          <w:rFonts w:ascii="Calibri" w:hAnsi="Calibri" w:cs="Calibri"/>
          <w:noProof/>
          <w:szCs w:val="24"/>
        </w:rPr>
        <w:tab/>
        <w:t>K.F. H, J.J. C, G.M. L, Huybrechts KF, Caro JJ, London GM. Modeling the implications of changes in vascular calcification in patients on hemodialysis. Kidney Int [Internet]. 2005;67(4):1532–8. Available from: http://www.embase.com/search/results?subaction=viewrecord&amp;from=export&amp;id=L40463132</w:t>
      </w:r>
    </w:p>
    <w:p w14:paraId="71E5BBC3" w14:textId="77777777" w:rsidR="00AA6DE4" w:rsidRPr="00AA6DE4" w:rsidRDefault="00AA6DE4" w:rsidP="00AA6DE4">
      <w:pPr>
        <w:widowControl w:val="0"/>
        <w:autoSpaceDE w:val="0"/>
        <w:autoSpaceDN w:val="0"/>
        <w:adjustRightInd w:val="0"/>
        <w:spacing w:line="240" w:lineRule="auto"/>
        <w:ind w:left="640" w:hanging="640"/>
        <w:rPr>
          <w:rFonts w:ascii="Calibri" w:hAnsi="Calibri" w:cs="Calibri"/>
          <w:noProof/>
        </w:rPr>
      </w:pPr>
      <w:r w:rsidRPr="00AA6DE4">
        <w:rPr>
          <w:rFonts w:ascii="Calibri" w:hAnsi="Calibri" w:cs="Calibri"/>
          <w:noProof/>
          <w:szCs w:val="24"/>
        </w:rPr>
        <w:t xml:space="preserve">198. </w:t>
      </w:r>
      <w:r w:rsidRPr="00AA6DE4">
        <w:rPr>
          <w:rFonts w:ascii="Calibri" w:hAnsi="Calibri" w:cs="Calibri"/>
          <w:noProof/>
          <w:szCs w:val="24"/>
        </w:rPr>
        <w:tab/>
        <w:t>Joseph Lo Z, Tay WM, Lee Q, Chua JL, Tan GWL, Chandrasekar S, et al. Predictors of radio-cephalic arteriovenous fistulae patency in an Asian population. J Vasc Access [Internet]. 2016;17(5):411–6. Available from: http://search.ebscohost.com/login.aspx?direct=true&amp;db=cmedm&amp;AN=2751614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64A6A" w14:textId="77777777" w:rsidR="00F6691C" w:rsidRDefault="00F6691C" w:rsidP="005C686B">
      <w:pPr>
        <w:spacing w:after="0" w:line="240" w:lineRule="auto"/>
      </w:pPr>
      <w:r>
        <w:separator/>
      </w:r>
    </w:p>
  </w:endnote>
  <w:endnote w:type="continuationSeparator" w:id="0">
    <w:p w14:paraId="3024C5D2" w14:textId="77777777" w:rsidR="00F6691C" w:rsidRDefault="00F6691C"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F3A61" w14:textId="77777777" w:rsidR="00F6691C" w:rsidRDefault="00F6691C" w:rsidP="005C686B">
      <w:pPr>
        <w:spacing w:after="0" w:line="240" w:lineRule="auto"/>
      </w:pPr>
      <w:r>
        <w:separator/>
      </w:r>
    </w:p>
  </w:footnote>
  <w:footnote w:type="continuationSeparator" w:id="0">
    <w:p w14:paraId="362B4162" w14:textId="77777777" w:rsidR="00F6691C" w:rsidRDefault="00F6691C"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23220"/>
    <w:rsid w:val="000304EE"/>
    <w:rsid w:val="00042095"/>
    <w:rsid w:val="00052498"/>
    <w:rsid w:val="000537F9"/>
    <w:rsid w:val="00060830"/>
    <w:rsid w:val="00080544"/>
    <w:rsid w:val="00083BBE"/>
    <w:rsid w:val="000857BC"/>
    <w:rsid w:val="000917B3"/>
    <w:rsid w:val="00096485"/>
    <w:rsid w:val="000A73B9"/>
    <w:rsid w:val="000C0B1C"/>
    <w:rsid w:val="000C238D"/>
    <w:rsid w:val="000E1550"/>
    <w:rsid w:val="000E344F"/>
    <w:rsid w:val="000E4727"/>
    <w:rsid w:val="000F098E"/>
    <w:rsid w:val="00104C21"/>
    <w:rsid w:val="00114FBD"/>
    <w:rsid w:val="00115046"/>
    <w:rsid w:val="00120CB9"/>
    <w:rsid w:val="00121EBD"/>
    <w:rsid w:val="00122A7E"/>
    <w:rsid w:val="00126FAE"/>
    <w:rsid w:val="00130D8F"/>
    <w:rsid w:val="00134686"/>
    <w:rsid w:val="00136538"/>
    <w:rsid w:val="00141518"/>
    <w:rsid w:val="00141C67"/>
    <w:rsid w:val="0014242B"/>
    <w:rsid w:val="00147516"/>
    <w:rsid w:val="00150CFC"/>
    <w:rsid w:val="00150D3B"/>
    <w:rsid w:val="001530FB"/>
    <w:rsid w:val="00154881"/>
    <w:rsid w:val="00154AB9"/>
    <w:rsid w:val="00156901"/>
    <w:rsid w:val="00157F9F"/>
    <w:rsid w:val="001626C8"/>
    <w:rsid w:val="001679D6"/>
    <w:rsid w:val="001707D2"/>
    <w:rsid w:val="0017228A"/>
    <w:rsid w:val="001748A5"/>
    <w:rsid w:val="00184CE7"/>
    <w:rsid w:val="00185B11"/>
    <w:rsid w:val="00187F2A"/>
    <w:rsid w:val="00190379"/>
    <w:rsid w:val="00195391"/>
    <w:rsid w:val="00195829"/>
    <w:rsid w:val="00195B4F"/>
    <w:rsid w:val="001960C1"/>
    <w:rsid w:val="001B2E36"/>
    <w:rsid w:val="001B4FDB"/>
    <w:rsid w:val="001B607B"/>
    <w:rsid w:val="001B7064"/>
    <w:rsid w:val="001C01B3"/>
    <w:rsid w:val="001C0440"/>
    <w:rsid w:val="001C238A"/>
    <w:rsid w:val="001C242D"/>
    <w:rsid w:val="001C31A7"/>
    <w:rsid w:val="001C4E8D"/>
    <w:rsid w:val="001D4896"/>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6C0E"/>
    <w:rsid w:val="00270F72"/>
    <w:rsid w:val="00272DEE"/>
    <w:rsid w:val="00275049"/>
    <w:rsid w:val="0027697F"/>
    <w:rsid w:val="00277239"/>
    <w:rsid w:val="002821DA"/>
    <w:rsid w:val="002828A8"/>
    <w:rsid w:val="00285187"/>
    <w:rsid w:val="002907E0"/>
    <w:rsid w:val="00292FBF"/>
    <w:rsid w:val="002A4981"/>
    <w:rsid w:val="002B6A37"/>
    <w:rsid w:val="002C46F4"/>
    <w:rsid w:val="002D034E"/>
    <w:rsid w:val="002D2D85"/>
    <w:rsid w:val="002D45C0"/>
    <w:rsid w:val="002E0709"/>
    <w:rsid w:val="002F369E"/>
    <w:rsid w:val="00304E0D"/>
    <w:rsid w:val="00305C44"/>
    <w:rsid w:val="003135A1"/>
    <w:rsid w:val="00313D5F"/>
    <w:rsid w:val="003224F4"/>
    <w:rsid w:val="00326F9D"/>
    <w:rsid w:val="00331DE7"/>
    <w:rsid w:val="0034036B"/>
    <w:rsid w:val="00341927"/>
    <w:rsid w:val="003457EC"/>
    <w:rsid w:val="003523FF"/>
    <w:rsid w:val="00353036"/>
    <w:rsid w:val="003553B8"/>
    <w:rsid w:val="00361BDD"/>
    <w:rsid w:val="003631E7"/>
    <w:rsid w:val="0036326E"/>
    <w:rsid w:val="003641C6"/>
    <w:rsid w:val="00380D34"/>
    <w:rsid w:val="003845AB"/>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74C"/>
    <w:rsid w:val="003E2328"/>
    <w:rsid w:val="003E5D27"/>
    <w:rsid w:val="003F3FAA"/>
    <w:rsid w:val="003F6C98"/>
    <w:rsid w:val="0040644A"/>
    <w:rsid w:val="004071ED"/>
    <w:rsid w:val="00407A98"/>
    <w:rsid w:val="00414C60"/>
    <w:rsid w:val="00424D48"/>
    <w:rsid w:val="004302D6"/>
    <w:rsid w:val="00430DE6"/>
    <w:rsid w:val="00430DE7"/>
    <w:rsid w:val="00433443"/>
    <w:rsid w:val="004353FB"/>
    <w:rsid w:val="00436212"/>
    <w:rsid w:val="00441150"/>
    <w:rsid w:val="00441FE5"/>
    <w:rsid w:val="004463C0"/>
    <w:rsid w:val="0044670E"/>
    <w:rsid w:val="00452D90"/>
    <w:rsid w:val="004549BD"/>
    <w:rsid w:val="00455637"/>
    <w:rsid w:val="0045773A"/>
    <w:rsid w:val="004659E4"/>
    <w:rsid w:val="0047291F"/>
    <w:rsid w:val="00472B29"/>
    <w:rsid w:val="00475965"/>
    <w:rsid w:val="004779F3"/>
    <w:rsid w:val="0048069B"/>
    <w:rsid w:val="00480D2F"/>
    <w:rsid w:val="00490D0A"/>
    <w:rsid w:val="00493897"/>
    <w:rsid w:val="00497A88"/>
    <w:rsid w:val="004A185E"/>
    <w:rsid w:val="004A4107"/>
    <w:rsid w:val="004A52AE"/>
    <w:rsid w:val="004B63A3"/>
    <w:rsid w:val="004C76BB"/>
    <w:rsid w:val="004F0D3C"/>
    <w:rsid w:val="004F3723"/>
    <w:rsid w:val="004F5045"/>
    <w:rsid w:val="004F7482"/>
    <w:rsid w:val="00500B2D"/>
    <w:rsid w:val="0050476F"/>
    <w:rsid w:val="0051124A"/>
    <w:rsid w:val="00517D9C"/>
    <w:rsid w:val="00522A26"/>
    <w:rsid w:val="005249C0"/>
    <w:rsid w:val="005251BF"/>
    <w:rsid w:val="00526BEF"/>
    <w:rsid w:val="0053110D"/>
    <w:rsid w:val="00531E23"/>
    <w:rsid w:val="005379DB"/>
    <w:rsid w:val="00541DFC"/>
    <w:rsid w:val="00542041"/>
    <w:rsid w:val="005432AE"/>
    <w:rsid w:val="005453A0"/>
    <w:rsid w:val="005466E0"/>
    <w:rsid w:val="00553E2E"/>
    <w:rsid w:val="005563AF"/>
    <w:rsid w:val="005600A1"/>
    <w:rsid w:val="00560496"/>
    <w:rsid w:val="00565CDC"/>
    <w:rsid w:val="005663FE"/>
    <w:rsid w:val="005737DA"/>
    <w:rsid w:val="00575315"/>
    <w:rsid w:val="00575DFF"/>
    <w:rsid w:val="00576EA1"/>
    <w:rsid w:val="005846A8"/>
    <w:rsid w:val="00585CB4"/>
    <w:rsid w:val="005863EA"/>
    <w:rsid w:val="00590397"/>
    <w:rsid w:val="00595D1F"/>
    <w:rsid w:val="005A01DA"/>
    <w:rsid w:val="005A14C3"/>
    <w:rsid w:val="005A1D91"/>
    <w:rsid w:val="005A5D1C"/>
    <w:rsid w:val="005B1ACF"/>
    <w:rsid w:val="005B3B3F"/>
    <w:rsid w:val="005B5364"/>
    <w:rsid w:val="005B7FB4"/>
    <w:rsid w:val="005C2DC6"/>
    <w:rsid w:val="005C34F4"/>
    <w:rsid w:val="005C3EC9"/>
    <w:rsid w:val="005C4176"/>
    <w:rsid w:val="005C686B"/>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C51"/>
    <w:rsid w:val="006512AB"/>
    <w:rsid w:val="0065340A"/>
    <w:rsid w:val="0065694E"/>
    <w:rsid w:val="00657105"/>
    <w:rsid w:val="006608D0"/>
    <w:rsid w:val="00667958"/>
    <w:rsid w:val="006728BA"/>
    <w:rsid w:val="0068050F"/>
    <w:rsid w:val="0068305E"/>
    <w:rsid w:val="00683444"/>
    <w:rsid w:val="00687983"/>
    <w:rsid w:val="006943FE"/>
    <w:rsid w:val="006A1461"/>
    <w:rsid w:val="006A1BC3"/>
    <w:rsid w:val="006A58E8"/>
    <w:rsid w:val="006A6C2A"/>
    <w:rsid w:val="006A78BF"/>
    <w:rsid w:val="006B198F"/>
    <w:rsid w:val="006C01C7"/>
    <w:rsid w:val="006C4DC8"/>
    <w:rsid w:val="006D487A"/>
    <w:rsid w:val="006E7D49"/>
    <w:rsid w:val="006F1B9E"/>
    <w:rsid w:val="006F532F"/>
    <w:rsid w:val="00701768"/>
    <w:rsid w:val="00702FF0"/>
    <w:rsid w:val="00703FE0"/>
    <w:rsid w:val="0070542A"/>
    <w:rsid w:val="00710466"/>
    <w:rsid w:val="00711F2A"/>
    <w:rsid w:val="0071395B"/>
    <w:rsid w:val="00715EA9"/>
    <w:rsid w:val="0071624C"/>
    <w:rsid w:val="0072074F"/>
    <w:rsid w:val="00725872"/>
    <w:rsid w:val="007305CB"/>
    <w:rsid w:val="0073677B"/>
    <w:rsid w:val="0075058B"/>
    <w:rsid w:val="00762430"/>
    <w:rsid w:val="00771C79"/>
    <w:rsid w:val="00777C9D"/>
    <w:rsid w:val="00783B3E"/>
    <w:rsid w:val="00785158"/>
    <w:rsid w:val="00793BD2"/>
    <w:rsid w:val="0079434F"/>
    <w:rsid w:val="007A2838"/>
    <w:rsid w:val="007A5387"/>
    <w:rsid w:val="007B5782"/>
    <w:rsid w:val="007C44C7"/>
    <w:rsid w:val="007C601D"/>
    <w:rsid w:val="007C73B1"/>
    <w:rsid w:val="007D3024"/>
    <w:rsid w:val="007D4C4D"/>
    <w:rsid w:val="007D58DA"/>
    <w:rsid w:val="007D5A5B"/>
    <w:rsid w:val="007D5D46"/>
    <w:rsid w:val="007E0E32"/>
    <w:rsid w:val="007E7AA5"/>
    <w:rsid w:val="007F0DB4"/>
    <w:rsid w:val="007F57F0"/>
    <w:rsid w:val="00813503"/>
    <w:rsid w:val="00816903"/>
    <w:rsid w:val="00821C9E"/>
    <w:rsid w:val="008220FF"/>
    <w:rsid w:val="0082231F"/>
    <w:rsid w:val="00822CA8"/>
    <w:rsid w:val="008363B3"/>
    <w:rsid w:val="0083684A"/>
    <w:rsid w:val="00843C55"/>
    <w:rsid w:val="0085347E"/>
    <w:rsid w:val="00861409"/>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520C"/>
    <w:rsid w:val="008C54C5"/>
    <w:rsid w:val="008C5740"/>
    <w:rsid w:val="008C68E0"/>
    <w:rsid w:val="008C7685"/>
    <w:rsid w:val="008D1BBC"/>
    <w:rsid w:val="008D2CD9"/>
    <w:rsid w:val="008E0117"/>
    <w:rsid w:val="008E2EC1"/>
    <w:rsid w:val="008E34E3"/>
    <w:rsid w:val="008E5AB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6F93"/>
    <w:rsid w:val="00990ED9"/>
    <w:rsid w:val="00993990"/>
    <w:rsid w:val="009947B0"/>
    <w:rsid w:val="00994EB8"/>
    <w:rsid w:val="009A4082"/>
    <w:rsid w:val="009A63CD"/>
    <w:rsid w:val="009B4AE1"/>
    <w:rsid w:val="009D0A48"/>
    <w:rsid w:val="009D65A4"/>
    <w:rsid w:val="009E55E0"/>
    <w:rsid w:val="009E6CF1"/>
    <w:rsid w:val="009F40FE"/>
    <w:rsid w:val="009F56C1"/>
    <w:rsid w:val="009F5763"/>
    <w:rsid w:val="00A004C1"/>
    <w:rsid w:val="00A00889"/>
    <w:rsid w:val="00A077D9"/>
    <w:rsid w:val="00A2146E"/>
    <w:rsid w:val="00A30716"/>
    <w:rsid w:val="00A326E2"/>
    <w:rsid w:val="00A32BD2"/>
    <w:rsid w:val="00A3390B"/>
    <w:rsid w:val="00A34F1A"/>
    <w:rsid w:val="00A36540"/>
    <w:rsid w:val="00A40BA3"/>
    <w:rsid w:val="00A42A11"/>
    <w:rsid w:val="00A51DFE"/>
    <w:rsid w:val="00A63A6A"/>
    <w:rsid w:val="00A672A7"/>
    <w:rsid w:val="00A73705"/>
    <w:rsid w:val="00A73F1D"/>
    <w:rsid w:val="00A8665D"/>
    <w:rsid w:val="00A9158D"/>
    <w:rsid w:val="00A91E18"/>
    <w:rsid w:val="00A94AA0"/>
    <w:rsid w:val="00AA1C26"/>
    <w:rsid w:val="00AA23DD"/>
    <w:rsid w:val="00AA374F"/>
    <w:rsid w:val="00AA40FB"/>
    <w:rsid w:val="00AA5EC3"/>
    <w:rsid w:val="00AA6DE4"/>
    <w:rsid w:val="00AB3FA9"/>
    <w:rsid w:val="00AB4150"/>
    <w:rsid w:val="00AC0F80"/>
    <w:rsid w:val="00AC4333"/>
    <w:rsid w:val="00AD5510"/>
    <w:rsid w:val="00AD6155"/>
    <w:rsid w:val="00AE0ADA"/>
    <w:rsid w:val="00AE18CE"/>
    <w:rsid w:val="00AE3D03"/>
    <w:rsid w:val="00AF4D6A"/>
    <w:rsid w:val="00B047EE"/>
    <w:rsid w:val="00B06FF1"/>
    <w:rsid w:val="00B11FDF"/>
    <w:rsid w:val="00B1738C"/>
    <w:rsid w:val="00B2372F"/>
    <w:rsid w:val="00B3511D"/>
    <w:rsid w:val="00B36DAD"/>
    <w:rsid w:val="00B41C25"/>
    <w:rsid w:val="00B42434"/>
    <w:rsid w:val="00B47512"/>
    <w:rsid w:val="00B50F28"/>
    <w:rsid w:val="00B57446"/>
    <w:rsid w:val="00B61088"/>
    <w:rsid w:val="00B71868"/>
    <w:rsid w:val="00B760B2"/>
    <w:rsid w:val="00B77D6C"/>
    <w:rsid w:val="00B846D0"/>
    <w:rsid w:val="00B92EE3"/>
    <w:rsid w:val="00B963EB"/>
    <w:rsid w:val="00B968C1"/>
    <w:rsid w:val="00BA2514"/>
    <w:rsid w:val="00BB07B5"/>
    <w:rsid w:val="00BB4D49"/>
    <w:rsid w:val="00BB597A"/>
    <w:rsid w:val="00BB7666"/>
    <w:rsid w:val="00BD01E9"/>
    <w:rsid w:val="00BD1376"/>
    <w:rsid w:val="00BD1FF7"/>
    <w:rsid w:val="00BD23E8"/>
    <w:rsid w:val="00BD4E2F"/>
    <w:rsid w:val="00BE0AF1"/>
    <w:rsid w:val="00BE6148"/>
    <w:rsid w:val="00BE6D75"/>
    <w:rsid w:val="00BE7413"/>
    <w:rsid w:val="00BF0F98"/>
    <w:rsid w:val="00BF4B64"/>
    <w:rsid w:val="00BF782E"/>
    <w:rsid w:val="00C00C35"/>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70DA4"/>
    <w:rsid w:val="00C76003"/>
    <w:rsid w:val="00C842C3"/>
    <w:rsid w:val="00C90472"/>
    <w:rsid w:val="00C910C1"/>
    <w:rsid w:val="00C960C5"/>
    <w:rsid w:val="00C965AE"/>
    <w:rsid w:val="00CA4AA4"/>
    <w:rsid w:val="00CA4AC9"/>
    <w:rsid w:val="00CB7880"/>
    <w:rsid w:val="00CD0DC6"/>
    <w:rsid w:val="00CD4725"/>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27978"/>
    <w:rsid w:val="00D3020B"/>
    <w:rsid w:val="00D30379"/>
    <w:rsid w:val="00D30540"/>
    <w:rsid w:val="00D34332"/>
    <w:rsid w:val="00D372C3"/>
    <w:rsid w:val="00D37A32"/>
    <w:rsid w:val="00D40890"/>
    <w:rsid w:val="00D40A3D"/>
    <w:rsid w:val="00D42DAD"/>
    <w:rsid w:val="00D43C9F"/>
    <w:rsid w:val="00D46234"/>
    <w:rsid w:val="00D46E1C"/>
    <w:rsid w:val="00D51347"/>
    <w:rsid w:val="00D52F0D"/>
    <w:rsid w:val="00D533B1"/>
    <w:rsid w:val="00D545E8"/>
    <w:rsid w:val="00D61FA5"/>
    <w:rsid w:val="00D63589"/>
    <w:rsid w:val="00D64E68"/>
    <w:rsid w:val="00D70096"/>
    <w:rsid w:val="00D73E87"/>
    <w:rsid w:val="00D749C6"/>
    <w:rsid w:val="00D77F34"/>
    <w:rsid w:val="00D8502F"/>
    <w:rsid w:val="00D923E3"/>
    <w:rsid w:val="00D969E2"/>
    <w:rsid w:val="00DA1C53"/>
    <w:rsid w:val="00DA2A91"/>
    <w:rsid w:val="00DA652D"/>
    <w:rsid w:val="00DA7014"/>
    <w:rsid w:val="00DB0A5F"/>
    <w:rsid w:val="00DB18F8"/>
    <w:rsid w:val="00DB2F86"/>
    <w:rsid w:val="00DB32E8"/>
    <w:rsid w:val="00DB67AD"/>
    <w:rsid w:val="00DC3495"/>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F42"/>
    <w:rsid w:val="00E32C81"/>
    <w:rsid w:val="00E340DA"/>
    <w:rsid w:val="00E3773D"/>
    <w:rsid w:val="00E41A89"/>
    <w:rsid w:val="00E54442"/>
    <w:rsid w:val="00E5461F"/>
    <w:rsid w:val="00E57062"/>
    <w:rsid w:val="00E629D4"/>
    <w:rsid w:val="00E66BA4"/>
    <w:rsid w:val="00E67AF7"/>
    <w:rsid w:val="00E71F11"/>
    <w:rsid w:val="00E72043"/>
    <w:rsid w:val="00E7205A"/>
    <w:rsid w:val="00E811AE"/>
    <w:rsid w:val="00E814A3"/>
    <w:rsid w:val="00E97B26"/>
    <w:rsid w:val="00EB2408"/>
    <w:rsid w:val="00EB5E5F"/>
    <w:rsid w:val="00EB62A1"/>
    <w:rsid w:val="00EC0222"/>
    <w:rsid w:val="00EC12D0"/>
    <w:rsid w:val="00EC1657"/>
    <w:rsid w:val="00EE198B"/>
    <w:rsid w:val="00EE2537"/>
    <w:rsid w:val="00EF780B"/>
    <w:rsid w:val="00F00F27"/>
    <w:rsid w:val="00F0206F"/>
    <w:rsid w:val="00F0651D"/>
    <w:rsid w:val="00F165F3"/>
    <w:rsid w:val="00F17D2E"/>
    <w:rsid w:val="00F308BC"/>
    <w:rsid w:val="00F33D9E"/>
    <w:rsid w:val="00F379BA"/>
    <w:rsid w:val="00F41D72"/>
    <w:rsid w:val="00F5074D"/>
    <w:rsid w:val="00F63467"/>
    <w:rsid w:val="00F6691C"/>
    <w:rsid w:val="00F6753A"/>
    <w:rsid w:val="00F67F48"/>
    <w:rsid w:val="00F70A7F"/>
    <w:rsid w:val="00F70AEA"/>
    <w:rsid w:val="00F74832"/>
    <w:rsid w:val="00F75CF2"/>
    <w:rsid w:val="00F8726E"/>
    <w:rsid w:val="00F978A1"/>
    <w:rsid w:val="00FA1172"/>
    <w:rsid w:val="00FA16E2"/>
    <w:rsid w:val="00FA6B23"/>
    <w:rsid w:val="00FB1345"/>
    <w:rsid w:val="00FB2057"/>
    <w:rsid w:val="00FB570B"/>
    <w:rsid w:val="00FB6D9B"/>
    <w:rsid w:val="00FC108D"/>
    <w:rsid w:val="00FC23FB"/>
    <w:rsid w:val="00FC3464"/>
    <w:rsid w:val="00FD3F8D"/>
    <w:rsid w:val="00FD6DD2"/>
    <w:rsid w:val="00FD7EB5"/>
    <w:rsid w:val="00FE7432"/>
    <w:rsid w:val="00FF17AA"/>
    <w:rsid w:val="00FF316B"/>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3B4F3355"/>
  <w15:chartTrackingRefBased/>
  <w15:docId w15:val="{83450CB8-2E5C-42D5-A11C-F521131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2D73A-1AA0-4851-944A-FBA0B5D30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94</TotalTime>
  <Pages>55</Pages>
  <Words>148890</Words>
  <Characters>848674</Characters>
  <Application>Microsoft Office Word</Application>
  <DocSecurity>0</DocSecurity>
  <Lines>7072</Lines>
  <Paragraphs>1991</Paragraphs>
  <ScaleCrop>false</ScaleCrop>
  <Company/>
  <LinksUpToDate>false</LinksUpToDate>
  <CharactersWithSpaces>99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76</cp:revision>
  <dcterms:created xsi:type="dcterms:W3CDTF">2021-03-04T02:17:00Z</dcterms:created>
  <dcterms:modified xsi:type="dcterms:W3CDTF">2021-04-30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